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77DC755E" w:rsidR="006478E7" w:rsidRPr="00490FBB" w:rsidRDefault="006478E7" w:rsidP="00605D1E"/>
    <w:p w14:paraId="50B6D781" w14:textId="5C9D4E5F"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C767A2">
        <w:rPr>
          <w:sz w:val="48"/>
          <w:szCs w:val="48"/>
        </w:rPr>
        <w:t>1816</w:t>
      </w:r>
    </w:p>
    <w:p w14:paraId="11765312" w14:textId="04F5689F" w:rsidR="006478E7" w:rsidRPr="00415E3E" w:rsidRDefault="00B56ADC" w:rsidP="006478E7">
      <w:pPr>
        <w:pStyle w:val="Heading10"/>
        <w:jc w:val="center"/>
        <w:rPr>
          <w:color w:val="002060"/>
          <w:sz w:val="48"/>
        </w:rPr>
      </w:pPr>
      <w:r w:rsidRPr="00415E3E">
        <w:rPr>
          <w:color w:val="002060"/>
          <w:sz w:val="48"/>
        </w:rPr>
        <w:t xml:space="preserve">Genetic </w:t>
      </w:r>
      <w:r w:rsidR="00232F4C" w:rsidRPr="00415E3E">
        <w:rPr>
          <w:color w:val="002060"/>
          <w:sz w:val="48"/>
        </w:rPr>
        <w:t>t</w:t>
      </w:r>
      <w:r w:rsidRPr="00415E3E">
        <w:rPr>
          <w:color w:val="002060"/>
          <w:sz w:val="48"/>
        </w:rPr>
        <w:t xml:space="preserve">esting </w:t>
      </w:r>
      <w:r w:rsidR="00232F4C" w:rsidRPr="00415E3E">
        <w:rPr>
          <w:color w:val="002060"/>
          <w:sz w:val="48"/>
        </w:rPr>
        <w:t>to detect estrogen receptor 1 (</w:t>
      </w:r>
      <w:r w:rsidR="00232F4C" w:rsidRPr="00415E3E">
        <w:rPr>
          <w:i/>
          <w:color w:val="002060"/>
          <w:sz w:val="48"/>
        </w:rPr>
        <w:t>ESR1</w:t>
      </w:r>
      <w:r w:rsidR="00232F4C" w:rsidRPr="00415E3E">
        <w:rPr>
          <w:color w:val="002060"/>
          <w:sz w:val="48"/>
        </w:rPr>
        <w:t xml:space="preserve">) </w:t>
      </w:r>
      <w:r w:rsidR="00203182" w:rsidRPr="00415E3E">
        <w:rPr>
          <w:color w:val="002060"/>
          <w:sz w:val="48"/>
        </w:rPr>
        <w:t>variant</w:t>
      </w:r>
      <w:r w:rsidR="00232F4C" w:rsidRPr="00415E3E">
        <w:rPr>
          <w:color w:val="002060"/>
          <w:sz w:val="48"/>
        </w:rPr>
        <w:t xml:space="preserve">s </w:t>
      </w:r>
      <w:r w:rsidRPr="00415E3E">
        <w:rPr>
          <w:color w:val="002060"/>
          <w:sz w:val="48"/>
        </w:rPr>
        <w:t xml:space="preserve">in </w:t>
      </w:r>
      <w:r w:rsidR="00232F4C" w:rsidRPr="00415E3E">
        <w:rPr>
          <w:color w:val="002060"/>
          <w:sz w:val="48"/>
        </w:rPr>
        <w:t xml:space="preserve">patients with </w:t>
      </w:r>
      <w:r w:rsidR="0066627D" w:rsidRPr="00415E3E">
        <w:rPr>
          <w:color w:val="002060"/>
          <w:sz w:val="48"/>
        </w:rPr>
        <w:t>hormone</w:t>
      </w:r>
      <w:r w:rsidR="00232F4C" w:rsidRPr="00415E3E">
        <w:rPr>
          <w:color w:val="002060"/>
          <w:sz w:val="48"/>
        </w:rPr>
        <w:t xml:space="preserve"> receptor</w:t>
      </w:r>
      <w:r w:rsidR="00BC7E31">
        <w:rPr>
          <w:color w:val="002060"/>
          <w:sz w:val="48"/>
          <w:szCs w:val="48"/>
        </w:rPr>
        <w:t xml:space="preserve"> (HR)</w:t>
      </w:r>
      <w:r w:rsidR="00203182" w:rsidRPr="00415E3E">
        <w:rPr>
          <w:color w:val="002060"/>
          <w:sz w:val="48"/>
        </w:rPr>
        <w:t>-</w:t>
      </w:r>
      <w:r w:rsidR="00232F4C" w:rsidRPr="00415E3E">
        <w:rPr>
          <w:color w:val="002060"/>
          <w:sz w:val="48"/>
        </w:rPr>
        <w:t xml:space="preserve">positive, </w:t>
      </w:r>
      <w:r w:rsidR="00BC7E31">
        <w:rPr>
          <w:color w:val="002060"/>
          <w:sz w:val="48"/>
          <w:szCs w:val="48"/>
        </w:rPr>
        <w:t>HER-2 negative</w:t>
      </w:r>
      <w:r w:rsidR="00232F4C" w:rsidRPr="00415E3E">
        <w:rPr>
          <w:color w:val="002060"/>
          <w:sz w:val="48"/>
        </w:rPr>
        <w:t xml:space="preserve">, locally </w:t>
      </w:r>
      <w:r w:rsidRPr="00415E3E">
        <w:rPr>
          <w:color w:val="002060"/>
          <w:sz w:val="48"/>
        </w:rPr>
        <w:t xml:space="preserve">advanced or metastatic breast cancer </w:t>
      </w:r>
      <w:r w:rsidR="00911098" w:rsidRPr="00415E3E">
        <w:rPr>
          <w:color w:val="002060"/>
          <w:sz w:val="48"/>
        </w:rPr>
        <w:t xml:space="preserve">to determine eligibility for </w:t>
      </w:r>
      <w:r w:rsidR="00B75FED">
        <w:rPr>
          <w:color w:val="002060"/>
          <w:sz w:val="48"/>
          <w:szCs w:val="48"/>
        </w:rPr>
        <w:t xml:space="preserve">treatment with PBS </w:t>
      </w:r>
      <w:proofErr w:type="spellStart"/>
      <w:r w:rsidR="00B75FED">
        <w:rPr>
          <w:color w:val="002060"/>
          <w:sz w:val="48"/>
          <w:szCs w:val="48"/>
        </w:rPr>
        <w:t>subsidised</w:t>
      </w:r>
      <w:proofErr w:type="spellEnd"/>
      <w:r w:rsidR="00B75FED">
        <w:rPr>
          <w:color w:val="002060"/>
          <w:sz w:val="48"/>
          <w:szCs w:val="48"/>
        </w:rPr>
        <w:t xml:space="preserve"> </w:t>
      </w:r>
      <w:proofErr w:type="spellStart"/>
      <w:r w:rsidR="00911098" w:rsidRPr="00415E3E">
        <w:rPr>
          <w:color w:val="002060"/>
          <w:sz w:val="48"/>
        </w:rPr>
        <w:t>camizestrant</w:t>
      </w:r>
      <w:proofErr w:type="spellEnd"/>
      <w:r w:rsidR="00232F4C" w:rsidRPr="00415E3E">
        <w:rPr>
          <w:color w:val="002060"/>
          <w:sz w:val="48"/>
        </w:rPr>
        <w:t xml:space="preserve"> </w:t>
      </w:r>
    </w:p>
    <w:p w14:paraId="44FD303D" w14:textId="199ABF42" w:rsidR="00477EE1" w:rsidRPr="00415E3E" w:rsidRDefault="00B56ADC" w:rsidP="00477EE1">
      <w:pPr>
        <w:pStyle w:val="Heading10"/>
        <w:jc w:val="center"/>
        <w:rPr>
          <w:color w:val="002060"/>
          <w:sz w:val="40"/>
        </w:rPr>
      </w:pPr>
      <w:r w:rsidRPr="00415E3E">
        <w:rPr>
          <w:color w:val="002060"/>
          <w:sz w:val="40"/>
        </w:rPr>
        <w:t xml:space="preserve">Applicant: </w:t>
      </w:r>
      <w:r w:rsidR="00C767A2" w:rsidRPr="00415E3E">
        <w:rPr>
          <w:color w:val="002060"/>
          <w:sz w:val="40"/>
        </w:rPr>
        <w:t>AstraZeneca Pty Ltd</w:t>
      </w:r>
    </w:p>
    <w:p w14:paraId="50B97A14" w14:textId="3AB89ED2" w:rsidR="006478E7" w:rsidRPr="005B7A0F" w:rsidRDefault="00FD5705" w:rsidP="2D5F71DD">
      <w:pPr>
        <w:jc w:val="center"/>
        <w:rPr>
          <w:b/>
          <w:bCs/>
        </w:rPr>
      </w:pPr>
      <w:r w:rsidRPr="478D8F5B">
        <w:rPr>
          <w:b/>
          <w:bCs/>
          <w:sz w:val="72"/>
          <w:szCs w:val="72"/>
        </w:rPr>
        <w:t>PICO Confirmation</w:t>
      </w:r>
      <w:r w:rsidRPr="478D8F5B">
        <w:rPr>
          <w:b/>
          <w:bCs/>
        </w:rPr>
        <w:br w:type="page"/>
      </w:r>
    </w:p>
    <w:p w14:paraId="219312C8" w14:textId="77777777" w:rsidR="006478E7" w:rsidRPr="00D52956" w:rsidRDefault="006478E7" w:rsidP="00605D1E">
      <w:pPr>
        <w:pStyle w:val="Heading2"/>
      </w:pPr>
      <w:r w:rsidRPr="00D52956">
        <w:t>Summary of PI</w:t>
      </w:r>
      <w:r w:rsidR="00235B21">
        <w:t xml:space="preserve">CO/PPICO criteria to define </w:t>
      </w:r>
      <w:r w:rsidRPr="00D52956">
        <w:t>question(s) to be addressed in an Assessment Report to the Medical Services Advisory Committee (MSAC)</w:t>
      </w:r>
    </w:p>
    <w:p w14:paraId="224459F3" w14:textId="4C7FA356" w:rsidR="00D52956" w:rsidRDefault="00D52956" w:rsidP="00605D1E">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CD7061">
        <w:rPr>
          <w:noProof/>
        </w:rPr>
        <w:t>1</w:t>
      </w:r>
      <w:r>
        <w:fldChar w:fldCharType="end"/>
      </w:r>
      <w:bookmarkEnd w:id="0"/>
      <w:r>
        <w:tab/>
        <w:t xml:space="preserve">PICO for </w:t>
      </w:r>
      <w:r w:rsidR="00D138BA">
        <w:t xml:space="preserve">genetic testing to detect </w:t>
      </w:r>
      <w:proofErr w:type="spellStart"/>
      <w:r w:rsidR="005E06E6">
        <w:t>estrogen</w:t>
      </w:r>
      <w:proofErr w:type="spellEnd"/>
      <w:r w:rsidR="005E06E6">
        <w:t xml:space="preserve"> receptor 1 (</w:t>
      </w:r>
      <w:r w:rsidR="00D138BA" w:rsidRPr="00FC4804">
        <w:rPr>
          <w:i/>
          <w:iCs/>
        </w:rPr>
        <w:t>ESR1</w:t>
      </w:r>
      <w:r w:rsidR="005E06E6">
        <w:t>)</w:t>
      </w:r>
      <w:r w:rsidR="00D138BA">
        <w:t xml:space="preserve"> </w:t>
      </w:r>
      <w:r w:rsidR="002468D4">
        <w:t>variants</w:t>
      </w:r>
      <w:r w:rsidR="00DF3E6B">
        <w:t xml:space="preserve"> </w:t>
      </w:r>
      <w:r w:rsidR="00CF3000">
        <w:t>in</w:t>
      </w:r>
      <w:r w:rsidR="00D138BA">
        <w:t xml:space="preserve"> </w:t>
      </w:r>
      <w:r w:rsidR="0009191D">
        <w:t xml:space="preserve">patients with </w:t>
      </w:r>
      <w:r w:rsidR="00E7605B">
        <w:t>hormone receptor</w:t>
      </w:r>
      <w:r w:rsidR="00333BB6">
        <w:t xml:space="preserve"> (HR)</w:t>
      </w:r>
      <w:r w:rsidR="00203182">
        <w:t>-</w:t>
      </w:r>
      <w:r w:rsidR="00051F12">
        <w:t>positive</w:t>
      </w:r>
      <w:r w:rsidR="002328A0">
        <w:t xml:space="preserve">, </w:t>
      </w:r>
      <w:r w:rsidR="00333BB6">
        <w:t>HER-2 negative</w:t>
      </w:r>
      <w:r w:rsidR="00010CD1">
        <w:t>, l</w:t>
      </w:r>
      <w:r w:rsidR="00D138BA">
        <w:t>ocally advanced or metastatic breast cancer to determine</w:t>
      </w:r>
      <w:r w:rsidR="00203182">
        <w:t xml:space="preserve"> </w:t>
      </w:r>
      <w:r w:rsidR="00D138BA">
        <w:t>eligibility for</w:t>
      </w:r>
      <w:r w:rsidR="00203182">
        <w:t xml:space="preserve"> </w:t>
      </w:r>
      <w:r w:rsidR="00333BB6">
        <w:t>treatment with PBS subsidised</w:t>
      </w:r>
      <w:r w:rsidR="00190008">
        <w:t xml:space="preserve"> </w:t>
      </w:r>
      <w:proofErr w:type="spellStart"/>
      <w:r w:rsidR="00203182">
        <w:t>camizestrant</w:t>
      </w:r>
      <w:proofErr w:type="spellEnd"/>
      <w:r w:rsidR="00D138BA">
        <w:t xml:space="preserve">. </w:t>
      </w:r>
      <w:bookmarkEnd w:id="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4"/>
        <w:gridCol w:w="7647"/>
      </w:tblGrid>
      <w:tr w:rsidR="00351F40" w:rsidRPr="00351F40" w14:paraId="2A509B30" w14:textId="77777777" w:rsidTr="002869EC">
        <w:trPr>
          <w:tblHeader/>
        </w:trPr>
        <w:tc>
          <w:tcPr>
            <w:tcW w:w="1005" w:type="pct"/>
            <w:shd w:val="clear" w:color="auto" w:fill="D9D9D9" w:themeFill="background1" w:themeFillShade="D9"/>
            <w:vAlign w:val="center"/>
            <w:hideMark/>
          </w:tcPr>
          <w:p w14:paraId="7A448082" w14:textId="77777777" w:rsidR="006478E7" w:rsidRPr="00A075E7" w:rsidRDefault="006478E7">
            <w:pPr>
              <w:spacing w:before="20" w:after="20" w:line="240" w:lineRule="auto"/>
              <w:rPr>
                <w:b/>
              </w:rPr>
            </w:pPr>
            <w:r w:rsidRPr="00415E3E">
              <w:rPr>
                <w:b/>
              </w:rPr>
              <w:t>Component</w:t>
            </w:r>
          </w:p>
        </w:tc>
        <w:tc>
          <w:tcPr>
            <w:tcW w:w="3995" w:type="pct"/>
            <w:shd w:val="clear" w:color="auto" w:fill="D9D9D9" w:themeFill="background1" w:themeFillShade="D9"/>
            <w:vAlign w:val="center"/>
            <w:hideMark/>
          </w:tcPr>
          <w:p w14:paraId="0E31DF4F" w14:textId="77777777" w:rsidR="006478E7" w:rsidRPr="00415E3E" w:rsidRDefault="006478E7" w:rsidP="00415E3E">
            <w:pPr>
              <w:spacing w:before="20" w:after="20" w:line="240" w:lineRule="auto"/>
              <w:rPr>
                <w:b/>
              </w:rPr>
            </w:pPr>
            <w:bookmarkStart w:id="2" w:name="Title_Table1"/>
            <w:r w:rsidRPr="00415E3E">
              <w:rPr>
                <w:b/>
              </w:rPr>
              <w:t>Description</w:t>
            </w:r>
          </w:p>
        </w:tc>
      </w:tr>
      <w:bookmarkEnd w:id="2"/>
      <w:tr w:rsidR="00351F40" w:rsidRPr="00351F40" w14:paraId="78E0BB65" w14:textId="77777777" w:rsidTr="002869EC">
        <w:tc>
          <w:tcPr>
            <w:tcW w:w="1005" w:type="pct"/>
            <w:tcBorders>
              <w:top w:val="single" w:sz="4" w:space="0" w:color="auto"/>
              <w:left w:val="single" w:sz="4" w:space="0" w:color="auto"/>
              <w:bottom w:val="single" w:sz="4" w:space="0" w:color="auto"/>
              <w:right w:val="single" w:sz="4" w:space="0" w:color="auto"/>
            </w:tcBorders>
            <w:hideMark/>
          </w:tcPr>
          <w:p w14:paraId="715E50D5" w14:textId="74EB4863" w:rsidR="006478E7" w:rsidRPr="00351F40" w:rsidRDefault="00F660E8" w:rsidP="00415E3E">
            <w:pPr>
              <w:spacing w:before="120" w:after="120" w:line="240" w:lineRule="auto"/>
              <w:rPr>
                <w:rFonts w:cs="Arial"/>
              </w:rPr>
            </w:pPr>
            <w:r w:rsidRPr="00351F40">
              <w:rPr>
                <w:rFonts w:cs="Arial"/>
              </w:rPr>
              <w:t>Population</w:t>
            </w:r>
          </w:p>
        </w:tc>
        <w:tc>
          <w:tcPr>
            <w:tcW w:w="0" w:type="auto"/>
            <w:tcBorders>
              <w:top w:val="single" w:sz="4" w:space="0" w:color="auto"/>
              <w:left w:val="single" w:sz="4" w:space="0" w:color="auto"/>
              <w:bottom w:val="single" w:sz="4" w:space="0" w:color="auto"/>
              <w:right w:val="single" w:sz="4" w:space="0" w:color="auto"/>
            </w:tcBorders>
            <w:hideMark/>
          </w:tcPr>
          <w:p w14:paraId="458BFAAD" w14:textId="56A72581" w:rsidR="003A42BB" w:rsidRPr="00351F40" w:rsidRDefault="003A42BB" w:rsidP="00415E3E">
            <w:pPr>
              <w:spacing w:before="120" w:after="160" w:line="259" w:lineRule="auto"/>
              <w:rPr>
                <w:b/>
                <w:bCs/>
              </w:rPr>
            </w:pPr>
            <w:r w:rsidRPr="00351F40">
              <w:rPr>
                <w:b/>
                <w:bCs/>
              </w:rPr>
              <w:t>Test:</w:t>
            </w:r>
            <w:r w:rsidR="0076205F" w:rsidRPr="00351F40">
              <w:rPr>
                <w:b/>
                <w:bCs/>
              </w:rPr>
              <w:t xml:space="preserve"> </w:t>
            </w:r>
            <w:r w:rsidR="003B58EC" w:rsidRPr="00351F40">
              <w:t xml:space="preserve">Patients </w:t>
            </w:r>
            <w:r w:rsidR="005E6C39" w:rsidRPr="00351F40">
              <w:rPr>
                <w:bCs/>
              </w:rPr>
              <w:t xml:space="preserve">with </w:t>
            </w:r>
            <w:r w:rsidR="00CD1805">
              <w:rPr>
                <w:bCs/>
              </w:rPr>
              <w:t>E</w:t>
            </w:r>
            <w:r w:rsidR="005E6C39" w:rsidRPr="00351F40">
              <w:rPr>
                <w:bCs/>
              </w:rPr>
              <w:t>R+/HER2- locally advanced or metastatic breast cancer</w:t>
            </w:r>
            <w:r w:rsidR="003B58EC" w:rsidRPr="00351F40">
              <w:t xml:space="preserve"> who have received first line treatment with a CDK4/6 inhibitor in combination with an aromatase inhibitor (AI) for at least 6 months, and whose disease has not progressed clinically or radiographically</w:t>
            </w:r>
            <w:r w:rsidR="006E2A2D">
              <w:t>.</w:t>
            </w:r>
          </w:p>
          <w:p w14:paraId="4A4FF7C2" w14:textId="551480DF" w:rsidR="006478E7" w:rsidRPr="00351F40" w:rsidRDefault="003A42BB" w:rsidP="00415E3E">
            <w:pPr>
              <w:spacing w:before="120" w:after="160" w:line="259" w:lineRule="auto"/>
            </w:pPr>
            <w:r w:rsidRPr="00351F40">
              <w:rPr>
                <w:b/>
                <w:bCs/>
              </w:rPr>
              <w:t>Treatment:</w:t>
            </w:r>
            <w:r w:rsidR="005E6C39" w:rsidRPr="00351F40">
              <w:rPr>
                <w:b/>
                <w:bCs/>
              </w:rPr>
              <w:t xml:space="preserve"> </w:t>
            </w:r>
            <w:r w:rsidR="00A543E3" w:rsidRPr="00351F40">
              <w:t xml:space="preserve">Those patients above that test positive for </w:t>
            </w:r>
            <w:r w:rsidR="005E6C39" w:rsidRPr="00351F40">
              <w:t>an</w:t>
            </w:r>
            <w:r w:rsidR="00A543E3" w:rsidRPr="00351F40">
              <w:t xml:space="preserve"> </w:t>
            </w:r>
            <w:r w:rsidR="00A543E3" w:rsidRPr="00351F40">
              <w:rPr>
                <w:i/>
                <w:iCs/>
              </w:rPr>
              <w:t xml:space="preserve">ESR1 </w:t>
            </w:r>
            <w:r w:rsidR="00A543E3" w:rsidRPr="00351F40">
              <w:t>variant.</w:t>
            </w:r>
          </w:p>
        </w:tc>
      </w:tr>
      <w:tr w:rsidR="00351F40" w:rsidRPr="00351F40" w14:paraId="2A9CC9A6" w14:textId="77777777" w:rsidTr="002869EC">
        <w:tc>
          <w:tcPr>
            <w:tcW w:w="1005" w:type="pct"/>
            <w:tcBorders>
              <w:top w:val="single" w:sz="4" w:space="0" w:color="auto"/>
              <w:left w:val="single" w:sz="4" w:space="0" w:color="auto"/>
              <w:bottom w:val="single" w:sz="4" w:space="0" w:color="auto"/>
              <w:right w:val="single" w:sz="4" w:space="0" w:color="auto"/>
            </w:tcBorders>
            <w:hideMark/>
          </w:tcPr>
          <w:p w14:paraId="75E49351" w14:textId="04D9042C" w:rsidR="006478E7" w:rsidRPr="00351F40" w:rsidRDefault="006478E7" w:rsidP="00415E3E">
            <w:pPr>
              <w:spacing w:before="120" w:after="120" w:line="240" w:lineRule="auto"/>
              <w:rPr>
                <w:rFonts w:cs="Arial"/>
              </w:rPr>
            </w:pPr>
            <w:r w:rsidRPr="00351F40">
              <w:rPr>
                <w:rFonts w:cs="Arial"/>
              </w:rPr>
              <w:t>Prior tests</w:t>
            </w:r>
            <w:r w:rsidR="00C54349" w:rsidRPr="00351F40">
              <w:rPr>
                <w:rFonts w:cs="Arial"/>
              </w:rPr>
              <w:t xml:space="preserve"> </w:t>
            </w:r>
            <w:r w:rsidR="00C54349" w:rsidRPr="00351F40">
              <w:rPr>
                <w:rFonts w:cs="Arial"/>
              </w:rPr>
              <w:br/>
            </w:r>
          </w:p>
        </w:tc>
        <w:tc>
          <w:tcPr>
            <w:tcW w:w="0" w:type="auto"/>
            <w:tcBorders>
              <w:top w:val="single" w:sz="4" w:space="0" w:color="auto"/>
              <w:left w:val="single" w:sz="4" w:space="0" w:color="auto"/>
              <w:bottom w:val="single" w:sz="4" w:space="0" w:color="auto"/>
              <w:right w:val="single" w:sz="4" w:space="0" w:color="auto"/>
            </w:tcBorders>
            <w:hideMark/>
          </w:tcPr>
          <w:p w14:paraId="0F4589FA" w14:textId="41E5CA57" w:rsidR="005E6C39" w:rsidRPr="00415E3E" w:rsidRDefault="005E6C39" w:rsidP="00605D1E">
            <w:pPr>
              <w:pStyle w:val="Instructionaltext"/>
              <w:rPr>
                <w:color w:val="auto"/>
              </w:rPr>
            </w:pPr>
            <w:r w:rsidRPr="00415E3E">
              <w:rPr>
                <w:color w:val="auto"/>
              </w:rPr>
              <w:t>Tests required to confirm diagnosis of breast cancer (i.e. biopsy</w:t>
            </w:r>
            <w:r w:rsidR="00237B96">
              <w:rPr>
                <w:color w:val="auto"/>
              </w:rPr>
              <w:t xml:space="preserve"> and histopathology</w:t>
            </w:r>
            <w:r w:rsidRPr="00415E3E">
              <w:rPr>
                <w:color w:val="auto"/>
              </w:rPr>
              <w:t xml:space="preserve">) </w:t>
            </w:r>
          </w:p>
          <w:p w14:paraId="79CAE314" w14:textId="77777777" w:rsidR="005E6C39" w:rsidRPr="00415E3E" w:rsidRDefault="005E6C39" w:rsidP="00605D1E">
            <w:pPr>
              <w:pStyle w:val="Instructionaltext"/>
              <w:rPr>
                <w:color w:val="auto"/>
              </w:rPr>
            </w:pPr>
            <w:r w:rsidRPr="00415E3E">
              <w:rPr>
                <w:color w:val="auto"/>
              </w:rPr>
              <w:t xml:space="preserve">Tests required to confirm stage of cancer (i.e. mammogram or ultrasound, lymph node assessment, computed tomography, magnetic resonance imaging) </w:t>
            </w:r>
          </w:p>
          <w:p w14:paraId="5CF47E43" w14:textId="4189B4CD" w:rsidR="006478E7" w:rsidRPr="00415E3E" w:rsidRDefault="005E6C39" w:rsidP="00605D1E">
            <w:pPr>
              <w:pStyle w:val="Instructionaltext"/>
              <w:rPr>
                <w:color w:val="auto"/>
              </w:rPr>
            </w:pPr>
            <w:r w:rsidRPr="00415E3E">
              <w:rPr>
                <w:color w:val="auto"/>
              </w:rPr>
              <w:t xml:space="preserve">Tests required to confirm biomarker status (immunohistochemical evaluation for </w:t>
            </w:r>
            <w:r w:rsidR="0066627D" w:rsidRPr="00415E3E">
              <w:rPr>
                <w:color w:val="auto"/>
              </w:rPr>
              <w:t>H</w:t>
            </w:r>
            <w:r w:rsidRPr="00415E3E">
              <w:rPr>
                <w:color w:val="auto"/>
              </w:rPr>
              <w:t>R+/HER2-)</w:t>
            </w:r>
          </w:p>
        </w:tc>
      </w:tr>
      <w:tr w:rsidR="00351F40" w:rsidRPr="00351F40" w14:paraId="654E13A9" w14:textId="77777777" w:rsidTr="002869EC">
        <w:tc>
          <w:tcPr>
            <w:tcW w:w="1005" w:type="pct"/>
            <w:tcBorders>
              <w:top w:val="single" w:sz="4" w:space="0" w:color="auto"/>
              <w:left w:val="single" w:sz="4" w:space="0" w:color="auto"/>
              <w:bottom w:val="single" w:sz="4" w:space="0" w:color="auto"/>
              <w:right w:val="single" w:sz="4" w:space="0" w:color="auto"/>
            </w:tcBorders>
            <w:hideMark/>
          </w:tcPr>
          <w:p w14:paraId="5BF0C211" w14:textId="77777777" w:rsidR="006478E7" w:rsidRPr="00351F40" w:rsidRDefault="006478E7" w:rsidP="00415E3E">
            <w:pPr>
              <w:spacing w:before="120" w:after="120" w:line="240" w:lineRule="auto"/>
              <w:rPr>
                <w:rFonts w:cs="Arial"/>
              </w:rPr>
            </w:pPr>
            <w:r w:rsidRPr="00351F40">
              <w:rPr>
                <w:rFonts w:cs="Arial"/>
              </w:rPr>
              <w:t>Intervention</w:t>
            </w:r>
          </w:p>
        </w:tc>
        <w:tc>
          <w:tcPr>
            <w:tcW w:w="0" w:type="auto"/>
            <w:tcBorders>
              <w:top w:val="single" w:sz="4" w:space="0" w:color="auto"/>
              <w:left w:val="single" w:sz="4" w:space="0" w:color="auto"/>
              <w:bottom w:val="single" w:sz="4" w:space="0" w:color="auto"/>
              <w:right w:val="single" w:sz="4" w:space="0" w:color="auto"/>
            </w:tcBorders>
            <w:hideMark/>
          </w:tcPr>
          <w:p w14:paraId="2C9D2F98" w14:textId="77777777" w:rsidR="00EB4840" w:rsidRPr="00415E3E" w:rsidRDefault="00C77A40" w:rsidP="00605D1E">
            <w:pPr>
              <w:pStyle w:val="Instructionaltext"/>
              <w:rPr>
                <w:color w:val="auto"/>
              </w:rPr>
            </w:pPr>
            <w:r w:rsidRPr="00415E3E">
              <w:rPr>
                <w:b/>
                <w:color w:val="auto"/>
              </w:rPr>
              <w:t xml:space="preserve">Test: </w:t>
            </w:r>
            <w:r w:rsidR="00AE4CB6" w:rsidRPr="00415E3E">
              <w:rPr>
                <w:color w:val="auto"/>
              </w:rPr>
              <w:t xml:space="preserve">Genetic testing to detect </w:t>
            </w:r>
            <w:r w:rsidR="00B62E1F" w:rsidRPr="00415E3E">
              <w:rPr>
                <w:i/>
                <w:color w:val="auto"/>
              </w:rPr>
              <w:t>ESR1</w:t>
            </w:r>
            <w:r w:rsidR="00B62E1F" w:rsidRPr="00415E3E">
              <w:rPr>
                <w:color w:val="auto"/>
              </w:rPr>
              <w:t xml:space="preserve"> </w:t>
            </w:r>
            <w:r w:rsidR="002468D4" w:rsidRPr="00415E3E">
              <w:rPr>
                <w:color w:val="auto"/>
              </w:rPr>
              <w:t>variant</w:t>
            </w:r>
            <w:r w:rsidR="00AE4CB6" w:rsidRPr="00415E3E">
              <w:rPr>
                <w:color w:val="auto"/>
              </w:rPr>
              <w:t>s</w:t>
            </w:r>
            <w:r w:rsidR="005E6C39" w:rsidRPr="00415E3E">
              <w:rPr>
                <w:color w:val="auto"/>
              </w:rPr>
              <w:t xml:space="preserve"> </w:t>
            </w:r>
            <w:r w:rsidR="00AE4CB6" w:rsidRPr="00415E3E">
              <w:rPr>
                <w:color w:val="auto"/>
              </w:rPr>
              <w:t>in</w:t>
            </w:r>
            <w:r w:rsidR="00B62E1F" w:rsidRPr="00415E3E">
              <w:rPr>
                <w:color w:val="auto"/>
              </w:rPr>
              <w:t xml:space="preserve"> </w:t>
            </w:r>
            <w:r w:rsidR="00B16A85" w:rsidRPr="00415E3E">
              <w:rPr>
                <w:color w:val="auto"/>
              </w:rPr>
              <w:t>circulating tumour DNA (</w:t>
            </w:r>
            <w:r w:rsidR="00B62E1F" w:rsidRPr="00415E3E">
              <w:rPr>
                <w:color w:val="auto"/>
              </w:rPr>
              <w:t>ctDNA</w:t>
            </w:r>
            <w:r w:rsidR="00B16A85" w:rsidRPr="00415E3E">
              <w:rPr>
                <w:color w:val="auto"/>
              </w:rPr>
              <w:t>)</w:t>
            </w:r>
            <w:r w:rsidR="001659E8" w:rsidRPr="00415E3E">
              <w:rPr>
                <w:color w:val="auto"/>
              </w:rPr>
              <w:t xml:space="preserve"> extracted from blood (liquid b</w:t>
            </w:r>
            <w:r w:rsidR="00B16A85" w:rsidRPr="00415E3E">
              <w:rPr>
                <w:color w:val="auto"/>
              </w:rPr>
              <w:t>iopsy)</w:t>
            </w:r>
            <w:r w:rsidR="005E6C39" w:rsidRPr="00415E3E">
              <w:rPr>
                <w:color w:val="auto"/>
              </w:rPr>
              <w:t>.</w:t>
            </w:r>
          </w:p>
          <w:p w14:paraId="3E51DB12" w14:textId="52C1FEEC" w:rsidR="006478E7" w:rsidRPr="00415E3E" w:rsidRDefault="00237652" w:rsidP="00605D1E">
            <w:pPr>
              <w:pStyle w:val="Instructionaltext"/>
              <w:rPr>
                <w:color w:val="auto"/>
              </w:rPr>
            </w:pPr>
            <w:r w:rsidRPr="00415E3E">
              <w:rPr>
                <w:b/>
                <w:color w:val="auto"/>
              </w:rPr>
              <w:t xml:space="preserve">Treatment: </w:t>
            </w:r>
            <w:proofErr w:type="spellStart"/>
            <w:r w:rsidR="001E2924" w:rsidRPr="00415E3E">
              <w:rPr>
                <w:color w:val="auto"/>
              </w:rPr>
              <w:t>Camizestrant</w:t>
            </w:r>
            <w:proofErr w:type="spellEnd"/>
            <w:r w:rsidR="001E2924" w:rsidRPr="00415E3E">
              <w:rPr>
                <w:color w:val="auto"/>
              </w:rPr>
              <w:t xml:space="preserve"> in combination with CDK4/6 inhibitor</w:t>
            </w:r>
            <w:r w:rsidR="005E6C39" w:rsidRPr="00415E3E">
              <w:rPr>
                <w:color w:val="auto"/>
              </w:rPr>
              <w:t xml:space="preserve"> (</w:t>
            </w:r>
            <w:proofErr w:type="spellStart"/>
            <w:r w:rsidR="005E6C39" w:rsidRPr="00415E3E">
              <w:rPr>
                <w:color w:val="auto"/>
              </w:rPr>
              <w:t>ribociclib</w:t>
            </w:r>
            <w:proofErr w:type="spellEnd"/>
            <w:r w:rsidR="005E6C39" w:rsidRPr="00415E3E">
              <w:rPr>
                <w:color w:val="auto"/>
              </w:rPr>
              <w:t xml:space="preserve">, palbociclib, </w:t>
            </w:r>
            <w:proofErr w:type="spellStart"/>
            <w:r w:rsidR="005E6C39" w:rsidRPr="00415E3E">
              <w:rPr>
                <w:color w:val="auto"/>
              </w:rPr>
              <w:t>abemaciclib</w:t>
            </w:r>
            <w:proofErr w:type="spellEnd"/>
            <w:r w:rsidR="005E6C39" w:rsidRPr="00415E3E">
              <w:rPr>
                <w:color w:val="auto"/>
              </w:rPr>
              <w:t>)</w:t>
            </w:r>
            <w:r w:rsidR="001E2924" w:rsidRPr="00415E3E">
              <w:rPr>
                <w:color w:val="auto"/>
              </w:rPr>
              <w:t xml:space="preserve"> </w:t>
            </w:r>
            <w:r w:rsidR="005E6C39" w:rsidRPr="00415E3E">
              <w:rPr>
                <w:color w:val="auto"/>
              </w:rPr>
              <w:t>for</w:t>
            </w:r>
            <w:r w:rsidR="001E2924" w:rsidRPr="00415E3E">
              <w:rPr>
                <w:color w:val="auto"/>
              </w:rPr>
              <w:t xml:space="preserve"> patients</w:t>
            </w:r>
            <w:r w:rsidR="00CA65B6" w:rsidRPr="00415E3E">
              <w:rPr>
                <w:color w:val="auto"/>
              </w:rPr>
              <w:t xml:space="preserve"> </w:t>
            </w:r>
            <w:r w:rsidR="005E6C39" w:rsidRPr="00415E3E">
              <w:rPr>
                <w:color w:val="auto"/>
              </w:rPr>
              <w:t xml:space="preserve">found to </w:t>
            </w:r>
            <w:r w:rsidR="00CA65B6" w:rsidRPr="00415E3E">
              <w:rPr>
                <w:color w:val="auto"/>
              </w:rPr>
              <w:t>hav</w:t>
            </w:r>
            <w:r w:rsidR="005E6C39" w:rsidRPr="00415E3E">
              <w:rPr>
                <w:color w:val="auto"/>
              </w:rPr>
              <w:t>e an</w:t>
            </w:r>
            <w:r w:rsidR="00CA65B6" w:rsidRPr="00415E3E">
              <w:rPr>
                <w:color w:val="auto"/>
              </w:rPr>
              <w:t xml:space="preserve"> </w:t>
            </w:r>
            <w:r w:rsidR="00CA65B6" w:rsidRPr="00415E3E">
              <w:rPr>
                <w:i/>
                <w:color w:val="auto"/>
              </w:rPr>
              <w:t>ESR1</w:t>
            </w:r>
            <w:r w:rsidR="00CA65B6" w:rsidRPr="00415E3E">
              <w:rPr>
                <w:color w:val="auto"/>
              </w:rPr>
              <w:t xml:space="preserve"> </w:t>
            </w:r>
            <w:r w:rsidR="002468D4" w:rsidRPr="00415E3E">
              <w:rPr>
                <w:color w:val="auto"/>
              </w:rPr>
              <w:t>variant</w:t>
            </w:r>
            <w:r w:rsidR="00DF0122" w:rsidRPr="00415E3E">
              <w:rPr>
                <w:color w:val="auto"/>
              </w:rPr>
              <w:t>.</w:t>
            </w:r>
          </w:p>
        </w:tc>
      </w:tr>
      <w:tr w:rsidR="00351F40" w:rsidRPr="00351F40" w14:paraId="1F5647C3" w14:textId="77777777" w:rsidTr="002869EC">
        <w:tc>
          <w:tcPr>
            <w:tcW w:w="1005" w:type="pct"/>
            <w:tcBorders>
              <w:top w:val="single" w:sz="4" w:space="0" w:color="auto"/>
              <w:left w:val="single" w:sz="4" w:space="0" w:color="auto"/>
              <w:bottom w:val="single" w:sz="4" w:space="0" w:color="auto"/>
              <w:right w:val="single" w:sz="4" w:space="0" w:color="auto"/>
            </w:tcBorders>
            <w:hideMark/>
          </w:tcPr>
          <w:p w14:paraId="7F55173A" w14:textId="77777777" w:rsidR="006478E7" w:rsidRPr="00351F40" w:rsidRDefault="006478E7" w:rsidP="00415E3E">
            <w:pPr>
              <w:spacing w:before="120" w:after="120" w:line="240" w:lineRule="auto"/>
              <w:rPr>
                <w:rFonts w:cs="Arial"/>
              </w:rPr>
            </w:pPr>
            <w:r w:rsidRPr="00351F40">
              <w:rPr>
                <w:rFonts w:cs="Arial"/>
              </w:rPr>
              <w:t>Comparator</w:t>
            </w:r>
            <w:r w:rsidR="00D83062" w:rsidRPr="00351F40">
              <w:rPr>
                <w:rFonts w:cs="Arial"/>
              </w:rPr>
              <w:t>/s</w:t>
            </w:r>
          </w:p>
        </w:tc>
        <w:tc>
          <w:tcPr>
            <w:tcW w:w="0" w:type="auto"/>
            <w:tcBorders>
              <w:top w:val="single" w:sz="4" w:space="0" w:color="auto"/>
              <w:left w:val="single" w:sz="4" w:space="0" w:color="auto"/>
              <w:bottom w:val="single" w:sz="4" w:space="0" w:color="auto"/>
              <w:right w:val="single" w:sz="4" w:space="0" w:color="auto"/>
            </w:tcBorders>
            <w:hideMark/>
          </w:tcPr>
          <w:p w14:paraId="112C93EB" w14:textId="7AC5CA29" w:rsidR="00EB4840" w:rsidRPr="00415E3E" w:rsidRDefault="00E102A4" w:rsidP="00605D1E">
            <w:pPr>
              <w:pStyle w:val="Instructionaltext"/>
              <w:rPr>
                <w:b/>
                <w:color w:val="auto"/>
              </w:rPr>
            </w:pPr>
            <w:r w:rsidRPr="00415E3E">
              <w:rPr>
                <w:b/>
                <w:color w:val="auto"/>
              </w:rPr>
              <w:t xml:space="preserve">Test comparator: </w:t>
            </w:r>
            <w:r w:rsidR="00E92442" w:rsidRPr="00415E3E">
              <w:rPr>
                <w:color w:val="auto"/>
              </w:rPr>
              <w:t xml:space="preserve">No testing for </w:t>
            </w:r>
            <w:r w:rsidR="00E92442" w:rsidRPr="00415E3E">
              <w:rPr>
                <w:i/>
                <w:color w:val="auto"/>
              </w:rPr>
              <w:t>ESR1</w:t>
            </w:r>
            <w:r w:rsidR="00E92442" w:rsidRPr="00415E3E">
              <w:rPr>
                <w:color w:val="auto"/>
              </w:rPr>
              <w:t xml:space="preserve"> variants</w:t>
            </w:r>
            <w:r w:rsidR="005E6C39" w:rsidRPr="00415E3E">
              <w:rPr>
                <w:color w:val="auto"/>
              </w:rPr>
              <w:t>.</w:t>
            </w:r>
            <w:r w:rsidR="007967E9" w:rsidRPr="00415E3E">
              <w:rPr>
                <w:color w:val="auto"/>
              </w:rPr>
              <w:t xml:space="preserve"> </w:t>
            </w:r>
          </w:p>
          <w:p w14:paraId="7E690E4B" w14:textId="0BA9D740" w:rsidR="006478E7" w:rsidRPr="00415E3E" w:rsidRDefault="00ED4A48" w:rsidP="00605D1E">
            <w:pPr>
              <w:pStyle w:val="Instructionaltext"/>
              <w:rPr>
                <w:color w:val="auto"/>
              </w:rPr>
            </w:pPr>
            <w:r w:rsidRPr="00415E3E">
              <w:rPr>
                <w:b/>
                <w:color w:val="auto"/>
              </w:rPr>
              <w:t xml:space="preserve">Treatment comparator: </w:t>
            </w:r>
            <w:r w:rsidR="00BA7A81" w:rsidRPr="00402B80">
              <w:rPr>
                <w:color w:val="auto"/>
              </w:rPr>
              <w:t>Continued</w:t>
            </w:r>
            <w:r w:rsidR="00BA7A81">
              <w:rPr>
                <w:b/>
                <w:bCs/>
                <w:color w:val="auto"/>
              </w:rPr>
              <w:t xml:space="preserve"> </w:t>
            </w:r>
            <w:r w:rsidR="00BA7A81">
              <w:rPr>
                <w:color w:val="auto"/>
              </w:rPr>
              <w:t>s</w:t>
            </w:r>
            <w:r w:rsidR="0072477D" w:rsidRPr="000E1456">
              <w:rPr>
                <w:color w:val="auto"/>
              </w:rPr>
              <w:t>tandard</w:t>
            </w:r>
            <w:r w:rsidR="0072477D" w:rsidRPr="00415E3E">
              <w:rPr>
                <w:color w:val="auto"/>
              </w:rPr>
              <w:t xml:space="preserve"> of care (SOC)</w:t>
            </w:r>
            <w:r w:rsidR="0076205F" w:rsidRPr="00415E3E">
              <w:rPr>
                <w:color w:val="auto"/>
              </w:rPr>
              <w:t xml:space="preserve"> </w:t>
            </w:r>
            <w:r w:rsidR="00B325FB" w:rsidRPr="00415E3E">
              <w:rPr>
                <w:color w:val="auto"/>
              </w:rPr>
              <w:t>first line</w:t>
            </w:r>
            <w:r w:rsidR="0076205F" w:rsidRPr="00415E3E">
              <w:rPr>
                <w:color w:val="auto"/>
              </w:rPr>
              <w:t xml:space="preserve"> therapy (</w:t>
            </w:r>
            <w:r w:rsidR="001A059E" w:rsidRPr="00415E3E">
              <w:rPr>
                <w:color w:val="auto"/>
              </w:rPr>
              <w:t>CDK4/6 inhibitor</w:t>
            </w:r>
            <w:r w:rsidR="005E6C39" w:rsidRPr="00415E3E">
              <w:rPr>
                <w:color w:val="auto"/>
              </w:rPr>
              <w:t xml:space="preserve"> [</w:t>
            </w:r>
            <w:proofErr w:type="spellStart"/>
            <w:r w:rsidR="005E6C39" w:rsidRPr="00415E3E">
              <w:rPr>
                <w:color w:val="auto"/>
              </w:rPr>
              <w:t>ribociclib</w:t>
            </w:r>
            <w:proofErr w:type="spellEnd"/>
            <w:r w:rsidR="005E6C39" w:rsidRPr="00415E3E">
              <w:rPr>
                <w:color w:val="auto"/>
              </w:rPr>
              <w:t xml:space="preserve">, palbociclib, </w:t>
            </w:r>
            <w:proofErr w:type="spellStart"/>
            <w:r w:rsidR="005E6C39" w:rsidRPr="00415E3E">
              <w:rPr>
                <w:color w:val="auto"/>
              </w:rPr>
              <w:t>abemaciclib</w:t>
            </w:r>
            <w:proofErr w:type="spellEnd"/>
            <w:r w:rsidR="005E6C39" w:rsidRPr="00415E3E">
              <w:rPr>
                <w:color w:val="auto"/>
              </w:rPr>
              <w:t>]</w:t>
            </w:r>
            <w:r w:rsidR="001A059E" w:rsidRPr="00415E3E">
              <w:rPr>
                <w:color w:val="auto"/>
              </w:rPr>
              <w:t xml:space="preserve"> </w:t>
            </w:r>
            <w:r w:rsidR="00195249" w:rsidRPr="00415E3E">
              <w:rPr>
                <w:color w:val="auto"/>
              </w:rPr>
              <w:t>in combination with</w:t>
            </w:r>
            <w:r w:rsidR="001A059E" w:rsidRPr="00415E3E">
              <w:rPr>
                <w:color w:val="auto"/>
              </w:rPr>
              <w:t xml:space="preserve"> </w:t>
            </w:r>
            <w:r w:rsidR="0056313C" w:rsidRPr="00415E3E">
              <w:rPr>
                <w:color w:val="auto"/>
              </w:rPr>
              <w:t>an AI</w:t>
            </w:r>
            <w:r w:rsidR="005E6C39" w:rsidRPr="00415E3E">
              <w:rPr>
                <w:color w:val="auto"/>
              </w:rPr>
              <w:t xml:space="preserve"> [anastrozole, letrozole, exemestane])</w:t>
            </w:r>
            <w:r w:rsidR="00195249" w:rsidRPr="00415E3E">
              <w:rPr>
                <w:color w:val="auto"/>
              </w:rPr>
              <w:t xml:space="preserve">. </w:t>
            </w:r>
          </w:p>
        </w:tc>
      </w:tr>
      <w:tr w:rsidR="00351F40" w:rsidRPr="00351F40" w14:paraId="7B9D3F1A" w14:textId="77777777" w:rsidTr="002869EC">
        <w:tc>
          <w:tcPr>
            <w:tcW w:w="1005" w:type="pct"/>
            <w:tcBorders>
              <w:top w:val="single" w:sz="4" w:space="0" w:color="auto"/>
              <w:left w:val="single" w:sz="4" w:space="0" w:color="auto"/>
              <w:bottom w:val="single" w:sz="4" w:space="0" w:color="auto"/>
              <w:right w:val="single" w:sz="4" w:space="0" w:color="auto"/>
            </w:tcBorders>
          </w:tcPr>
          <w:p w14:paraId="4C0BC8B3" w14:textId="74901934" w:rsidR="00C64764" w:rsidRPr="00351F40" w:rsidRDefault="00C64764" w:rsidP="00415E3E">
            <w:pPr>
              <w:spacing w:before="120" w:after="120" w:line="240" w:lineRule="auto"/>
              <w:rPr>
                <w:rFonts w:cs="Arial"/>
              </w:rPr>
            </w:pPr>
            <w:r w:rsidRPr="00351F40">
              <w:rPr>
                <w:rFonts w:cs="Arial"/>
              </w:rPr>
              <w:t xml:space="preserve">Reference standard </w:t>
            </w:r>
            <w:r w:rsidR="00C54349" w:rsidRPr="00351F40">
              <w:rPr>
                <w:rFonts w:cs="Arial"/>
              </w:rPr>
              <w:br/>
            </w:r>
          </w:p>
        </w:tc>
        <w:tc>
          <w:tcPr>
            <w:tcW w:w="0" w:type="auto"/>
            <w:tcBorders>
              <w:top w:val="single" w:sz="4" w:space="0" w:color="auto"/>
              <w:left w:val="single" w:sz="4" w:space="0" w:color="auto"/>
              <w:bottom w:val="single" w:sz="4" w:space="0" w:color="auto"/>
              <w:right w:val="single" w:sz="4" w:space="0" w:color="auto"/>
            </w:tcBorders>
          </w:tcPr>
          <w:p w14:paraId="7B1F5217" w14:textId="5640E954" w:rsidR="00C64764" w:rsidRPr="00415E3E" w:rsidRDefault="00173269" w:rsidP="00605D1E">
            <w:pPr>
              <w:pStyle w:val="Instructionaltext"/>
              <w:rPr>
                <w:color w:val="auto"/>
              </w:rPr>
            </w:pPr>
            <w:r w:rsidRPr="00415E3E">
              <w:rPr>
                <w:color w:val="auto"/>
              </w:rPr>
              <w:t xml:space="preserve">There is no reference standard for genetic testing. In the absence of a reference standard, concordance between </w:t>
            </w:r>
            <w:r w:rsidRPr="00415E3E">
              <w:rPr>
                <w:i/>
                <w:color w:val="auto"/>
              </w:rPr>
              <w:t>ESR1</w:t>
            </w:r>
            <w:r w:rsidRPr="00415E3E">
              <w:rPr>
                <w:color w:val="auto"/>
              </w:rPr>
              <w:t xml:space="preserve"> </w:t>
            </w:r>
            <w:r w:rsidR="002468D4" w:rsidRPr="00415E3E">
              <w:rPr>
                <w:color w:val="auto"/>
              </w:rPr>
              <w:t>variants</w:t>
            </w:r>
            <w:r w:rsidRPr="00415E3E">
              <w:rPr>
                <w:color w:val="auto"/>
              </w:rPr>
              <w:t xml:space="preserve"> testing assays could be utilised (NGS vs </w:t>
            </w:r>
            <w:proofErr w:type="spellStart"/>
            <w:r w:rsidRPr="00415E3E">
              <w:rPr>
                <w:color w:val="auto"/>
              </w:rPr>
              <w:t>ddPCR</w:t>
            </w:r>
            <w:proofErr w:type="spellEnd"/>
            <w:r w:rsidRPr="00415E3E">
              <w:rPr>
                <w:color w:val="auto"/>
              </w:rPr>
              <w:t>).</w:t>
            </w:r>
            <w:r w:rsidR="00AE5F60" w:rsidRPr="00415E3E">
              <w:rPr>
                <w:color w:val="auto"/>
              </w:rPr>
              <w:t xml:space="preserve"> </w:t>
            </w:r>
          </w:p>
        </w:tc>
      </w:tr>
      <w:tr w:rsidR="00351F40" w:rsidRPr="00351F40" w14:paraId="13D8130D" w14:textId="77777777" w:rsidTr="002869EC">
        <w:tc>
          <w:tcPr>
            <w:tcW w:w="1005" w:type="pct"/>
            <w:tcBorders>
              <w:top w:val="single" w:sz="4" w:space="0" w:color="auto"/>
              <w:left w:val="single" w:sz="4" w:space="0" w:color="auto"/>
              <w:bottom w:val="single" w:sz="4" w:space="0" w:color="auto"/>
              <w:right w:val="single" w:sz="4" w:space="0" w:color="auto"/>
            </w:tcBorders>
          </w:tcPr>
          <w:p w14:paraId="5A8AC74C" w14:textId="74F8F913" w:rsidR="00C64764" w:rsidRPr="00351F40" w:rsidRDefault="00C64764" w:rsidP="00415E3E">
            <w:pPr>
              <w:spacing w:before="120" w:after="120" w:line="240" w:lineRule="auto"/>
              <w:rPr>
                <w:rFonts w:cs="Arial"/>
              </w:rPr>
            </w:pPr>
            <w:r w:rsidRPr="00351F40">
              <w:rPr>
                <w:rFonts w:cs="Arial"/>
              </w:rPr>
              <w:t xml:space="preserve">Clinical utility standard </w:t>
            </w:r>
            <w:r w:rsidR="0065205D" w:rsidRPr="00351F40">
              <w:rPr>
                <w:rFonts w:cs="Arial"/>
              </w:rPr>
              <w:br/>
            </w:r>
          </w:p>
        </w:tc>
        <w:tc>
          <w:tcPr>
            <w:tcW w:w="0" w:type="auto"/>
            <w:tcBorders>
              <w:top w:val="single" w:sz="4" w:space="0" w:color="auto"/>
              <w:left w:val="single" w:sz="4" w:space="0" w:color="auto"/>
              <w:bottom w:val="single" w:sz="4" w:space="0" w:color="auto"/>
              <w:right w:val="single" w:sz="4" w:space="0" w:color="auto"/>
            </w:tcBorders>
          </w:tcPr>
          <w:p w14:paraId="190C9C62" w14:textId="3EEAD578" w:rsidR="006E414C" w:rsidRPr="00351F40" w:rsidRDefault="005E6C39" w:rsidP="00605D1E">
            <w:pPr>
              <w:pStyle w:val="Instructionaltext"/>
              <w:rPr>
                <w:color w:val="000000" w:themeColor="text1"/>
              </w:rPr>
            </w:pPr>
            <w:r w:rsidRPr="00415E3E">
              <w:rPr>
                <w:color w:val="auto"/>
              </w:rPr>
              <w:t xml:space="preserve">In the key clinical trial, SERENA-6, the Guardant360® CDx test was used to identify </w:t>
            </w:r>
            <w:r w:rsidRPr="00415E3E">
              <w:rPr>
                <w:i/>
                <w:color w:val="auto"/>
              </w:rPr>
              <w:t>ESR1</w:t>
            </w:r>
            <w:r w:rsidRPr="00415E3E">
              <w:rPr>
                <w:color w:val="auto"/>
              </w:rPr>
              <w:t xml:space="preserve"> variants in ctDNA extracted from blood (liquid biopsy) through NGS</w:t>
            </w:r>
            <w:r w:rsidR="00BB3D6E" w:rsidRPr="00415E3E">
              <w:rPr>
                <w:color w:val="auto"/>
              </w:rPr>
              <w:t>. Testing was undertaken every 2-3 cycles (8-12 weeks), coinciding with routine clinical visits conducted in concordance with patient management guidelines for HR+/HER2- advanced breast cancer</w:t>
            </w:r>
            <w:r w:rsidRPr="00415E3E">
              <w:rPr>
                <w:color w:val="auto"/>
              </w:rPr>
              <w:t>.</w:t>
            </w:r>
          </w:p>
        </w:tc>
      </w:tr>
      <w:tr w:rsidR="00351F40" w:rsidRPr="00351F40" w14:paraId="216A067E" w14:textId="77777777" w:rsidTr="002869EC">
        <w:trPr>
          <w:cantSplit/>
        </w:trPr>
        <w:tc>
          <w:tcPr>
            <w:tcW w:w="1005" w:type="pct"/>
            <w:tcBorders>
              <w:top w:val="single" w:sz="4" w:space="0" w:color="auto"/>
              <w:left w:val="single" w:sz="4" w:space="0" w:color="auto"/>
              <w:bottom w:val="single" w:sz="4" w:space="0" w:color="auto"/>
              <w:right w:val="single" w:sz="4" w:space="0" w:color="auto"/>
            </w:tcBorders>
          </w:tcPr>
          <w:p w14:paraId="4E1812BE" w14:textId="4D9F21B9" w:rsidR="006004F3" w:rsidRPr="00351F40" w:rsidRDefault="006004F3" w:rsidP="00415E3E">
            <w:pPr>
              <w:spacing w:before="120" w:after="120" w:line="240" w:lineRule="auto"/>
              <w:rPr>
                <w:rFonts w:cs="Arial"/>
              </w:rPr>
            </w:pPr>
            <w:r w:rsidRPr="00351F40">
              <w:rPr>
                <w:rFonts w:cs="Arial"/>
              </w:rPr>
              <w:t>Outcomes</w:t>
            </w:r>
          </w:p>
        </w:tc>
        <w:tc>
          <w:tcPr>
            <w:tcW w:w="0" w:type="auto"/>
            <w:tcBorders>
              <w:top w:val="single" w:sz="4" w:space="0" w:color="auto"/>
              <w:left w:val="single" w:sz="4" w:space="0" w:color="auto"/>
              <w:bottom w:val="single" w:sz="4" w:space="0" w:color="auto"/>
              <w:right w:val="single" w:sz="4" w:space="0" w:color="auto"/>
            </w:tcBorders>
          </w:tcPr>
          <w:p w14:paraId="2FCC42BD" w14:textId="5163151F" w:rsidR="006C70C6" w:rsidRPr="00415E3E" w:rsidRDefault="006C70C6" w:rsidP="00605D1E">
            <w:pPr>
              <w:pStyle w:val="Instructionaltext"/>
              <w:rPr>
                <w:b/>
                <w:color w:val="auto"/>
              </w:rPr>
            </w:pPr>
            <w:r w:rsidRPr="00415E3E">
              <w:rPr>
                <w:b/>
                <w:color w:val="auto"/>
              </w:rPr>
              <w:t>Test Outcomes</w:t>
            </w:r>
          </w:p>
          <w:p w14:paraId="6E556C36" w14:textId="77777777" w:rsidR="00A00D6F" w:rsidRPr="00415E3E" w:rsidRDefault="00A00D6F" w:rsidP="00605D1E">
            <w:pPr>
              <w:pStyle w:val="Instructionaltext"/>
              <w:rPr>
                <w:b/>
                <w:i/>
                <w:color w:val="auto"/>
              </w:rPr>
            </w:pPr>
            <w:r w:rsidRPr="00415E3E">
              <w:rPr>
                <w:i/>
                <w:color w:val="auto"/>
              </w:rPr>
              <w:t>Efficacy/ Effectiveness</w:t>
            </w:r>
          </w:p>
          <w:p w14:paraId="5E253A44" w14:textId="77777777" w:rsidR="00A00D6F" w:rsidRPr="00415E3E" w:rsidRDefault="00A00D6F" w:rsidP="0021320A">
            <w:pPr>
              <w:pStyle w:val="Instructionaltext"/>
              <w:numPr>
                <w:ilvl w:val="0"/>
                <w:numId w:val="11"/>
              </w:numPr>
              <w:rPr>
                <w:color w:val="auto"/>
              </w:rPr>
            </w:pPr>
            <w:r w:rsidRPr="00415E3E">
              <w:rPr>
                <w:color w:val="auto"/>
              </w:rPr>
              <w:t>Diagnostic accuracy (sensitivity, specificity, PPV, NPV), test-retest reliability</w:t>
            </w:r>
          </w:p>
          <w:p w14:paraId="53E5FBB4" w14:textId="77777777" w:rsidR="0019382B" w:rsidRPr="00415E3E" w:rsidRDefault="0019382B" w:rsidP="00605D1E">
            <w:pPr>
              <w:pStyle w:val="Instructionaltext"/>
              <w:rPr>
                <w:i/>
                <w:color w:val="auto"/>
              </w:rPr>
            </w:pPr>
            <w:r w:rsidRPr="00415E3E">
              <w:rPr>
                <w:i/>
                <w:color w:val="auto"/>
              </w:rPr>
              <w:t>Other test-related considerations</w:t>
            </w:r>
          </w:p>
          <w:p w14:paraId="537DC38D" w14:textId="77777777" w:rsidR="0019382B" w:rsidRPr="00415E3E" w:rsidRDefault="0019382B" w:rsidP="0021320A">
            <w:pPr>
              <w:pStyle w:val="Instructionaltext"/>
              <w:numPr>
                <w:ilvl w:val="0"/>
                <w:numId w:val="11"/>
              </w:numPr>
              <w:contextualSpacing/>
              <w:rPr>
                <w:color w:val="auto"/>
              </w:rPr>
            </w:pPr>
            <w:r w:rsidRPr="00415E3E">
              <w:rPr>
                <w:color w:val="auto"/>
              </w:rPr>
              <w:t xml:space="preserve">Number needed to test (to identify one eligible case for treatment) </w:t>
            </w:r>
          </w:p>
          <w:p w14:paraId="1AC3C986" w14:textId="77777777" w:rsidR="0019382B" w:rsidRPr="00415E3E" w:rsidRDefault="0019382B" w:rsidP="0021320A">
            <w:pPr>
              <w:pStyle w:val="Instructionaltext"/>
              <w:numPr>
                <w:ilvl w:val="0"/>
                <w:numId w:val="11"/>
              </w:numPr>
              <w:contextualSpacing/>
              <w:rPr>
                <w:color w:val="auto"/>
              </w:rPr>
            </w:pPr>
            <w:r w:rsidRPr="00415E3E">
              <w:rPr>
                <w:color w:val="auto"/>
              </w:rPr>
              <w:t xml:space="preserve">Test turn-around time </w:t>
            </w:r>
          </w:p>
          <w:p w14:paraId="6416D03A" w14:textId="77777777" w:rsidR="0019382B" w:rsidRPr="00415E3E" w:rsidRDefault="0019382B" w:rsidP="0021320A">
            <w:pPr>
              <w:pStyle w:val="Instructionaltext"/>
              <w:numPr>
                <w:ilvl w:val="0"/>
                <w:numId w:val="11"/>
              </w:numPr>
              <w:rPr>
                <w:color w:val="auto"/>
              </w:rPr>
            </w:pPr>
            <w:r w:rsidRPr="00415E3E">
              <w:rPr>
                <w:color w:val="auto"/>
              </w:rPr>
              <w:t xml:space="preserve">Rate of re-testing (including test failure) </w:t>
            </w:r>
          </w:p>
          <w:p w14:paraId="3DBBE6E1" w14:textId="77777777" w:rsidR="0019382B" w:rsidRPr="00415E3E" w:rsidRDefault="0019382B" w:rsidP="00605D1E">
            <w:pPr>
              <w:pStyle w:val="Instructionaltext"/>
              <w:rPr>
                <w:i/>
                <w:color w:val="auto"/>
              </w:rPr>
            </w:pPr>
            <w:r w:rsidRPr="00415E3E">
              <w:rPr>
                <w:i/>
                <w:color w:val="auto"/>
              </w:rPr>
              <w:t xml:space="preserve">Comparative performance of </w:t>
            </w:r>
            <w:r w:rsidRPr="005B7A0F">
              <w:rPr>
                <w:color w:val="auto"/>
              </w:rPr>
              <w:t>ESR1</w:t>
            </w:r>
            <w:r w:rsidRPr="00415E3E">
              <w:rPr>
                <w:i/>
                <w:color w:val="auto"/>
              </w:rPr>
              <w:t xml:space="preserve"> variant testing methods </w:t>
            </w:r>
          </w:p>
          <w:p w14:paraId="5B4BDA8E" w14:textId="77777777" w:rsidR="0019382B" w:rsidRPr="00415E3E" w:rsidRDefault="0019382B" w:rsidP="0021320A">
            <w:pPr>
              <w:pStyle w:val="Instructionaltext"/>
              <w:numPr>
                <w:ilvl w:val="0"/>
                <w:numId w:val="11"/>
              </w:numPr>
              <w:contextualSpacing/>
              <w:rPr>
                <w:color w:val="auto"/>
              </w:rPr>
            </w:pPr>
            <w:r w:rsidRPr="00415E3E">
              <w:rPr>
                <w:color w:val="auto"/>
              </w:rPr>
              <w:t xml:space="preserve">Concordance between </w:t>
            </w:r>
            <w:r w:rsidRPr="00415E3E">
              <w:rPr>
                <w:i/>
                <w:color w:val="auto"/>
              </w:rPr>
              <w:t>ESR1</w:t>
            </w:r>
            <w:r w:rsidRPr="00415E3E">
              <w:rPr>
                <w:color w:val="auto"/>
              </w:rPr>
              <w:t xml:space="preserve"> variant testing assays (NGS vs </w:t>
            </w:r>
            <w:proofErr w:type="spellStart"/>
            <w:r w:rsidRPr="00415E3E">
              <w:rPr>
                <w:color w:val="auto"/>
              </w:rPr>
              <w:t>ddPCR</w:t>
            </w:r>
            <w:proofErr w:type="spellEnd"/>
            <w:r w:rsidRPr="00415E3E">
              <w:rPr>
                <w:color w:val="auto"/>
              </w:rPr>
              <w:t>)</w:t>
            </w:r>
          </w:p>
          <w:p w14:paraId="432E9D4D" w14:textId="156EEB76" w:rsidR="00A00D6F" w:rsidRPr="00415E3E" w:rsidRDefault="0019382B" w:rsidP="009223A9">
            <w:pPr>
              <w:pStyle w:val="Instructionaltext"/>
              <w:numPr>
                <w:ilvl w:val="0"/>
                <w:numId w:val="11"/>
              </w:numPr>
              <w:ind w:left="1077"/>
              <w:contextualSpacing/>
              <w:rPr>
                <w:color w:val="auto"/>
              </w:rPr>
            </w:pPr>
            <w:r w:rsidRPr="00415E3E">
              <w:rPr>
                <w:color w:val="auto"/>
              </w:rPr>
              <w:t>Re-testing rate</w:t>
            </w:r>
          </w:p>
          <w:p w14:paraId="55B2ACCA" w14:textId="77777777" w:rsidR="0021320A" w:rsidRPr="00C36985" w:rsidRDefault="0021320A" w:rsidP="0021320A">
            <w:pPr>
              <w:pStyle w:val="Instructionaltext"/>
              <w:numPr>
                <w:ilvl w:val="0"/>
                <w:numId w:val="11"/>
              </w:numPr>
              <w:spacing w:before="0"/>
              <w:rPr>
                <w:color w:val="auto"/>
              </w:rPr>
            </w:pPr>
            <w:r w:rsidRPr="00C36985">
              <w:rPr>
                <w:rFonts w:asciiTheme="minorHAnsi" w:hAnsiTheme="minorHAnsi" w:cstheme="minorHAnsi"/>
                <w:color w:val="auto"/>
                <w:lang w:val="en-US"/>
              </w:rPr>
              <w:t xml:space="preserve">Concordance between Guardant360 CDX/VHIO360 vs Australian NGS assays (Oncomine™ Precision Assay and Pillar Biosciences </w:t>
            </w:r>
            <w:proofErr w:type="spellStart"/>
            <w:r w:rsidRPr="00C36985">
              <w:rPr>
                <w:rFonts w:asciiTheme="minorHAnsi" w:hAnsiTheme="minorHAnsi" w:cstheme="minorHAnsi"/>
                <w:color w:val="auto"/>
                <w:lang w:val="en-US"/>
              </w:rPr>
              <w:t>OncoReveal</w:t>
            </w:r>
            <w:proofErr w:type="spellEnd"/>
            <w:r w:rsidRPr="00C36985">
              <w:rPr>
                <w:rFonts w:asciiTheme="minorHAnsi" w:hAnsiTheme="minorHAnsi" w:cstheme="minorHAnsi"/>
                <w:color w:val="auto"/>
                <w:lang w:val="en-US"/>
              </w:rPr>
              <w:t xml:space="preserve">® Essential </w:t>
            </w:r>
            <w:proofErr w:type="spellStart"/>
            <w:r w:rsidRPr="00C36985">
              <w:rPr>
                <w:rFonts w:asciiTheme="minorHAnsi" w:hAnsiTheme="minorHAnsi" w:cstheme="minorHAnsi"/>
                <w:color w:val="auto"/>
                <w:lang w:val="en-US"/>
              </w:rPr>
              <w:t>LBx</w:t>
            </w:r>
            <w:proofErr w:type="spellEnd"/>
            <w:r w:rsidRPr="00C36985">
              <w:rPr>
                <w:rFonts w:asciiTheme="minorHAnsi" w:hAnsiTheme="minorHAnsi" w:cstheme="minorHAnsi"/>
                <w:color w:val="auto"/>
                <w:lang w:val="en-US"/>
              </w:rPr>
              <w:t>)</w:t>
            </w:r>
          </w:p>
          <w:p w14:paraId="18AFBA31" w14:textId="77777777" w:rsidR="0019382B" w:rsidRPr="00415E3E" w:rsidRDefault="0019382B" w:rsidP="00605D1E">
            <w:pPr>
              <w:pStyle w:val="Instructionaltext"/>
              <w:rPr>
                <w:i/>
                <w:color w:val="auto"/>
              </w:rPr>
            </w:pPr>
            <w:r w:rsidRPr="00415E3E">
              <w:rPr>
                <w:i/>
                <w:color w:val="auto"/>
              </w:rPr>
              <w:t xml:space="preserve">Clinical utility of the test </w:t>
            </w:r>
          </w:p>
          <w:p w14:paraId="6E3F97CE" w14:textId="61A1F80F" w:rsidR="0019382B" w:rsidRPr="00415E3E" w:rsidRDefault="0019382B" w:rsidP="0021320A">
            <w:pPr>
              <w:pStyle w:val="Instructionaltext"/>
              <w:numPr>
                <w:ilvl w:val="0"/>
                <w:numId w:val="11"/>
              </w:numPr>
              <w:rPr>
                <w:color w:val="auto"/>
              </w:rPr>
            </w:pPr>
            <w:r w:rsidRPr="00415E3E">
              <w:rPr>
                <w:color w:val="auto"/>
              </w:rPr>
              <w:t>Percentage of patients changing treatment plan</w:t>
            </w:r>
          </w:p>
          <w:p w14:paraId="4210192E" w14:textId="7A4EFC36" w:rsidR="00727821" w:rsidRPr="00415E3E" w:rsidRDefault="00727821" w:rsidP="00605D1E">
            <w:pPr>
              <w:pStyle w:val="Instructionaltext"/>
              <w:rPr>
                <w:i/>
                <w:color w:val="auto"/>
              </w:rPr>
            </w:pPr>
            <w:r w:rsidRPr="00415E3E">
              <w:rPr>
                <w:i/>
                <w:color w:val="auto"/>
              </w:rPr>
              <w:t xml:space="preserve">Safety </w:t>
            </w:r>
          </w:p>
          <w:p w14:paraId="2D24F8D4" w14:textId="7E6ABA00" w:rsidR="0019382B" w:rsidRPr="00415E3E" w:rsidRDefault="002C5D87" w:rsidP="0021320A">
            <w:pPr>
              <w:pStyle w:val="Instructionaltext"/>
              <w:numPr>
                <w:ilvl w:val="0"/>
                <w:numId w:val="11"/>
              </w:numPr>
              <w:rPr>
                <w:color w:val="auto"/>
              </w:rPr>
            </w:pPr>
            <w:r w:rsidRPr="00415E3E">
              <w:rPr>
                <w:color w:val="auto"/>
              </w:rPr>
              <w:t xml:space="preserve">Adverse outcomes related to testing. </w:t>
            </w:r>
          </w:p>
          <w:p w14:paraId="7808BBC6" w14:textId="24F02E17" w:rsidR="00865866" w:rsidRPr="00415E3E" w:rsidRDefault="00865866" w:rsidP="00605D1E">
            <w:pPr>
              <w:pStyle w:val="Instructionaltext"/>
              <w:rPr>
                <w:b/>
                <w:color w:val="auto"/>
              </w:rPr>
            </w:pPr>
            <w:r w:rsidRPr="00415E3E">
              <w:rPr>
                <w:b/>
                <w:color w:val="auto"/>
              </w:rPr>
              <w:t xml:space="preserve">Treatment outcomes </w:t>
            </w:r>
          </w:p>
          <w:p w14:paraId="021888A1" w14:textId="77777777" w:rsidR="00865866" w:rsidRPr="00415E3E" w:rsidRDefault="00865866" w:rsidP="00605D1E">
            <w:pPr>
              <w:pStyle w:val="Instructionaltext"/>
              <w:rPr>
                <w:i/>
                <w:color w:val="auto"/>
              </w:rPr>
            </w:pPr>
            <w:r w:rsidRPr="00415E3E">
              <w:rPr>
                <w:i/>
                <w:color w:val="auto"/>
              </w:rPr>
              <w:t xml:space="preserve">Efficacy/effectiveness </w:t>
            </w:r>
          </w:p>
          <w:p w14:paraId="023E38F9" w14:textId="14042825" w:rsidR="00865866" w:rsidRPr="00415E3E" w:rsidRDefault="00865866" w:rsidP="0021320A">
            <w:pPr>
              <w:pStyle w:val="Instructionaltext"/>
              <w:numPr>
                <w:ilvl w:val="0"/>
                <w:numId w:val="11"/>
              </w:numPr>
              <w:contextualSpacing/>
              <w:rPr>
                <w:color w:val="auto"/>
              </w:rPr>
            </w:pPr>
            <w:r w:rsidRPr="00415E3E">
              <w:rPr>
                <w:color w:val="auto"/>
              </w:rPr>
              <w:t>Progression-free survival (PFS)</w:t>
            </w:r>
          </w:p>
          <w:p w14:paraId="281C4994" w14:textId="011495DD" w:rsidR="00865866" w:rsidRPr="00415E3E" w:rsidRDefault="00865866" w:rsidP="0021320A">
            <w:pPr>
              <w:pStyle w:val="Instructionaltext"/>
              <w:numPr>
                <w:ilvl w:val="0"/>
                <w:numId w:val="11"/>
              </w:numPr>
              <w:contextualSpacing/>
              <w:rPr>
                <w:color w:val="auto"/>
              </w:rPr>
            </w:pPr>
            <w:r w:rsidRPr="00415E3E">
              <w:rPr>
                <w:color w:val="auto"/>
              </w:rPr>
              <w:t>Overall survival (OS)</w:t>
            </w:r>
          </w:p>
          <w:p w14:paraId="603F882D" w14:textId="27D0DBF7" w:rsidR="00865866" w:rsidRPr="00415E3E" w:rsidRDefault="00865866" w:rsidP="0021320A">
            <w:pPr>
              <w:pStyle w:val="Instructionaltext"/>
              <w:numPr>
                <w:ilvl w:val="0"/>
                <w:numId w:val="11"/>
              </w:numPr>
              <w:contextualSpacing/>
              <w:rPr>
                <w:color w:val="auto"/>
              </w:rPr>
            </w:pPr>
            <w:r w:rsidRPr="00415E3E">
              <w:rPr>
                <w:color w:val="auto"/>
              </w:rPr>
              <w:t>Overall response rate (ORR), complete response (CR), partial response (PR), stable disease (SD)</w:t>
            </w:r>
          </w:p>
          <w:p w14:paraId="279EC385" w14:textId="0DA7CD0C" w:rsidR="00A3080A" w:rsidRPr="00415E3E" w:rsidRDefault="0019382B" w:rsidP="0021320A">
            <w:pPr>
              <w:pStyle w:val="Instructionaltext"/>
              <w:numPr>
                <w:ilvl w:val="0"/>
                <w:numId w:val="11"/>
              </w:numPr>
              <w:rPr>
                <w:color w:val="auto"/>
              </w:rPr>
            </w:pPr>
            <w:r w:rsidRPr="00415E3E">
              <w:rPr>
                <w:color w:val="auto"/>
              </w:rPr>
              <w:t>H</w:t>
            </w:r>
            <w:r w:rsidR="00865866" w:rsidRPr="00415E3E">
              <w:rPr>
                <w:color w:val="auto"/>
              </w:rPr>
              <w:t>ealth-related quality of life (</w:t>
            </w:r>
            <w:proofErr w:type="spellStart"/>
            <w:r w:rsidR="00865866" w:rsidRPr="00415E3E">
              <w:rPr>
                <w:color w:val="auto"/>
              </w:rPr>
              <w:t>HRQoL</w:t>
            </w:r>
            <w:proofErr w:type="spellEnd"/>
            <w:r w:rsidR="00865866" w:rsidRPr="00415E3E">
              <w:rPr>
                <w:color w:val="auto"/>
              </w:rPr>
              <w:t>)</w:t>
            </w:r>
          </w:p>
          <w:p w14:paraId="500E096E" w14:textId="7971ECFE" w:rsidR="00865866" w:rsidRPr="00415E3E" w:rsidRDefault="00865866" w:rsidP="00605D1E">
            <w:pPr>
              <w:pStyle w:val="Instructionaltext"/>
              <w:rPr>
                <w:i/>
                <w:color w:val="auto"/>
              </w:rPr>
            </w:pPr>
            <w:r w:rsidRPr="00415E3E">
              <w:rPr>
                <w:i/>
                <w:color w:val="auto"/>
              </w:rPr>
              <w:t xml:space="preserve">Safety </w:t>
            </w:r>
          </w:p>
          <w:p w14:paraId="458C9DCC" w14:textId="1B3B902D" w:rsidR="00865866" w:rsidRPr="00415E3E" w:rsidRDefault="00865866" w:rsidP="0021320A">
            <w:pPr>
              <w:pStyle w:val="Instructionaltext"/>
              <w:numPr>
                <w:ilvl w:val="0"/>
                <w:numId w:val="11"/>
              </w:numPr>
              <w:rPr>
                <w:color w:val="auto"/>
              </w:rPr>
            </w:pPr>
            <w:r w:rsidRPr="00415E3E">
              <w:rPr>
                <w:color w:val="auto"/>
              </w:rPr>
              <w:t xml:space="preserve">Treatment-emergent adverse events </w:t>
            </w:r>
          </w:p>
          <w:p w14:paraId="14E801FA" w14:textId="77777777" w:rsidR="00FB3DFA" w:rsidRPr="00402B80" w:rsidRDefault="00FB3DFA" w:rsidP="00FB3DFA">
            <w:pPr>
              <w:pStyle w:val="Instructionaltext"/>
              <w:rPr>
                <w:b/>
                <w:bCs/>
                <w:color w:val="auto"/>
              </w:rPr>
            </w:pPr>
            <w:r w:rsidRPr="00402B80">
              <w:rPr>
                <w:b/>
                <w:bCs/>
                <w:color w:val="auto"/>
              </w:rPr>
              <w:t>Healthcare resources</w:t>
            </w:r>
          </w:p>
          <w:p w14:paraId="23A07EAE" w14:textId="77777777" w:rsidR="00FB3DFA" w:rsidRPr="006D35D3" w:rsidRDefault="00FB3DFA" w:rsidP="0021320A">
            <w:pPr>
              <w:pStyle w:val="Instructionaltext"/>
              <w:numPr>
                <w:ilvl w:val="0"/>
                <w:numId w:val="11"/>
              </w:numPr>
              <w:contextualSpacing/>
              <w:rPr>
                <w:color w:val="auto"/>
              </w:rPr>
            </w:pPr>
            <w:r w:rsidRPr="006D35D3">
              <w:rPr>
                <w:color w:val="auto"/>
              </w:rPr>
              <w:t>Costs of delivering the testing intervention including ongoing monitoring</w:t>
            </w:r>
          </w:p>
          <w:p w14:paraId="5F28AF27" w14:textId="65414EF9" w:rsidR="00FB3DFA" w:rsidRPr="006D35D3" w:rsidRDefault="00FB3DFA" w:rsidP="0021320A">
            <w:pPr>
              <w:pStyle w:val="Instructionaltext"/>
              <w:numPr>
                <w:ilvl w:val="0"/>
                <w:numId w:val="11"/>
              </w:numPr>
              <w:contextualSpacing/>
              <w:rPr>
                <w:color w:val="auto"/>
              </w:rPr>
            </w:pPr>
            <w:r w:rsidRPr="006D35D3">
              <w:rPr>
                <w:color w:val="auto"/>
              </w:rPr>
              <w:t>Costs of delivering the treatment (including cost of treatment for additional or incidental findings)</w:t>
            </w:r>
          </w:p>
          <w:p w14:paraId="36D4521F" w14:textId="77777777" w:rsidR="00FB3DFA" w:rsidRPr="006D35D3" w:rsidRDefault="00FB3DFA" w:rsidP="0021320A">
            <w:pPr>
              <w:pStyle w:val="Instructionaltext"/>
              <w:numPr>
                <w:ilvl w:val="0"/>
                <w:numId w:val="11"/>
              </w:numPr>
              <w:contextualSpacing/>
              <w:rPr>
                <w:color w:val="auto"/>
              </w:rPr>
            </w:pPr>
            <w:r w:rsidRPr="006D35D3">
              <w:rPr>
                <w:color w:val="auto"/>
              </w:rPr>
              <w:t>Costs of managing adverse events</w:t>
            </w:r>
          </w:p>
          <w:p w14:paraId="02119850" w14:textId="3774BBFD" w:rsidR="00FB3DFA" w:rsidRPr="00083A8C" w:rsidRDefault="00FB3DFA" w:rsidP="009223A9">
            <w:pPr>
              <w:pStyle w:val="Instructionaltext"/>
              <w:numPr>
                <w:ilvl w:val="0"/>
                <w:numId w:val="11"/>
              </w:numPr>
              <w:ind w:left="1077"/>
              <w:contextualSpacing/>
              <w:rPr>
                <w:color w:val="auto"/>
                <w:u w:val="single"/>
              </w:rPr>
            </w:pPr>
            <w:r w:rsidRPr="00415E3E">
              <w:rPr>
                <w:color w:val="auto"/>
              </w:rPr>
              <w:t>Cost-effectiveness of test and treatment</w:t>
            </w:r>
          </w:p>
          <w:p w14:paraId="198D793B" w14:textId="77777777" w:rsidR="00197725" w:rsidRPr="00C36985" w:rsidRDefault="00197725" w:rsidP="00197725">
            <w:pPr>
              <w:pStyle w:val="Instructionaltext"/>
              <w:numPr>
                <w:ilvl w:val="0"/>
                <w:numId w:val="11"/>
              </w:numPr>
              <w:spacing w:before="0"/>
              <w:rPr>
                <w:color w:val="auto"/>
                <w:u w:val="single"/>
              </w:rPr>
            </w:pPr>
            <w:r w:rsidRPr="000D0462">
              <w:rPr>
                <w:rFonts w:asciiTheme="minorHAnsi" w:hAnsiTheme="minorHAnsi" w:cstheme="minorHAnsi"/>
                <w:color w:val="auto"/>
              </w:rPr>
              <w:t>Financial implications of test and treatment</w:t>
            </w:r>
          </w:p>
          <w:p w14:paraId="6D371B4A" w14:textId="77777777" w:rsidR="009223A9" w:rsidRDefault="009223A9" w:rsidP="009223A9">
            <w:pPr>
              <w:pStyle w:val="Instructionaltext"/>
              <w:keepNext/>
              <w:keepLines/>
              <w:rPr>
                <w:b/>
                <w:bCs/>
                <w:color w:val="auto"/>
              </w:rPr>
            </w:pPr>
          </w:p>
          <w:p w14:paraId="780CF81F" w14:textId="5A78F40A" w:rsidR="00FB3DFA" w:rsidRPr="00402B80" w:rsidRDefault="00FB3DFA" w:rsidP="009223A9">
            <w:pPr>
              <w:pStyle w:val="Instructionaltext"/>
              <w:keepNext/>
              <w:keepLines/>
              <w:rPr>
                <w:b/>
                <w:bCs/>
                <w:color w:val="auto"/>
              </w:rPr>
            </w:pPr>
            <w:r w:rsidRPr="00402B80">
              <w:rPr>
                <w:b/>
                <w:bCs/>
                <w:color w:val="auto"/>
              </w:rPr>
              <w:t>Total Australian government healthcare costs</w:t>
            </w:r>
          </w:p>
          <w:p w14:paraId="2497ACE9" w14:textId="77777777" w:rsidR="00FB3DFA" w:rsidRPr="00415E3E" w:rsidRDefault="00FB3DFA" w:rsidP="009223A9">
            <w:pPr>
              <w:pStyle w:val="Instructionaltext"/>
              <w:keepNext/>
              <w:keepLines/>
              <w:numPr>
                <w:ilvl w:val="0"/>
                <w:numId w:val="11"/>
              </w:numPr>
              <w:contextualSpacing/>
              <w:rPr>
                <w:i/>
                <w:color w:val="auto"/>
              </w:rPr>
            </w:pPr>
            <w:r w:rsidRPr="00415E3E">
              <w:rPr>
                <w:color w:val="auto"/>
              </w:rPr>
              <w:t>Total cost to the Medicare Benefits Schedule (MBS) for testing</w:t>
            </w:r>
            <w:r w:rsidRPr="00415E3E">
              <w:rPr>
                <w:i/>
                <w:color w:val="auto"/>
              </w:rPr>
              <w:t xml:space="preserve"> </w:t>
            </w:r>
          </w:p>
          <w:p w14:paraId="69D1238F" w14:textId="77777777" w:rsidR="00FB3DFA" w:rsidRPr="00415E3E" w:rsidRDefault="00FB3DFA" w:rsidP="009223A9">
            <w:pPr>
              <w:pStyle w:val="Instructionaltext"/>
              <w:keepNext/>
              <w:keepLines/>
              <w:numPr>
                <w:ilvl w:val="0"/>
                <w:numId w:val="11"/>
              </w:numPr>
              <w:ind w:left="1077"/>
              <w:contextualSpacing/>
              <w:rPr>
                <w:color w:val="auto"/>
              </w:rPr>
            </w:pPr>
            <w:r w:rsidRPr="00415E3E">
              <w:rPr>
                <w:color w:val="auto"/>
              </w:rPr>
              <w:t>Total cost to the Pharmaceutical Benefits Scheme (PBS) for treatment</w:t>
            </w:r>
          </w:p>
          <w:p w14:paraId="0C93E94E" w14:textId="04D0BBE4" w:rsidR="006C70C6" w:rsidRPr="009223A9" w:rsidRDefault="008D6A80" w:rsidP="009223A9">
            <w:pPr>
              <w:pStyle w:val="Instructionaltext"/>
              <w:keepNext/>
              <w:keepLines/>
              <w:numPr>
                <w:ilvl w:val="0"/>
                <w:numId w:val="11"/>
              </w:numPr>
              <w:rPr>
                <w:color w:val="auto"/>
              </w:rPr>
            </w:pPr>
            <w:r w:rsidRPr="00415E3E">
              <w:rPr>
                <w:color w:val="auto"/>
              </w:rPr>
              <w:t>Total cost to other healthcare services</w:t>
            </w:r>
          </w:p>
        </w:tc>
      </w:tr>
      <w:tr w:rsidR="00351F40" w:rsidRPr="00351F40" w14:paraId="4A55FFDB" w14:textId="77777777" w:rsidTr="002869EC">
        <w:tc>
          <w:tcPr>
            <w:tcW w:w="1005" w:type="pct"/>
            <w:tcBorders>
              <w:top w:val="single" w:sz="4" w:space="0" w:color="auto"/>
              <w:left w:val="single" w:sz="4" w:space="0" w:color="auto"/>
              <w:bottom w:val="single" w:sz="4" w:space="0" w:color="auto"/>
              <w:right w:val="single" w:sz="4" w:space="0" w:color="auto"/>
            </w:tcBorders>
          </w:tcPr>
          <w:p w14:paraId="003B36EC" w14:textId="77777777" w:rsidR="00BB1698" w:rsidRPr="00351F40" w:rsidRDefault="00BB1698" w:rsidP="00415E3E">
            <w:pPr>
              <w:spacing w:before="120" w:after="120" w:line="240" w:lineRule="auto"/>
              <w:rPr>
                <w:rFonts w:cs="Arial"/>
              </w:rPr>
            </w:pPr>
            <w:r w:rsidRPr="00351F40">
              <w:rPr>
                <w:rFonts w:cs="Arial"/>
              </w:rPr>
              <w:t>Assessment questions</w:t>
            </w:r>
          </w:p>
        </w:tc>
        <w:tc>
          <w:tcPr>
            <w:tcW w:w="0" w:type="auto"/>
            <w:tcBorders>
              <w:top w:val="single" w:sz="4" w:space="0" w:color="auto"/>
              <w:left w:val="single" w:sz="4" w:space="0" w:color="auto"/>
              <w:bottom w:val="single" w:sz="4" w:space="0" w:color="auto"/>
              <w:right w:val="single" w:sz="4" w:space="0" w:color="auto"/>
            </w:tcBorders>
          </w:tcPr>
          <w:p w14:paraId="7AB69A9A" w14:textId="544454CD" w:rsidR="00BB1698" w:rsidRPr="00351F40" w:rsidRDefault="00BB1698" w:rsidP="00415E3E">
            <w:pPr>
              <w:spacing w:before="120" w:after="160" w:line="259" w:lineRule="auto"/>
            </w:pPr>
            <w:r w:rsidRPr="00351F40">
              <w:t xml:space="preserve">What is the safety, effectiveness and cost-effectiveness of </w:t>
            </w:r>
            <w:r w:rsidR="00231838" w:rsidRPr="00351F40">
              <w:t xml:space="preserve">genetic testing for </w:t>
            </w:r>
            <w:r w:rsidR="00231838" w:rsidRPr="00351F40">
              <w:rPr>
                <w:i/>
                <w:iCs/>
              </w:rPr>
              <w:t>ESR1</w:t>
            </w:r>
            <w:r w:rsidR="00BB3D6E" w:rsidRPr="00351F40">
              <w:t xml:space="preserve"> variants</w:t>
            </w:r>
            <w:r w:rsidR="00231838" w:rsidRPr="00351F40">
              <w:t xml:space="preserve"> </w:t>
            </w:r>
            <w:r w:rsidR="00F55D2F" w:rsidRPr="00351F40">
              <w:t xml:space="preserve">and subsequent </w:t>
            </w:r>
            <w:proofErr w:type="spellStart"/>
            <w:r w:rsidR="00F55D2F" w:rsidRPr="00351F40">
              <w:t>camizestrant</w:t>
            </w:r>
            <w:proofErr w:type="spellEnd"/>
            <w:r w:rsidR="00F55D2F" w:rsidRPr="00351F40">
              <w:t xml:space="preserve"> treatment (in combination with a CDK4/6 inhibitor) versus </w:t>
            </w:r>
            <w:r w:rsidR="003F2C71" w:rsidRPr="00351F40">
              <w:t>no testing</w:t>
            </w:r>
            <w:r w:rsidR="00F55D2F" w:rsidRPr="00351F40">
              <w:t xml:space="preserve"> for </w:t>
            </w:r>
            <w:r w:rsidR="00F55D2F" w:rsidRPr="00351F40">
              <w:rPr>
                <w:i/>
                <w:iCs/>
              </w:rPr>
              <w:t xml:space="preserve">ESR1 </w:t>
            </w:r>
            <w:r w:rsidR="00F55D2F" w:rsidRPr="00351F40">
              <w:t>variants and</w:t>
            </w:r>
            <w:r w:rsidR="0028260F" w:rsidRPr="00351F40">
              <w:t xml:space="preserve"> </w:t>
            </w:r>
            <w:r w:rsidR="000E5261">
              <w:t>continue</w:t>
            </w:r>
            <w:r w:rsidR="00F54696">
              <w:t>d</w:t>
            </w:r>
            <w:r w:rsidR="000E5261">
              <w:t xml:space="preserve"> </w:t>
            </w:r>
            <w:r w:rsidR="00F55D2F" w:rsidRPr="00351F40">
              <w:t xml:space="preserve">SOC </w:t>
            </w:r>
            <w:r w:rsidR="00B325FB" w:rsidRPr="00351F40">
              <w:t>first line</w:t>
            </w:r>
            <w:r w:rsidR="00F55D2F" w:rsidRPr="00351F40">
              <w:t xml:space="preserve"> treatment (CDK4/6 inhibitor</w:t>
            </w:r>
            <w:r w:rsidR="00F97831" w:rsidRPr="00351F40">
              <w:t xml:space="preserve"> in combination with an AI</w:t>
            </w:r>
            <w:r w:rsidR="00F55D2F" w:rsidRPr="00351F40">
              <w:t>)</w:t>
            </w:r>
            <w:r w:rsidR="003F2C71" w:rsidRPr="00351F40">
              <w:t xml:space="preserve"> </w:t>
            </w:r>
            <w:r w:rsidRPr="00351F40">
              <w:t>in</w:t>
            </w:r>
            <w:r w:rsidR="00410BE8" w:rsidRPr="00351F40">
              <w:t xml:space="preserve"> </w:t>
            </w:r>
            <w:r w:rsidR="00F257AA" w:rsidRPr="00351F40">
              <w:t xml:space="preserve">patients with </w:t>
            </w:r>
            <w:r w:rsidR="0066627D" w:rsidRPr="00351F40">
              <w:t>H</w:t>
            </w:r>
            <w:r w:rsidR="00F257AA" w:rsidRPr="00351F40">
              <w:t>R</w:t>
            </w:r>
            <w:r w:rsidR="00BB3D6E" w:rsidRPr="00351F40">
              <w:t>+/</w:t>
            </w:r>
            <w:r w:rsidR="00F257AA" w:rsidRPr="00351F40">
              <w:t xml:space="preserve">HER2- locally advanced or metastatic </w:t>
            </w:r>
            <w:r w:rsidR="00BB3D6E" w:rsidRPr="00351F40">
              <w:t>breast cancer</w:t>
            </w:r>
            <w:r w:rsidR="00F257AA" w:rsidRPr="00351F40">
              <w:t xml:space="preserve"> who have received at least 6 months of treatment with a CDK4/6 inhibitor in combination with </w:t>
            </w:r>
            <w:r w:rsidR="00DA71FF" w:rsidRPr="00351F40">
              <w:t>an</w:t>
            </w:r>
            <w:r w:rsidR="00F257AA" w:rsidRPr="00351F40">
              <w:t xml:space="preserve"> </w:t>
            </w:r>
            <w:r w:rsidR="00DA71FF" w:rsidRPr="00351F40">
              <w:t>AI</w:t>
            </w:r>
            <w:r w:rsidR="00F257AA" w:rsidRPr="00351F40">
              <w:t xml:space="preserve"> and whose disease has not yet progressed clinically or radiographically.</w:t>
            </w:r>
          </w:p>
        </w:tc>
      </w:tr>
    </w:tbl>
    <w:p w14:paraId="53297713" w14:textId="0DA7B658" w:rsidR="00912660" w:rsidRDefault="00912660" w:rsidP="00605D1E">
      <w:pPr>
        <w:pStyle w:val="Heading2"/>
      </w:pPr>
      <w:r>
        <w:t>Purpose of application</w:t>
      </w:r>
    </w:p>
    <w:p w14:paraId="5D7BE914" w14:textId="77777777" w:rsidR="004C2C5E" w:rsidRPr="009A3778" w:rsidRDefault="004C2C5E" w:rsidP="002869EC">
      <w:r w:rsidRPr="198C95B8">
        <w:t>The codependent application requested:</w:t>
      </w:r>
    </w:p>
    <w:p w14:paraId="75A97C9A" w14:textId="6D07F0C1" w:rsidR="004C2C5E" w:rsidRPr="00415E3E" w:rsidRDefault="004C2C5E" w:rsidP="00320877">
      <w:pPr>
        <w:pStyle w:val="Instructionaltext"/>
        <w:numPr>
          <w:ilvl w:val="0"/>
          <w:numId w:val="13"/>
        </w:numPr>
        <w:spacing w:before="0"/>
        <w:ind w:left="714" w:hanging="357"/>
        <w:rPr>
          <w:b/>
          <w:color w:val="auto"/>
        </w:rPr>
      </w:pPr>
      <w:r w:rsidRPr="00415E3E">
        <w:rPr>
          <w:color w:val="auto"/>
        </w:rPr>
        <w:t>Medicare Benefits Schedule (MBS) listing of</w:t>
      </w:r>
      <w:r w:rsidR="00F97831" w:rsidRPr="00415E3E">
        <w:rPr>
          <w:color w:val="auto"/>
        </w:rPr>
        <w:t xml:space="preserve"> genetic testing to detect estrogen receptor 1 (</w:t>
      </w:r>
      <w:r w:rsidR="00F97831" w:rsidRPr="00415E3E">
        <w:rPr>
          <w:i/>
          <w:color w:val="auto"/>
        </w:rPr>
        <w:t>ESR1</w:t>
      </w:r>
      <w:r w:rsidR="00F97831" w:rsidRPr="00415E3E">
        <w:rPr>
          <w:color w:val="auto"/>
        </w:rPr>
        <w:t xml:space="preserve">) variants in patients with </w:t>
      </w:r>
      <w:r w:rsidR="0066627D" w:rsidRPr="00415E3E">
        <w:rPr>
          <w:color w:val="auto"/>
        </w:rPr>
        <w:t>hormo</w:t>
      </w:r>
      <w:r w:rsidR="00F97831" w:rsidRPr="00415E3E">
        <w:rPr>
          <w:color w:val="auto"/>
        </w:rPr>
        <w:t>n</w:t>
      </w:r>
      <w:r w:rsidR="0066627D" w:rsidRPr="00415E3E">
        <w:rPr>
          <w:color w:val="auto"/>
        </w:rPr>
        <w:t>e</w:t>
      </w:r>
      <w:r w:rsidR="00F97831" w:rsidRPr="00415E3E">
        <w:rPr>
          <w:color w:val="auto"/>
        </w:rPr>
        <w:t xml:space="preserve"> receptor-positive, human epidermal growth factor receptor 2-negative (</w:t>
      </w:r>
      <w:r w:rsidR="0066627D" w:rsidRPr="00415E3E">
        <w:rPr>
          <w:color w:val="auto"/>
        </w:rPr>
        <w:t>H</w:t>
      </w:r>
      <w:r w:rsidR="00F97831" w:rsidRPr="00415E3E">
        <w:rPr>
          <w:color w:val="auto"/>
        </w:rPr>
        <w:t xml:space="preserve">R+/HER2-), locally advanced or metastatic breast cancer who have received first line treatment with a CDK4/6 inhibitor in combination with an aromatase inhibitor (AI) for at least 6 months, and whose disease has not progressed clinically or radiographically, to determine PBS eligibility for </w:t>
      </w:r>
      <w:proofErr w:type="spellStart"/>
      <w:r w:rsidR="00F97831" w:rsidRPr="00415E3E">
        <w:rPr>
          <w:color w:val="auto"/>
        </w:rPr>
        <w:t>camizestrant</w:t>
      </w:r>
      <w:proofErr w:type="spellEnd"/>
      <w:r w:rsidR="00F97831" w:rsidRPr="00415E3E">
        <w:rPr>
          <w:color w:val="auto"/>
        </w:rPr>
        <w:t xml:space="preserve"> treatment (in combination with a CDK4/6 inhibitor); and</w:t>
      </w:r>
    </w:p>
    <w:p w14:paraId="66DE194A" w14:textId="280BCB3C" w:rsidR="007F2A93" w:rsidRPr="00717BB6" w:rsidRDefault="004C2C5E" w:rsidP="00320877">
      <w:pPr>
        <w:pStyle w:val="ListParagraph"/>
        <w:numPr>
          <w:ilvl w:val="0"/>
          <w:numId w:val="2"/>
        </w:numPr>
        <w:spacing w:after="160" w:line="259" w:lineRule="auto"/>
        <w:ind w:left="714" w:hanging="357"/>
        <w:rPr>
          <w:iCs/>
          <w:szCs w:val="24"/>
        </w:rPr>
      </w:pPr>
      <w:r w:rsidRPr="198C95B8">
        <w:t xml:space="preserve">Pharmaceutical Benefits Scheme (PBS) Authority Required listing of </w:t>
      </w:r>
      <w:proofErr w:type="spellStart"/>
      <w:r w:rsidR="0028260F">
        <w:t>camizestrant</w:t>
      </w:r>
      <w:proofErr w:type="spellEnd"/>
      <w:r w:rsidR="007F2A93">
        <w:t xml:space="preserve"> </w:t>
      </w:r>
      <w:r w:rsidR="007F2A93" w:rsidRPr="00717BB6">
        <w:rPr>
          <w:iCs/>
          <w:szCs w:val="24"/>
        </w:rPr>
        <w:t>for the treatment of</w:t>
      </w:r>
      <w:r w:rsidR="007F2A93">
        <w:rPr>
          <w:iCs/>
          <w:szCs w:val="24"/>
        </w:rPr>
        <w:t xml:space="preserve"> </w:t>
      </w:r>
      <w:r w:rsidR="0066627D">
        <w:rPr>
          <w:iCs/>
          <w:szCs w:val="24"/>
        </w:rPr>
        <w:t>H</w:t>
      </w:r>
      <w:r w:rsidR="007F2A93">
        <w:rPr>
          <w:iCs/>
          <w:szCs w:val="24"/>
        </w:rPr>
        <w:t xml:space="preserve">R+/HER2- locally advanced or metastatic breast cancer in patients </w:t>
      </w:r>
      <w:r w:rsidR="007F2A93" w:rsidRPr="00F97831">
        <w:t>who have received 1L treatment with a CDK4/6 inhibitor in combination with an AI for at least 6 months, and whose disease has not progressed clinically or radiographically</w:t>
      </w:r>
      <w:r w:rsidR="007F2A93">
        <w:t xml:space="preserve"> </w:t>
      </w:r>
      <w:r w:rsidR="007F2A93">
        <w:rPr>
          <w:iCs/>
          <w:szCs w:val="24"/>
        </w:rPr>
        <w:t xml:space="preserve">and who test positive for an </w:t>
      </w:r>
      <w:r w:rsidR="007F2A93" w:rsidRPr="00B325FB">
        <w:rPr>
          <w:i/>
          <w:szCs w:val="24"/>
        </w:rPr>
        <w:t>ESR1</w:t>
      </w:r>
      <w:r w:rsidR="007F2A93">
        <w:rPr>
          <w:iCs/>
          <w:szCs w:val="24"/>
        </w:rPr>
        <w:t xml:space="preserve"> variant</w:t>
      </w:r>
      <w:r w:rsidR="007F2A93" w:rsidRPr="00717BB6">
        <w:rPr>
          <w:iCs/>
          <w:szCs w:val="24"/>
        </w:rPr>
        <w:t>.</w:t>
      </w:r>
    </w:p>
    <w:p w14:paraId="7E790E00" w14:textId="781CDCD6" w:rsidR="007F2A93" w:rsidRPr="00D64F17" w:rsidRDefault="007F2A93" w:rsidP="002869EC">
      <w:pPr>
        <w:pStyle w:val="Instructionaltext"/>
        <w:spacing w:line="276" w:lineRule="auto"/>
        <w:rPr>
          <w:color w:val="auto"/>
        </w:rPr>
      </w:pPr>
      <w:r w:rsidRPr="005E690E">
        <w:rPr>
          <w:color w:val="auto"/>
        </w:rPr>
        <w:t xml:space="preserve">The applicant claims that genetic testing to identify </w:t>
      </w:r>
      <w:r w:rsidRPr="00EF625A">
        <w:rPr>
          <w:i/>
          <w:color w:val="auto"/>
        </w:rPr>
        <w:t>ESR1</w:t>
      </w:r>
      <w:r w:rsidRPr="005E690E">
        <w:rPr>
          <w:color w:val="auto"/>
        </w:rPr>
        <w:t xml:space="preserve"> variant</w:t>
      </w:r>
      <w:r w:rsidR="008C6CE7" w:rsidRPr="005E690E">
        <w:rPr>
          <w:color w:val="auto"/>
        </w:rPr>
        <w:t>s</w:t>
      </w:r>
      <w:r w:rsidRPr="005E690E">
        <w:rPr>
          <w:color w:val="auto"/>
        </w:rPr>
        <w:t xml:space="preserve">, combined with targeted therapy with </w:t>
      </w:r>
      <w:proofErr w:type="spellStart"/>
      <w:r w:rsidRPr="005E690E">
        <w:rPr>
          <w:color w:val="auto"/>
        </w:rPr>
        <w:t>camizestrant</w:t>
      </w:r>
      <w:proofErr w:type="spellEnd"/>
      <w:r w:rsidRPr="005E690E">
        <w:rPr>
          <w:color w:val="auto"/>
        </w:rPr>
        <w:t xml:space="preserve"> (in combination with a CDK4/6 inhibitor), results in superior health outcomes compared to no testing and standard of care (SOC) </w:t>
      </w:r>
      <w:r w:rsidR="00B325FB" w:rsidRPr="005E690E">
        <w:rPr>
          <w:color w:val="auto"/>
        </w:rPr>
        <w:t>first line</w:t>
      </w:r>
      <w:r w:rsidRPr="005E690E">
        <w:rPr>
          <w:color w:val="auto"/>
        </w:rPr>
        <w:t xml:space="preserve"> treatment in patients with </w:t>
      </w:r>
      <w:r w:rsidR="0066627D" w:rsidRPr="005E690E">
        <w:rPr>
          <w:color w:val="auto"/>
        </w:rPr>
        <w:t>H</w:t>
      </w:r>
      <w:r w:rsidRPr="005E690E">
        <w:rPr>
          <w:color w:val="auto"/>
        </w:rPr>
        <w:t xml:space="preserve">R+/HER2- locally advanced or metastatic breast cancer, who have received </w:t>
      </w:r>
      <w:r w:rsidR="00B325FB" w:rsidRPr="005E690E">
        <w:rPr>
          <w:color w:val="auto"/>
        </w:rPr>
        <w:t>first line</w:t>
      </w:r>
      <w:r w:rsidRPr="005E690E">
        <w:rPr>
          <w:color w:val="auto"/>
        </w:rPr>
        <w:t xml:space="preserve"> treatment with a CDK4/6 inhibitor in combination with an AI for at least 6 months, and whose disease has not progressed clinically or radiographically</w:t>
      </w:r>
      <w:r w:rsidRPr="00C54145">
        <w:rPr>
          <w:color w:val="auto"/>
        </w:rPr>
        <w:t>.</w:t>
      </w:r>
    </w:p>
    <w:p w14:paraId="18E66948" w14:textId="77777777" w:rsidR="00D73332" w:rsidRPr="00FD4C65" w:rsidRDefault="00D73332" w:rsidP="00605D1E">
      <w:pPr>
        <w:pStyle w:val="Heading2"/>
      </w:pPr>
      <w:r w:rsidRPr="00FD4C65">
        <w:t xml:space="preserve">PICO </w:t>
      </w:r>
      <w:r w:rsidR="00FD4E33" w:rsidRPr="00FD4C65">
        <w:t xml:space="preserve">criteria </w:t>
      </w:r>
    </w:p>
    <w:p w14:paraId="06B30611" w14:textId="77777777" w:rsidR="007D6B83" w:rsidRDefault="007D6B83" w:rsidP="00746A08">
      <w:pPr>
        <w:pStyle w:val="Heading3"/>
        <w:jc w:val="both"/>
      </w:pPr>
      <w:r w:rsidRPr="00713728">
        <w:t>Population</w:t>
      </w:r>
    </w:p>
    <w:p w14:paraId="49632BC8" w14:textId="21B1B120" w:rsidR="00892954" w:rsidRPr="00415E3E" w:rsidRDefault="00892954" w:rsidP="002869EC">
      <w:pPr>
        <w:pStyle w:val="Instructionaltext"/>
        <w:spacing w:line="276" w:lineRule="auto"/>
        <w:rPr>
          <w:color w:val="auto"/>
        </w:rPr>
      </w:pPr>
      <w:r w:rsidRPr="00415E3E">
        <w:rPr>
          <w:color w:val="auto"/>
        </w:rPr>
        <w:t>The proposed testing population comprises patients with</w:t>
      </w:r>
      <w:r w:rsidR="00B325FB" w:rsidRPr="00415E3E">
        <w:rPr>
          <w:color w:val="auto"/>
        </w:rPr>
        <w:t xml:space="preserve"> newly diagnosed </w:t>
      </w:r>
      <w:r w:rsidRPr="00415E3E">
        <w:rPr>
          <w:color w:val="auto"/>
        </w:rPr>
        <w:t xml:space="preserve">HR+/HER2- locally advanced or metastatic breast cancer, who have </w:t>
      </w:r>
      <w:r w:rsidR="00B325FB" w:rsidRPr="00415E3E">
        <w:rPr>
          <w:color w:val="auto"/>
        </w:rPr>
        <w:t xml:space="preserve">received first line treatment with a CDK4/6 inhibitor in combination with an AI for at least 6 months, and whose disease has not progressed clinically or radiographically. </w:t>
      </w:r>
      <w:r w:rsidRPr="00415E3E">
        <w:rPr>
          <w:color w:val="auto"/>
        </w:rPr>
        <w:t>The proposed treatment population is those patients above who test positive for</w:t>
      </w:r>
      <w:r w:rsidR="00B325FB" w:rsidRPr="00415E3E">
        <w:rPr>
          <w:color w:val="auto"/>
        </w:rPr>
        <w:t xml:space="preserve"> an</w:t>
      </w:r>
      <w:r w:rsidRPr="00415E3E">
        <w:rPr>
          <w:color w:val="auto"/>
        </w:rPr>
        <w:t xml:space="preserve"> </w:t>
      </w:r>
      <w:r w:rsidRPr="00415E3E">
        <w:rPr>
          <w:i/>
          <w:color w:val="auto"/>
        </w:rPr>
        <w:t>ESR1</w:t>
      </w:r>
      <w:r w:rsidRPr="00415E3E">
        <w:rPr>
          <w:color w:val="auto"/>
        </w:rPr>
        <w:t xml:space="preserve"> </w:t>
      </w:r>
      <w:r w:rsidR="00B325FB" w:rsidRPr="00415E3E">
        <w:rPr>
          <w:color w:val="auto"/>
        </w:rPr>
        <w:t>variant</w:t>
      </w:r>
      <w:r w:rsidRPr="00415E3E">
        <w:rPr>
          <w:color w:val="auto"/>
        </w:rPr>
        <w:t>.</w:t>
      </w:r>
    </w:p>
    <w:p w14:paraId="7C93863F" w14:textId="77777777" w:rsidR="00892954" w:rsidRPr="00415E3E" w:rsidRDefault="00892954" w:rsidP="003F37CA">
      <w:pPr>
        <w:pStyle w:val="Instructionaltext"/>
        <w:keepNext/>
        <w:keepLines/>
        <w:spacing w:line="276" w:lineRule="auto"/>
        <w:rPr>
          <w:color w:val="auto"/>
          <w:u w:val="single"/>
        </w:rPr>
      </w:pPr>
      <w:r w:rsidRPr="00415E3E">
        <w:rPr>
          <w:color w:val="auto"/>
          <w:u w:val="single"/>
        </w:rPr>
        <w:t>Background</w:t>
      </w:r>
    </w:p>
    <w:p w14:paraId="429222FC" w14:textId="6535EB8C" w:rsidR="00892954" w:rsidRPr="00415E3E" w:rsidRDefault="00892954" w:rsidP="003F37CA">
      <w:pPr>
        <w:pStyle w:val="Instructionaltext"/>
        <w:keepNext/>
        <w:keepLines/>
        <w:spacing w:line="276" w:lineRule="auto"/>
        <w:rPr>
          <w:color w:val="auto"/>
        </w:rPr>
      </w:pPr>
      <w:r w:rsidRPr="00415E3E">
        <w:rPr>
          <w:color w:val="auto"/>
        </w:rPr>
        <w:t xml:space="preserve">In Australia, breast cancer is the second </w:t>
      </w:r>
      <w:r w:rsidR="00DD07DD" w:rsidRPr="00415E3E">
        <w:rPr>
          <w:color w:val="auto"/>
        </w:rPr>
        <w:t>most diagnosed</w:t>
      </w:r>
      <w:r w:rsidRPr="00415E3E">
        <w:rPr>
          <w:color w:val="auto"/>
        </w:rPr>
        <w:t xml:space="preserve"> cancer (most common in women) and the fifth most common cause of cancer death (second most common in women), with an estimated 20,</w:t>
      </w:r>
      <w:r w:rsidR="00DD07DD" w:rsidRPr="00415E3E">
        <w:rPr>
          <w:color w:val="auto"/>
        </w:rPr>
        <w:t xml:space="preserve">336 </w:t>
      </w:r>
      <w:r w:rsidRPr="00415E3E">
        <w:rPr>
          <w:color w:val="auto"/>
        </w:rPr>
        <w:t>new cases diagnosed and 3,</w:t>
      </w:r>
      <w:r w:rsidR="00DD07DD" w:rsidRPr="00415E3E">
        <w:rPr>
          <w:color w:val="auto"/>
        </w:rPr>
        <w:t>353</w:t>
      </w:r>
      <w:r w:rsidRPr="00415E3E">
        <w:rPr>
          <w:color w:val="auto"/>
        </w:rPr>
        <w:t xml:space="preserve"> deaths in 202</w:t>
      </w:r>
      <w:r w:rsidR="00DD07DD" w:rsidRPr="00415E3E">
        <w:rPr>
          <w:color w:val="auto"/>
        </w:rPr>
        <w:t xml:space="preserve">5 </w:t>
      </w:r>
      <w:r w:rsidR="00DD07DD" w:rsidRPr="00415E3E">
        <w:rPr>
          <w:color w:val="auto"/>
        </w:rPr>
        <w:fldChar w:fldCharType="begin"/>
      </w:r>
      <w:r w:rsidR="00DD07DD" w:rsidRPr="00415E3E">
        <w:rPr>
          <w:color w:val="auto"/>
        </w:rPr>
        <w:instrText xml:space="preserve"> ADDIN ZOTERO_ITEM CSL_CITATION {"citationID":"XzRR1LCs","properties":{"formattedCitation":"(Cancer Australia, 2025)","plainCitation":"(Cancer Australia, 2025)","noteIndex":0},"citationItems":[{"id":961,"uris":["http://zotero.org/users/local/Kw89WoMg/items/WIQHG9NC"],"itemData":{"id":961,"type":"webpage","abstract":"Explore statistics on breast cancer, including the number of new cases, deaths, survival rates, and overall prevalence.","language":"en","title":"Breast cancer in Australia statistics","URL":"https://www.canceraustralia.gov.au/cancer-types/breast-cancer/breast-cancer-australia-statistics","author":[{"family":"Cancer Australia","given":""}],"accessed":{"date-parts":[["2026",2,25]]},"issued":{"date-parts":[["2025"]]}}}],"schema":"https://github.com/citation-style-language/schema/raw/master/csl-citation.json"} </w:instrText>
      </w:r>
      <w:r w:rsidR="00DD07DD" w:rsidRPr="00415E3E">
        <w:rPr>
          <w:color w:val="auto"/>
        </w:rPr>
        <w:fldChar w:fldCharType="separate"/>
      </w:r>
      <w:r w:rsidR="00DD07DD" w:rsidRPr="00415E3E">
        <w:rPr>
          <w:color w:val="auto"/>
        </w:rPr>
        <w:t>(Cancer Australia 2025)</w:t>
      </w:r>
      <w:r w:rsidR="00DD07DD" w:rsidRPr="00415E3E">
        <w:rPr>
          <w:color w:val="auto"/>
        </w:rPr>
        <w:fldChar w:fldCharType="end"/>
      </w:r>
      <w:r w:rsidR="00DD07DD" w:rsidRPr="00415E3E">
        <w:rPr>
          <w:color w:val="auto"/>
        </w:rPr>
        <w:t>.</w:t>
      </w:r>
      <w:r w:rsidRPr="00415E3E">
        <w:rPr>
          <w:color w:val="auto"/>
        </w:rPr>
        <w:t xml:space="preserve"> </w:t>
      </w:r>
    </w:p>
    <w:p w14:paraId="523A4078" w14:textId="7D8A6C51" w:rsidR="00E528DA" w:rsidRPr="00E528DA" w:rsidRDefault="00E528DA" w:rsidP="002869EC">
      <w:pPr>
        <w:rPr>
          <w:rFonts w:cs="Calibri"/>
          <w:lang w:val="en-GB"/>
        </w:rPr>
      </w:pPr>
      <w:r>
        <w:rPr>
          <w:shd w:val="clear" w:color="auto" w:fill="FFFFFF"/>
        </w:rPr>
        <w:t>Due to funded</w:t>
      </w:r>
      <w:r w:rsidR="00892954" w:rsidRPr="00536673">
        <w:rPr>
          <w:shd w:val="clear" w:color="auto" w:fill="FFFFFF"/>
        </w:rPr>
        <w:t xml:space="preserve"> breast screening </w:t>
      </w:r>
      <w:r>
        <w:rPr>
          <w:shd w:val="clear" w:color="auto" w:fill="FFFFFF"/>
        </w:rPr>
        <w:t>programs and education on self-examination, approximately 80% of breast cancer</w:t>
      </w:r>
      <w:r w:rsidR="00176C60">
        <w:rPr>
          <w:shd w:val="clear" w:color="auto" w:fill="FFFFFF"/>
        </w:rPr>
        <w:t>s</w:t>
      </w:r>
      <w:r>
        <w:rPr>
          <w:shd w:val="clear" w:color="auto" w:fill="FFFFFF"/>
        </w:rPr>
        <w:t xml:space="preserve"> </w:t>
      </w:r>
      <w:r w:rsidR="00176C60">
        <w:rPr>
          <w:shd w:val="clear" w:color="auto" w:fill="FFFFFF"/>
        </w:rPr>
        <w:t>are</w:t>
      </w:r>
      <w:r>
        <w:rPr>
          <w:shd w:val="clear" w:color="auto" w:fill="FFFFFF"/>
        </w:rPr>
        <w:t xml:space="preserve"> diagnosed in Stages I-II</w:t>
      </w:r>
      <w:r w:rsidR="00892954" w:rsidRPr="00536673">
        <w:rPr>
          <w:shd w:val="clear" w:color="auto" w:fill="FFFFFF"/>
        </w:rPr>
        <w:t xml:space="preserve"> (contained in the breast or spread to axillary lymph nodes only</w:t>
      </w:r>
      <w:r>
        <w:rPr>
          <w:shd w:val="clear" w:color="auto" w:fill="FFFFFF"/>
        </w:rPr>
        <w:t>)</w:t>
      </w:r>
      <w:r w:rsidR="00F65B38">
        <w:rPr>
          <w:shd w:val="clear" w:color="auto" w:fill="FFFFFF"/>
        </w:rPr>
        <w:t xml:space="preserve"> </w:t>
      </w:r>
      <w:r w:rsidR="00F65B38">
        <w:rPr>
          <w:shd w:val="clear" w:color="auto" w:fill="FFFFFF"/>
        </w:rPr>
        <w:fldChar w:fldCharType="begin"/>
      </w:r>
      <w:r w:rsidR="00F65B38">
        <w:rPr>
          <w:shd w:val="clear" w:color="auto" w:fill="FFFFFF"/>
        </w:rPr>
        <w:instrText xml:space="preserve"> ADDIN ZOTERO_ITEM CSL_CITATION {"citationID":"O0GLcgGh","properties":{"formattedCitation":"(Australian Institute of Health and Welfare, 2025)","plainCitation":"(Australian Institute of Health and Welfare, 2025)","noteIndex":0},"citationItems":[{"id":968,"uris":["http://zotero.org/users/local/Kw89WoMg/items/R5N7ES5E"],"itemData":{"id":968,"type":"webpage","abstract":"This report provides cancer statistics and data visualisations to inform understandings of cancer in Australia and how rates have been changing over time. The report includes statistics on cancer...","language":"en","title":"Cancer data in Australia, Cancer incidence and survival by stage data visualisation","URL":"https://www.aihw.gov.au/reports/cancer/cancer-data-in-australia/contents/cancer-incidence-survival-stage-data-visualisation","author":[{"family":"Australian Institute of Health and Welfare","given":""}],"accessed":{"date-parts":[["2026",2,25]]},"issued":{"date-parts":[["2025",10,8]]}}}],"schema":"https://github.com/citation-style-language/schema/raw/master/csl-citation.json"} </w:instrText>
      </w:r>
      <w:r w:rsidR="00F65B38">
        <w:rPr>
          <w:shd w:val="clear" w:color="auto" w:fill="FFFFFF"/>
        </w:rPr>
        <w:fldChar w:fldCharType="separate"/>
      </w:r>
      <w:r w:rsidR="00F65B38" w:rsidRPr="00F65B38">
        <w:rPr>
          <w:rFonts w:cs="Calibri"/>
        </w:rPr>
        <w:t>(</w:t>
      </w:r>
      <w:r w:rsidR="00CD377B">
        <w:rPr>
          <w:rFonts w:cs="Calibri"/>
        </w:rPr>
        <w:t>AIHW</w:t>
      </w:r>
      <w:r w:rsidR="00F65B38" w:rsidRPr="00F65B38">
        <w:rPr>
          <w:rFonts w:cs="Calibri"/>
        </w:rPr>
        <w:t xml:space="preserve"> 2025)</w:t>
      </w:r>
      <w:r w:rsidR="00F65B38">
        <w:rPr>
          <w:shd w:val="clear" w:color="auto" w:fill="FFFFFF"/>
        </w:rPr>
        <w:fldChar w:fldCharType="end"/>
      </w:r>
      <w:r>
        <w:rPr>
          <w:shd w:val="clear" w:color="auto" w:fill="FFFFFF"/>
        </w:rPr>
        <w:t xml:space="preserve">. Early diagnosis </w:t>
      </w:r>
      <w:r w:rsidRPr="00E528DA">
        <w:rPr>
          <w:rFonts w:cs="Calibri"/>
          <w:lang w:val="en-GB"/>
        </w:rPr>
        <w:t>results in a more favourable prognosis</w:t>
      </w:r>
      <w:r w:rsidR="00694B64">
        <w:rPr>
          <w:rFonts w:cs="Calibri"/>
          <w:lang w:val="en-GB"/>
        </w:rPr>
        <w:t>, with</w:t>
      </w:r>
      <w:r w:rsidRPr="00E528DA">
        <w:rPr>
          <w:rFonts w:cs="Calibri"/>
          <w:lang w:val="en-GB"/>
        </w:rPr>
        <w:t xml:space="preserve"> </w:t>
      </w:r>
      <w:r w:rsidR="00694B64">
        <w:rPr>
          <w:rFonts w:cs="Calibri"/>
          <w:lang w:val="en-GB"/>
        </w:rPr>
        <w:t xml:space="preserve">reported </w:t>
      </w:r>
      <w:r w:rsidRPr="00E528DA">
        <w:rPr>
          <w:rFonts w:cs="Calibri"/>
          <w:lang w:val="en-GB"/>
        </w:rPr>
        <w:t>5-year survival</w:t>
      </w:r>
      <w:r w:rsidR="00694B64">
        <w:rPr>
          <w:rFonts w:cs="Calibri"/>
          <w:lang w:val="en-GB"/>
        </w:rPr>
        <w:t xml:space="preserve"> rates</w:t>
      </w:r>
      <w:r w:rsidRPr="00E528DA">
        <w:rPr>
          <w:rFonts w:cs="Calibri"/>
          <w:lang w:val="en-GB"/>
        </w:rPr>
        <w:t xml:space="preserve"> </w:t>
      </w:r>
      <w:r w:rsidR="00694B64">
        <w:rPr>
          <w:rFonts w:cs="Calibri"/>
          <w:lang w:val="en-GB"/>
        </w:rPr>
        <w:t>of</w:t>
      </w:r>
      <w:r w:rsidRPr="00E528DA">
        <w:rPr>
          <w:rFonts w:cs="Calibri"/>
          <w:lang w:val="en-GB"/>
        </w:rPr>
        <w:t xml:space="preserve"> 100% </w:t>
      </w:r>
      <w:r w:rsidR="00694B64">
        <w:rPr>
          <w:rFonts w:cs="Calibri"/>
          <w:lang w:val="en-GB"/>
        </w:rPr>
        <w:t xml:space="preserve">(stage I) </w:t>
      </w:r>
      <w:r w:rsidRPr="00E528DA">
        <w:rPr>
          <w:rFonts w:cs="Calibri"/>
          <w:lang w:val="en-GB"/>
        </w:rPr>
        <w:t>and 94.6%</w:t>
      </w:r>
      <w:r w:rsidR="00694B64">
        <w:rPr>
          <w:rFonts w:cs="Calibri"/>
          <w:lang w:val="en-GB"/>
        </w:rPr>
        <w:t xml:space="preserve"> (stage II) respectively</w:t>
      </w:r>
      <w:r w:rsidR="00594649">
        <w:rPr>
          <w:rFonts w:cs="Calibri"/>
          <w:lang w:val="en-GB"/>
        </w:rPr>
        <w:t xml:space="preserve"> </w:t>
      </w:r>
      <w:r w:rsidR="00594649">
        <w:rPr>
          <w:rFonts w:cs="Calibri"/>
          <w:lang w:val="en-GB"/>
        </w:rPr>
        <w:fldChar w:fldCharType="begin"/>
      </w:r>
      <w:r w:rsidR="00594649">
        <w:rPr>
          <w:rFonts w:cs="Calibri"/>
          <w:lang w:val="en-GB"/>
        </w:rPr>
        <w:instrText xml:space="preserve"> ADDIN ZOTERO_ITEM CSL_CITATION {"citationID":"vUMVbtzN","properties":{"formattedCitation":"(Cancer Australia, 2019)","plainCitation":"(Cancer Australia, 2019)","noteIndex":0},"citationItems":[{"id":963,"uris":["http://zotero.org/users/local/Kw89WoMg/items/PU8MQ4WB"],"itemData":{"id":963,"type":"webpage","title":"Relative survival by stage at diagnosis (female breast cancer) | National Cancer Control Indicators","URL":"https://ncci.canceraustralia.gov.au/relative-survival-stage-diagnosis-female-breast-cancer","author":[{"family":"Cancer Australia","given":""}],"accessed":{"date-parts":[["2026",2,25]]},"issued":{"date-parts":[["2019"]]}}}],"schema":"https://github.com/citation-style-language/schema/raw/master/csl-citation.json"} </w:instrText>
      </w:r>
      <w:r w:rsidR="00594649">
        <w:rPr>
          <w:rFonts w:cs="Calibri"/>
          <w:lang w:val="en-GB"/>
        </w:rPr>
        <w:fldChar w:fldCharType="separate"/>
      </w:r>
      <w:r w:rsidR="00594649" w:rsidRPr="00594649">
        <w:rPr>
          <w:rFonts w:cs="Calibri"/>
        </w:rPr>
        <w:t>(Cancer Australia 2019)</w:t>
      </w:r>
      <w:r w:rsidR="00594649">
        <w:rPr>
          <w:rFonts w:cs="Calibri"/>
          <w:lang w:val="en-GB"/>
        </w:rPr>
        <w:fldChar w:fldCharType="end"/>
      </w:r>
      <w:r w:rsidRPr="00E528DA">
        <w:rPr>
          <w:rFonts w:cs="Calibri"/>
          <w:lang w:val="en-GB"/>
        </w:rPr>
        <w:t>.  Patients diagnosed in the advanced stages of the disease</w:t>
      </w:r>
      <w:r w:rsidR="00594649">
        <w:rPr>
          <w:rFonts w:cs="Calibri"/>
          <w:lang w:val="en-GB"/>
        </w:rPr>
        <w:t xml:space="preserve">, </w:t>
      </w:r>
      <w:r w:rsidRPr="00E528DA">
        <w:rPr>
          <w:rFonts w:cs="Calibri"/>
          <w:lang w:val="en-GB"/>
        </w:rPr>
        <w:t>when the tumour has spread significantly within the breast</w:t>
      </w:r>
      <w:r w:rsidR="00594649">
        <w:rPr>
          <w:rFonts w:cs="Calibri"/>
          <w:lang w:val="en-GB"/>
        </w:rPr>
        <w:t xml:space="preserve"> (locally advanced [Stage III])</w:t>
      </w:r>
      <w:r w:rsidRPr="00E528DA">
        <w:rPr>
          <w:rFonts w:cs="Calibri"/>
          <w:lang w:val="en-GB"/>
        </w:rPr>
        <w:t xml:space="preserve"> or to other organs in the body</w:t>
      </w:r>
      <w:r w:rsidR="00594649">
        <w:rPr>
          <w:rFonts w:cs="Calibri"/>
          <w:lang w:val="en-GB"/>
        </w:rPr>
        <w:t xml:space="preserve"> (metastatic [stage IV])</w:t>
      </w:r>
      <w:r w:rsidRPr="00E528DA">
        <w:rPr>
          <w:rFonts w:cs="Calibri"/>
          <w:lang w:val="en-GB"/>
        </w:rPr>
        <w:t>, have lower 5-year survival rates</w:t>
      </w:r>
      <w:r w:rsidR="00594649">
        <w:rPr>
          <w:rFonts w:cs="Calibri"/>
          <w:lang w:val="en-GB"/>
        </w:rPr>
        <w:t xml:space="preserve"> (</w:t>
      </w:r>
      <w:r w:rsidRPr="00E528DA">
        <w:rPr>
          <w:rFonts w:cs="Calibri"/>
          <w:lang w:val="en-GB"/>
        </w:rPr>
        <w:t>80.6% for Stage III, dropping dramatically to 32% for Stage IV</w:t>
      </w:r>
      <w:r w:rsidR="00594649">
        <w:rPr>
          <w:rFonts w:cs="Calibri"/>
          <w:lang w:val="en-GB"/>
        </w:rPr>
        <w:t>)</w:t>
      </w:r>
      <w:r w:rsidRPr="00E528DA">
        <w:rPr>
          <w:rFonts w:cs="Calibri"/>
          <w:lang w:val="en-GB"/>
        </w:rPr>
        <w:t xml:space="preserve"> </w:t>
      </w:r>
      <w:r w:rsidR="00594649">
        <w:rPr>
          <w:rFonts w:cs="Calibri"/>
          <w:lang w:val="en-GB"/>
        </w:rPr>
        <w:fldChar w:fldCharType="begin"/>
      </w:r>
      <w:r w:rsidR="00594649">
        <w:rPr>
          <w:rFonts w:cs="Calibri"/>
          <w:lang w:val="en-GB"/>
        </w:rPr>
        <w:instrText xml:space="preserve"> ADDIN ZOTERO_ITEM CSL_CITATION {"citationID":"ffa6t1E8","properties":{"formattedCitation":"(Cancer Australia, 2019)","plainCitation":"(Cancer Australia, 2019)","noteIndex":0},"citationItems":[{"id":963,"uris":["http://zotero.org/users/local/Kw89WoMg/items/PU8MQ4WB"],"itemData":{"id":963,"type":"webpage","title":"Relative survival by stage at diagnosis (female breast cancer) | National Cancer Control Indicators","URL":"https://ncci.canceraustralia.gov.au/relative-survival-stage-diagnosis-female-breast-cancer","author":[{"family":"Cancer Australia","given":""}],"accessed":{"date-parts":[["2026",2,25]]},"issued":{"date-parts":[["2019"]]}}}],"schema":"https://github.com/citation-style-language/schema/raw/master/csl-citation.json"} </w:instrText>
      </w:r>
      <w:r w:rsidR="00594649">
        <w:rPr>
          <w:rFonts w:cs="Calibri"/>
          <w:lang w:val="en-GB"/>
        </w:rPr>
        <w:fldChar w:fldCharType="separate"/>
      </w:r>
      <w:r w:rsidR="00594649" w:rsidRPr="00594649">
        <w:rPr>
          <w:rFonts w:cs="Calibri"/>
        </w:rPr>
        <w:t>(Cancer Australia 2019)</w:t>
      </w:r>
      <w:r w:rsidR="00594649">
        <w:rPr>
          <w:rFonts w:cs="Calibri"/>
          <w:lang w:val="en-GB"/>
        </w:rPr>
        <w:fldChar w:fldCharType="end"/>
      </w:r>
      <w:r w:rsidRPr="00E528DA">
        <w:rPr>
          <w:rFonts w:cs="Calibri"/>
          <w:lang w:val="en-GB"/>
        </w:rPr>
        <w:t xml:space="preserve">. Approximately 30% of patients </w:t>
      </w:r>
      <w:r w:rsidR="00594649">
        <w:rPr>
          <w:rFonts w:cs="Calibri"/>
          <w:lang w:val="en-GB"/>
        </w:rPr>
        <w:t xml:space="preserve">initially </w:t>
      </w:r>
      <w:r w:rsidRPr="00E528DA">
        <w:rPr>
          <w:rFonts w:cs="Calibri"/>
          <w:lang w:val="en-GB"/>
        </w:rPr>
        <w:t>diagnosed with early</w:t>
      </w:r>
      <w:r w:rsidR="00594649">
        <w:rPr>
          <w:rFonts w:cs="Calibri"/>
          <w:lang w:val="en-GB"/>
        </w:rPr>
        <w:t xml:space="preserve"> stage disease</w:t>
      </w:r>
      <w:r w:rsidRPr="00E528DA">
        <w:rPr>
          <w:rFonts w:cs="Calibri"/>
          <w:lang w:val="en-GB"/>
        </w:rPr>
        <w:t xml:space="preserve"> will subsequently develop </w:t>
      </w:r>
      <w:r w:rsidR="00594649">
        <w:rPr>
          <w:rFonts w:cs="Calibri"/>
          <w:lang w:val="en-GB"/>
        </w:rPr>
        <w:t>advanced</w:t>
      </w:r>
      <w:r w:rsidRPr="00E528DA">
        <w:rPr>
          <w:rFonts w:cs="Calibri"/>
          <w:lang w:val="en-GB"/>
        </w:rPr>
        <w:t xml:space="preserve"> disease</w:t>
      </w:r>
      <w:r w:rsidR="00594649">
        <w:rPr>
          <w:rFonts w:cs="Calibri"/>
          <w:lang w:val="en-GB"/>
        </w:rPr>
        <w:t xml:space="preserve"> in the months or years after </w:t>
      </w:r>
      <w:r w:rsidR="00594649">
        <w:rPr>
          <w:rFonts w:cs="Calibri"/>
          <w:lang w:val="en-GB"/>
        </w:rPr>
        <w:fldChar w:fldCharType="begin"/>
      </w:r>
      <w:r w:rsidR="00594649">
        <w:rPr>
          <w:rFonts w:cs="Calibri"/>
          <w:lang w:val="en-GB"/>
        </w:rPr>
        <w:instrText xml:space="preserve"> ADDIN ZOTERO_ITEM CSL_CITATION {"citationID":"KJHW3pW8","properties":{"formattedCitation":"(Redig &amp; McAllister, 2013)","plainCitation":"(Redig &amp; McAllister, 2013)","noteIndex":0},"citationItems":[{"id":965,"uris":["http://zotero.org/users/local/Kw89WoMg/items/GSNX8U82"],"itemData":{"id":965,"type":"article-journal","abstract":"Breast cancer is now the most frequently diagnosed cancer and leading cause of cancer death in women worldwide. Strategies targeting the primary tumour have markedly improved, but systemic treatments to prevent metastasis are less effective; metastatic disease remains the underlying cause of death in the majority of breast cancer patients who sucumb to their disease. The long latency period between initial treatment and eventual recurrence in some patients suggests that a tumour may both alter and respond to the host systemic environment in order to facilitate and sustain disease progression. Results from studies in animal models suggest that specific subtypes of breast cancer may direct metastasis through recruitment and activation of haematopoietic cells. In this review we focus on data implicating breast cancer as a systemic disease.","container-title":"Journal of internal medicine","DOI":"10.1111/joim.12084","ISSN":"0954-6820","issue":"2","journalAbbreviation":"J Intern Med","page":"113-126","PMID":"23844915","PMCID":"PMC3711134","source":"PubMed Central","title":"Breast cancer as a systemic disease: a view of metastasis","title-short":"Breast cancer as a systemic disease","volume":"274","author":[{"family":"Redig","given":"Amanda J."},{"family":"McAllister","given":"Sandra S."}],"issued":{"date-parts":[["2013",8]]}}}],"schema":"https://github.com/citation-style-language/schema/raw/master/csl-citation.json"} </w:instrText>
      </w:r>
      <w:r w:rsidR="00594649">
        <w:rPr>
          <w:rFonts w:cs="Calibri"/>
          <w:lang w:val="en-GB"/>
        </w:rPr>
        <w:fldChar w:fldCharType="separate"/>
      </w:r>
      <w:r w:rsidR="00594649" w:rsidRPr="00594649">
        <w:rPr>
          <w:rFonts w:cs="Calibri"/>
        </w:rPr>
        <w:t xml:space="preserve">(Redig </w:t>
      </w:r>
      <w:r w:rsidR="00D741C0">
        <w:rPr>
          <w:rFonts w:cs="Calibri"/>
        </w:rPr>
        <w:t>and</w:t>
      </w:r>
      <w:r w:rsidR="00594649" w:rsidRPr="00594649">
        <w:rPr>
          <w:rFonts w:cs="Calibri"/>
        </w:rPr>
        <w:t xml:space="preserve"> McAllister 2013)</w:t>
      </w:r>
      <w:r w:rsidR="00594649">
        <w:rPr>
          <w:rFonts w:cs="Calibri"/>
          <w:lang w:val="en-GB"/>
        </w:rPr>
        <w:fldChar w:fldCharType="end"/>
      </w:r>
      <w:r w:rsidRPr="00E528DA">
        <w:rPr>
          <w:rFonts w:cs="Calibri"/>
          <w:lang w:val="en-GB"/>
        </w:rPr>
        <w:t>.</w:t>
      </w:r>
    </w:p>
    <w:p w14:paraId="716A80B4" w14:textId="4DD7A731" w:rsidR="00E528DA" w:rsidRPr="00415E3E" w:rsidRDefault="00892954" w:rsidP="002869EC">
      <w:pPr>
        <w:pStyle w:val="Instructionaltext"/>
        <w:spacing w:line="276" w:lineRule="auto"/>
        <w:rPr>
          <w:color w:val="auto"/>
        </w:rPr>
      </w:pPr>
      <w:r w:rsidRPr="00415E3E">
        <w:rPr>
          <w:color w:val="auto"/>
          <w:shd w:val="clear" w:color="auto" w:fill="FFFFFF"/>
        </w:rPr>
        <w:t xml:space="preserve">Advanced breast cancer is considered incurable, with the main goals of therapy </w:t>
      </w:r>
      <w:r w:rsidR="00B23019">
        <w:rPr>
          <w:color w:val="auto"/>
          <w:shd w:val="clear" w:color="auto" w:fill="FFFFFF"/>
        </w:rPr>
        <w:t>being</w:t>
      </w:r>
      <w:r>
        <w:rPr>
          <w:color w:val="auto"/>
          <w:shd w:val="clear" w:color="auto" w:fill="FFFFFF"/>
        </w:rPr>
        <w:t xml:space="preserve"> </w:t>
      </w:r>
      <w:r w:rsidRPr="00415E3E">
        <w:rPr>
          <w:color w:val="auto"/>
          <w:shd w:val="clear" w:color="auto" w:fill="FFFFFF"/>
        </w:rPr>
        <w:t>to delay disease progression and prolong survival, while minimising treatment toxicity and preserving health-related quality of life (</w:t>
      </w:r>
      <w:proofErr w:type="spellStart"/>
      <w:r w:rsidRPr="00415E3E">
        <w:rPr>
          <w:color w:val="auto"/>
          <w:shd w:val="clear" w:color="auto" w:fill="FFFFFF"/>
        </w:rPr>
        <w:t>HRQoL</w:t>
      </w:r>
      <w:proofErr w:type="spellEnd"/>
      <w:r w:rsidRPr="00415E3E">
        <w:rPr>
          <w:color w:val="auto"/>
          <w:shd w:val="clear" w:color="auto" w:fill="FFFFFF"/>
        </w:rPr>
        <w:t>)</w:t>
      </w:r>
      <w:r w:rsidR="001E3862" w:rsidRPr="00415E3E">
        <w:rPr>
          <w:color w:val="auto"/>
          <w:shd w:val="clear" w:color="auto" w:fill="FFFFFF"/>
        </w:rPr>
        <w:t xml:space="preserve"> </w:t>
      </w:r>
      <w:r w:rsidR="001E3862" w:rsidRPr="00415E3E">
        <w:rPr>
          <w:color w:val="auto"/>
          <w:shd w:val="clear" w:color="auto" w:fill="FFFFFF"/>
        </w:rPr>
        <w:fldChar w:fldCharType="begin"/>
      </w:r>
      <w:r w:rsidR="001E3862" w:rsidRPr="00415E3E">
        <w:rPr>
          <w:color w:val="auto"/>
          <w:shd w:val="clear" w:color="auto" w:fill="FFFFFF"/>
        </w:rPr>
        <w:instrText xml:space="preserve"> ADDIN ZOTERO_ITEM CSL_CITATION {"citationID":"keTFBsOm","properties":{"formattedCitation":"(Harbeck et al., 2019)","plainCitation":"(Harbeck et al., 2019)","noteIndex":0},"citationItems":[{"id":970,"uris":["http://zotero.org/users/local/Kw89WoMg/items/WAXUMKJ6"],"itemData":{"id":970,"type":"article-journal","abstract":"Breast cancer is the most frequent malignancy in women worldwide and is curable in ~70–80% of patients with early-stage, non-metastatic disease. Advanced breast cancer with distant organ metastases is considered incurable with currently available therapies. On the molecular level, breast cancer is a heterogeneous disease; molecular features include activation of human epidermal growth factor receptor 2 (HER2, encoded by ERBB2), activation of hormone receptors (oestrogen receptor and progesterone receptor) and/or BRCA mutations. Treatment strategies differ according to molecular subtype. Management of breast cancer is multidisciplinary; it includes locoregional (surgery and radiation therapy) and systemic therapy approaches. Systemic therapies include endocrine therapy for hormone receptor-positive disease, chemotherapy, anti-HER2 therapy for HER2-positive disease, bone stabilizing agents, poly(ADP-ribose) polymerase inhibitors for BRCA mutation carriers and, quite recently, immunotherapy. Future therapeutic concepts in breast cancer aim at individualization of therapy as well as at treatment de-escalation and escalation based on tumour biology and early therapy response. Next to further treatment innovations, equal worldwide access to therapeutic advances remains the global challenge in breast cancer care for the future.","container-title":"Nature Reviews Disease Primers","DOI":"10.1038/s41572-019-0111-2","ISSN":"2056-676X","issue":"1","journalAbbreviation":"Nat Rev Dis Primers","language":"en","license":"2019 Springer Nature Limited","page":"66","publisher":"Nature Publishing Group","source":"www.nature.com","title":"Breast cancer","volume":"5","author":[{"family":"Harbeck","given":"Nadia"},{"family":"Penault-Llorca","given":"Frédérique"},{"family":"Cortes","given":"Javier"},{"family":"Gnant","given":"Michael"},{"family":"Houssami","given":"Nehmat"},{"family":"Poortmans","given":"Philip"},{"family":"Ruddy","given":"Kathryn"},{"family":"Tsang","given":"Janice"},{"family":"Cardoso","given":"Fatima"}],"issued":{"date-parts":[["2019",9,23]]}}}],"schema":"https://github.com/citation-style-language/schema/raw/master/csl-citation.json"} </w:instrText>
      </w:r>
      <w:r w:rsidR="001E3862" w:rsidRPr="00415E3E">
        <w:rPr>
          <w:color w:val="auto"/>
          <w:shd w:val="clear" w:color="auto" w:fill="FFFFFF"/>
        </w:rPr>
        <w:fldChar w:fldCharType="separate"/>
      </w:r>
      <w:r w:rsidR="001E3862" w:rsidRPr="00415E3E">
        <w:rPr>
          <w:color w:val="auto"/>
        </w:rPr>
        <w:t>(Harbeck et al. 2019)</w:t>
      </w:r>
      <w:r w:rsidR="001E3862" w:rsidRPr="00415E3E">
        <w:rPr>
          <w:color w:val="auto"/>
          <w:shd w:val="clear" w:color="auto" w:fill="FFFFFF"/>
        </w:rPr>
        <w:fldChar w:fldCharType="end"/>
      </w:r>
      <w:r w:rsidR="001E3862" w:rsidRPr="00415E3E">
        <w:rPr>
          <w:color w:val="auto"/>
          <w:shd w:val="clear" w:color="auto" w:fill="FFFFFF"/>
        </w:rPr>
        <w:t>.</w:t>
      </w:r>
      <w:r w:rsidRPr="00415E3E">
        <w:rPr>
          <w:color w:val="auto"/>
          <w:shd w:val="clear" w:color="auto" w:fill="FFFFFF"/>
        </w:rPr>
        <w:t xml:space="preserve"> </w:t>
      </w:r>
    </w:p>
    <w:p w14:paraId="190D83A3" w14:textId="77777777" w:rsidR="00892954" w:rsidRPr="00415E3E" w:rsidRDefault="00892954" w:rsidP="002869EC">
      <w:pPr>
        <w:pStyle w:val="Instructionaltext"/>
        <w:spacing w:line="276" w:lineRule="auto"/>
        <w:rPr>
          <w:color w:val="auto"/>
          <w:u w:val="single"/>
          <w:shd w:val="clear" w:color="auto" w:fill="FFFFFF"/>
        </w:rPr>
      </w:pPr>
      <w:r w:rsidRPr="00415E3E">
        <w:rPr>
          <w:color w:val="auto"/>
          <w:u w:val="single"/>
          <w:shd w:val="clear" w:color="auto" w:fill="FFFFFF"/>
        </w:rPr>
        <w:t>Management</w:t>
      </w:r>
    </w:p>
    <w:p w14:paraId="19A3596F" w14:textId="47B54F0F" w:rsidR="00801CA4" w:rsidRPr="00415E3E" w:rsidRDefault="00C54BA6" w:rsidP="002869EC">
      <w:pPr>
        <w:pStyle w:val="Instructionaltext"/>
        <w:spacing w:line="276" w:lineRule="auto"/>
        <w:rPr>
          <w:color w:val="auto"/>
          <w:shd w:val="clear" w:color="auto" w:fill="FFFFFF"/>
        </w:rPr>
      </w:pPr>
      <w:r>
        <w:rPr>
          <w:color w:val="auto"/>
        </w:rPr>
        <w:t xml:space="preserve">The </w:t>
      </w:r>
      <w:r w:rsidR="0025003A" w:rsidRPr="0028513B">
        <w:rPr>
          <w:color w:val="auto"/>
        </w:rPr>
        <w:t xml:space="preserve">European Society for Medical Oncology </w:t>
      </w:r>
      <w:r w:rsidR="0025003A">
        <w:rPr>
          <w:color w:val="auto"/>
        </w:rPr>
        <w:t>(</w:t>
      </w:r>
      <w:r w:rsidR="00801CA4" w:rsidRPr="00415E3E">
        <w:rPr>
          <w:color w:val="auto"/>
          <w:shd w:val="clear" w:color="auto" w:fill="FFFFFF"/>
        </w:rPr>
        <w:t>ESMO</w:t>
      </w:r>
      <w:r w:rsidR="0025003A">
        <w:rPr>
          <w:color w:val="auto"/>
          <w:shd w:val="clear" w:color="auto" w:fill="FFFFFF"/>
        </w:rPr>
        <w:t>)</w:t>
      </w:r>
      <w:r w:rsidR="00801CA4" w:rsidRPr="00415E3E">
        <w:rPr>
          <w:color w:val="auto"/>
          <w:shd w:val="clear" w:color="auto" w:fill="FFFFFF"/>
        </w:rPr>
        <w:t xml:space="preserve"> clinical guidelines recommend that patients with newly diagnosed or recurrent metastatic breast cancer should have a tissue biopsy to confirm histology and assess prognostic biomarkers</w:t>
      </w:r>
      <w:r w:rsidR="00B4057A" w:rsidRPr="00415E3E">
        <w:rPr>
          <w:color w:val="auto"/>
          <w:shd w:val="clear" w:color="auto" w:fill="FFFFFF"/>
        </w:rPr>
        <w:t xml:space="preserve"> to inform treatment options (namely estrogen receptor [ER], progesterone receptor [PR] and human epidermal growth factor receptor 2 [HER2]) </w:t>
      </w:r>
      <w:r w:rsidR="00B4057A" w:rsidRPr="00415E3E">
        <w:rPr>
          <w:color w:val="auto"/>
          <w:shd w:val="clear" w:color="auto" w:fill="FFFFFF"/>
        </w:rPr>
        <w:fldChar w:fldCharType="begin"/>
      </w:r>
      <w:r w:rsidR="00B4057A" w:rsidRPr="00415E3E">
        <w:rPr>
          <w:color w:val="auto"/>
          <w:shd w:val="clear" w:color="auto" w:fill="FFFFFF"/>
        </w:rPr>
        <w:instrText xml:space="preserve"> ADDIN ZOTERO_ITEM CSL_CITATION {"citationID":"KTyBZd4N","properties":{"formattedCitation":"(Gennari et al., 2021)","plainCitation":"(Gennari et al., 2021)","noteIndex":0},"citationItems":[{"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B4057A" w:rsidRPr="00415E3E">
        <w:rPr>
          <w:color w:val="auto"/>
          <w:shd w:val="clear" w:color="auto" w:fill="FFFFFF"/>
        </w:rPr>
        <w:fldChar w:fldCharType="separate"/>
      </w:r>
      <w:r w:rsidR="00B4057A" w:rsidRPr="00415E3E">
        <w:rPr>
          <w:color w:val="auto"/>
        </w:rPr>
        <w:t>(Gennari et al. 2021)</w:t>
      </w:r>
      <w:r w:rsidR="00B4057A" w:rsidRPr="00415E3E">
        <w:rPr>
          <w:color w:val="auto"/>
          <w:shd w:val="clear" w:color="auto" w:fill="FFFFFF"/>
        </w:rPr>
        <w:fldChar w:fldCharType="end"/>
      </w:r>
      <w:r w:rsidR="00B4057A" w:rsidRPr="00415E3E">
        <w:rPr>
          <w:color w:val="auto"/>
          <w:shd w:val="clear" w:color="auto" w:fill="FFFFFF"/>
        </w:rPr>
        <w:t xml:space="preserve">. Tumours expressing ER and/or PR are categorised as hormone receptor-positive breast cancers (HR+), whilst tumours that do not express ER, PR or HER2 are categorised as triple-negative breast cancer </w:t>
      </w:r>
      <w:r w:rsidR="00B4057A" w:rsidRPr="00415E3E">
        <w:rPr>
          <w:color w:val="auto"/>
          <w:shd w:val="clear" w:color="auto" w:fill="FFFFFF"/>
        </w:rPr>
        <w:fldChar w:fldCharType="begin"/>
      </w:r>
      <w:r w:rsidR="00B4057A" w:rsidRPr="00415E3E">
        <w:rPr>
          <w:color w:val="auto"/>
          <w:shd w:val="clear" w:color="auto" w:fill="FFFFFF"/>
        </w:rPr>
        <w:instrText xml:space="preserve"> ADDIN ZOTERO_ITEM CSL_CITATION {"citationID":"TEgMPbNs","properties":{"formattedCitation":"(Harbeck et al., 2019)","plainCitation":"(Harbeck et al., 2019)","noteIndex":0},"citationItems":[{"id":970,"uris":["http://zotero.org/users/local/Kw89WoMg/items/WAXUMKJ6"],"itemData":{"id":970,"type":"article-journal","abstract":"Breast cancer is the most frequent malignancy in women worldwide and is curable in ~70–80% of patients with early-stage, non-metastatic disease. Advanced breast cancer with distant organ metastases is considered incurable with currently available therapies. On the molecular level, breast cancer is a heterogeneous disease; molecular features include activation of human epidermal growth factor receptor 2 (HER2, encoded by ERBB2), activation of hormone receptors (oestrogen receptor and progesterone receptor) and/or BRCA mutations. Treatment strategies differ according to molecular subtype. Management of breast cancer is multidisciplinary; it includes locoregional (surgery and radiation therapy) and systemic therapy approaches. Systemic therapies include endocrine therapy for hormone receptor-positive disease, chemotherapy, anti-HER2 therapy for HER2-positive disease, bone stabilizing agents, poly(ADP-ribose) polymerase inhibitors for BRCA mutation carriers and, quite recently, immunotherapy. Future therapeutic concepts in breast cancer aim at individualization of therapy as well as at treatment de-escalation and escalation based on tumour biology and early therapy response. Next to further treatment innovations, equal worldwide access to therapeutic advances remains the global challenge in breast cancer care for the future.","container-title":"Nature Reviews Disease Primers","DOI":"10.1038/s41572-019-0111-2","ISSN":"2056-676X","issue":"1","journalAbbreviation":"Nat Rev Dis Primers","language":"en","license":"2019 Springer Nature Limited","page":"66","publisher":"Nature Publishing Group","source":"www.nature.com","title":"Breast cancer","volume":"5","author":[{"family":"Harbeck","given":"Nadia"},{"family":"Penault-Llorca","given":"Frédérique"},{"family":"Cortes","given":"Javier"},{"family":"Gnant","given":"Michael"},{"family":"Houssami","given":"Nehmat"},{"family":"Poortmans","given":"Philip"},{"family":"Ruddy","given":"Kathryn"},{"family":"Tsang","given":"Janice"},{"family":"Cardoso","given":"Fatima"}],"issued":{"date-parts":[["2019",9,23]]}}}],"schema":"https://github.com/citation-style-language/schema/raw/master/csl-citation.json"} </w:instrText>
      </w:r>
      <w:r w:rsidR="00B4057A" w:rsidRPr="00415E3E">
        <w:rPr>
          <w:color w:val="auto"/>
          <w:shd w:val="clear" w:color="auto" w:fill="FFFFFF"/>
        </w:rPr>
        <w:fldChar w:fldCharType="separate"/>
      </w:r>
      <w:r w:rsidR="00B4057A" w:rsidRPr="00415E3E">
        <w:rPr>
          <w:color w:val="auto"/>
        </w:rPr>
        <w:t>(Harbeck et al. 2019)</w:t>
      </w:r>
      <w:r w:rsidR="00B4057A" w:rsidRPr="00415E3E">
        <w:rPr>
          <w:color w:val="auto"/>
          <w:shd w:val="clear" w:color="auto" w:fill="FFFFFF"/>
        </w:rPr>
        <w:fldChar w:fldCharType="end"/>
      </w:r>
      <w:r w:rsidR="00B4057A" w:rsidRPr="00415E3E">
        <w:rPr>
          <w:color w:val="auto"/>
          <w:shd w:val="clear" w:color="auto" w:fill="FFFFFF"/>
        </w:rPr>
        <w:t>.</w:t>
      </w:r>
      <w:r w:rsidR="00B4057A" w:rsidRPr="00415E3E">
        <w:rPr>
          <w:color w:val="auto"/>
        </w:rPr>
        <w:t xml:space="preserve"> The most common molecular subtype is HR+/HER2- which accounts for ~70% of cases of breast cancer </w:t>
      </w:r>
      <w:r w:rsidR="00B4057A" w:rsidRPr="00415E3E">
        <w:rPr>
          <w:color w:val="auto"/>
        </w:rPr>
        <w:fldChar w:fldCharType="begin"/>
      </w:r>
      <w:r w:rsidR="00B4057A" w:rsidRPr="00415E3E">
        <w:rPr>
          <w:color w:val="auto"/>
        </w:rPr>
        <w:instrText xml:space="preserve"> ADDIN ZOTERO_ITEM CSL_CITATION {"citationID":"cRwQxriq","properties":{"formattedCitation":"(National Cancer Institute, 2025)","plainCitation":"(National Cancer Institute, 2025)","noteIndex":0},"citationItems":[{"id":974,"uris":["http://zotero.org/users/local/Kw89WoMg/items/MVIHTEPG"],"itemData":{"id":974,"type":"webpage","abstract":"Cancer Statistical Fact Sheets are summaries of common cancer types developed to provide an overview of frequently-requested cancer statistics including incidence, mortality, survival, stage, prevalence, and lifetime risk.","container-title":"SEER","language":"en","title":"Female Breast Cancer Subtypes - Cancer Stat Facts","URL":"https://seer.cancer.gov/statfacts/html/breast-subtypes.html","author":[{"family":"National Cancer Institute","given":""}],"accessed":{"date-parts":[["2026",2,26]]},"issued":{"date-parts":[["2025"]]}}}],"schema":"https://github.com/citation-style-language/schema/raw/master/csl-citation.json"} </w:instrText>
      </w:r>
      <w:r w:rsidR="00B4057A" w:rsidRPr="00415E3E">
        <w:rPr>
          <w:color w:val="auto"/>
        </w:rPr>
        <w:fldChar w:fldCharType="separate"/>
      </w:r>
      <w:r w:rsidR="00B4057A" w:rsidRPr="00415E3E">
        <w:rPr>
          <w:color w:val="auto"/>
        </w:rPr>
        <w:t>(National Cancer Institute 2025)</w:t>
      </w:r>
      <w:r w:rsidR="00B4057A" w:rsidRPr="00415E3E">
        <w:rPr>
          <w:color w:val="auto"/>
        </w:rPr>
        <w:fldChar w:fldCharType="end"/>
      </w:r>
      <w:r w:rsidR="00B4057A" w:rsidRPr="00415E3E">
        <w:rPr>
          <w:color w:val="auto"/>
        </w:rPr>
        <w:t>.</w:t>
      </w:r>
    </w:p>
    <w:p w14:paraId="62DA80EA" w14:textId="01CDC0E6" w:rsidR="00B4057A" w:rsidRPr="00415E3E" w:rsidRDefault="00801CA4" w:rsidP="002869EC">
      <w:pPr>
        <w:pStyle w:val="Instructionaltext"/>
        <w:spacing w:line="276" w:lineRule="auto"/>
        <w:rPr>
          <w:color w:val="auto"/>
          <w:shd w:val="clear" w:color="auto" w:fill="FFFFFF"/>
        </w:rPr>
      </w:pPr>
      <w:r w:rsidRPr="00415E3E">
        <w:rPr>
          <w:color w:val="auto"/>
          <w:shd w:val="clear" w:color="auto" w:fill="FFFFFF"/>
        </w:rPr>
        <w:t>Other therapeutically relevant biomarkers</w:t>
      </w:r>
      <w:r w:rsidR="00B4057A" w:rsidRPr="00415E3E">
        <w:rPr>
          <w:color w:val="auto"/>
          <w:shd w:val="clear" w:color="auto" w:fill="FFFFFF"/>
        </w:rPr>
        <w:t xml:space="preserve"> recommended</w:t>
      </w:r>
      <w:r w:rsidRPr="00415E3E">
        <w:rPr>
          <w:color w:val="auto"/>
          <w:shd w:val="clear" w:color="auto" w:fill="FFFFFF"/>
        </w:rPr>
        <w:t xml:space="preserve"> to be assessed as part of routine clinical practice</w:t>
      </w:r>
      <w:r w:rsidR="00B4057A" w:rsidRPr="00415E3E">
        <w:rPr>
          <w:color w:val="auto"/>
          <w:shd w:val="clear" w:color="auto" w:fill="FFFFFF"/>
        </w:rPr>
        <w:t xml:space="preserve"> in patients with HR+/HER2- metastatic breast cancer</w:t>
      </w:r>
      <w:r w:rsidRPr="00415E3E">
        <w:rPr>
          <w:color w:val="auto"/>
          <w:shd w:val="clear" w:color="auto" w:fill="FFFFFF"/>
        </w:rPr>
        <w:t xml:space="preserve"> include germline </w:t>
      </w:r>
      <w:r w:rsidRPr="00415E3E">
        <w:rPr>
          <w:i/>
          <w:color w:val="auto"/>
          <w:shd w:val="clear" w:color="auto" w:fill="FFFFFF"/>
        </w:rPr>
        <w:t>BRCA1/2</w:t>
      </w:r>
      <w:r w:rsidR="00007B4B" w:rsidRPr="00415E3E">
        <w:rPr>
          <w:i/>
          <w:color w:val="auto"/>
          <w:shd w:val="clear" w:color="auto" w:fill="FFFFFF"/>
        </w:rPr>
        <w:t xml:space="preserve"> </w:t>
      </w:r>
      <w:r w:rsidR="00007B4B" w:rsidRPr="00415E3E">
        <w:rPr>
          <w:color w:val="auto"/>
          <w:shd w:val="clear" w:color="auto" w:fill="FFFFFF"/>
        </w:rPr>
        <w:t xml:space="preserve">and </w:t>
      </w:r>
      <w:r w:rsidR="00007B4B" w:rsidRPr="00415E3E">
        <w:rPr>
          <w:i/>
          <w:color w:val="auto"/>
          <w:shd w:val="clear" w:color="auto" w:fill="FFFFFF"/>
        </w:rPr>
        <w:t>PIK3CA</w:t>
      </w:r>
      <w:r w:rsidRPr="00415E3E">
        <w:rPr>
          <w:color w:val="auto"/>
          <w:shd w:val="clear" w:color="auto" w:fill="FFFFFF"/>
        </w:rPr>
        <w:t> </w:t>
      </w:r>
      <w:r w:rsidR="003C302F">
        <w:rPr>
          <w:color w:val="auto"/>
          <w:shd w:val="clear" w:color="auto" w:fill="FFFFFF"/>
        </w:rPr>
        <w:t>variant</w:t>
      </w:r>
      <w:r w:rsidR="003C302F" w:rsidRPr="00415E3E">
        <w:rPr>
          <w:color w:val="auto"/>
          <w:shd w:val="clear" w:color="auto" w:fill="FFFFFF"/>
        </w:rPr>
        <w:t xml:space="preserve"> </w:t>
      </w:r>
      <w:r w:rsidRPr="00415E3E">
        <w:rPr>
          <w:color w:val="auto"/>
          <w:shd w:val="clear" w:color="auto" w:fill="FFFFFF"/>
        </w:rPr>
        <w:t xml:space="preserve">status </w:t>
      </w:r>
      <w:r w:rsidR="00B4057A" w:rsidRPr="00415E3E">
        <w:rPr>
          <w:color w:val="auto"/>
          <w:shd w:val="clear" w:color="auto" w:fill="FFFFFF"/>
        </w:rPr>
        <w:fldChar w:fldCharType="begin"/>
      </w:r>
      <w:r w:rsidR="00B4057A" w:rsidRPr="00415E3E">
        <w:rPr>
          <w:color w:val="auto"/>
          <w:shd w:val="clear" w:color="auto" w:fill="FFFFFF"/>
        </w:rPr>
        <w:instrText xml:space="preserve"> ADDIN ZOTERO_ITEM CSL_CITATION {"citationID":"qvqSpQkc","properties":{"formattedCitation":"(Gennari et al., 2021)","plainCitation":"(Gennari et al., 2021)","noteIndex":0},"citationItems":[{"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B4057A" w:rsidRPr="00415E3E">
        <w:rPr>
          <w:color w:val="auto"/>
          <w:shd w:val="clear" w:color="auto" w:fill="FFFFFF"/>
        </w:rPr>
        <w:fldChar w:fldCharType="separate"/>
      </w:r>
      <w:r w:rsidR="00B4057A" w:rsidRPr="00415E3E">
        <w:rPr>
          <w:color w:val="auto"/>
        </w:rPr>
        <w:t>(Gennari et al. 2021)</w:t>
      </w:r>
      <w:r w:rsidR="00B4057A" w:rsidRPr="00415E3E">
        <w:rPr>
          <w:color w:val="auto"/>
          <w:shd w:val="clear" w:color="auto" w:fill="FFFFFF"/>
        </w:rPr>
        <w:fldChar w:fldCharType="end"/>
      </w:r>
      <w:r w:rsidR="00B4057A" w:rsidRPr="00415E3E">
        <w:rPr>
          <w:color w:val="auto"/>
          <w:shd w:val="clear" w:color="auto" w:fill="FFFFFF"/>
        </w:rPr>
        <w:t xml:space="preserve">. </w:t>
      </w:r>
      <w:r w:rsidRPr="00415E3E">
        <w:rPr>
          <w:color w:val="auto"/>
          <w:shd w:val="clear" w:color="auto" w:fill="FFFFFF"/>
        </w:rPr>
        <w:t xml:space="preserve">Genomic profiling and further diagnostic tests [e.g. on tumour tissue or circulating tumour DNA (ctDNA)] </w:t>
      </w:r>
      <w:r w:rsidR="00B4057A" w:rsidRPr="00415E3E">
        <w:rPr>
          <w:color w:val="auto"/>
          <w:shd w:val="clear" w:color="auto" w:fill="FFFFFF"/>
        </w:rPr>
        <w:t>are recommended to</w:t>
      </w:r>
      <w:r w:rsidRPr="00415E3E">
        <w:rPr>
          <w:color w:val="auto"/>
          <w:shd w:val="clear" w:color="auto" w:fill="FFFFFF"/>
        </w:rPr>
        <w:t xml:space="preserve"> only be carried out as part of routine clinical practice if the result will change the treatment approach</w:t>
      </w:r>
      <w:r w:rsidR="00B4057A" w:rsidRPr="00415E3E">
        <w:rPr>
          <w:color w:val="auto"/>
          <w:shd w:val="clear" w:color="auto" w:fill="FFFFFF"/>
        </w:rPr>
        <w:t xml:space="preserve"> </w:t>
      </w:r>
      <w:r w:rsidRPr="00415E3E">
        <w:rPr>
          <w:color w:val="auto"/>
          <w:shd w:val="clear" w:color="auto" w:fill="FFFFFF"/>
        </w:rPr>
        <w:t>or if the patient can access appropriate clinical trials</w:t>
      </w:r>
      <w:r w:rsidR="00B4057A" w:rsidRPr="00415E3E">
        <w:rPr>
          <w:color w:val="auto"/>
          <w:shd w:val="clear" w:color="auto" w:fill="FFFFFF"/>
        </w:rPr>
        <w:t xml:space="preserve"> </w:t>
      </w:r>
      <w:r w:rsidR="00B4057A" w:rsidRPr="00415E3E">
        <w:rPr>
          <w:color w:val="auto"/>
          <w:shd w:val="clear" w:color="auto" w:fill="FFFFFF"/>
        </w:rPr>
        <w:fldChar w:fldCharType="begin"/>
      </w:r>
      <w:r w:rsidR="00B4057A" w:rsidRPr="00415E3E">
        <w:rPr>
          <w:color w:val="auto"/>
          <w:shd w:val="clear" w:color="auto" w:fill="FFFFFF"/>
        </w:rPr>
        <w:instrText xml:space="preserve"> ADDIN ZOTERO_ITEM CSL_CITATION {"citationID":"AP3rUeSZ","properties":{"formattedCitation":"(Gennari et al., 2021)","plainCitation":"(Gennari et al., 2021)","noteIndex":0},"citationItems":[{"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B4057A" w:rsidRPr="00415E3E">
        <w:rPr>
          <w:color w:val="auto"/>
          <w:shd w:val="clear" w:color="auto" w:fill="FFFFFF"/>
        </w:rPr>
        <w:fldChar w:fldCharType="separate"/>
      </w:r>
      <w:r w:rsidR="00B4057A" w:rsidRPr="00415E3E">
        <w:rPr>
          <w:color w:val="auto"/>
        </w:rPr>
        <w:t>(Gennari et al. 2021)</w:t>
      </w:r>
      <w:r w:rsidR="00B4057A" w:rsidRPr="00415E3E">
        <w:rPr>
          <w:color w:val="auto"/>
          <w:shd w:val="clear" w:color="auto" w:fill="FFFFFF"/>
        </w:rPr>
        <w:fldChar w:fldCharType="end"/>
      </w:r>
      <w:r w:rsidR="00B4057A" w:rsidRPr="00415E3E">
        <w:rPr>
          <w:color w:val="auto"/>
          <w:shd w:val="clear" w:color="auto" w:fill="FFFFFF"/>
        </w:rPr>
        <w:t xml:space="preserve">. </w:t>
      </w:r>
    </w:p>
    <w:p w14:paraId="3C88650D" w14:textId="2A7B0A7D" w:rsidR="00801CA4" w:rsidRPr="00415E3E" w:rsidRDefault="00F15043" w:rsidP="002869EC">
      <w:pPr>
        <w:pStyle w:val="Instructionaltext"/>
        <w:spacing w:line="276" w:lineRule="auto"/>
        <w:rPr>
          <w:color w:val="auto"/>
          <w:shd w:val="clear" w:color="auto" w:fill="FFFFFF"/>
        </w:rPr>
      </w:pPr>
      <w:r>
        <w:rPr>
          <w:color w:val="auto"/>
          <w:shd w:val="clear" w:color="auto" w:fill="FFFFFF"/>
        </w:rPr>
        <w:t>The</w:t>
      </w:r>
      <w:r w:rsidRPr="00415E3E">
        <w:rPr>
          <w:color w:val="auto"/>
          <w:shd w:val="clear" w:color="auto" w:fill="FFFFFF"/>
        </w:rPr>
        <w:t xml:space="preserve"> </w:t>
      </w:r>
      <w:r w:rsidR="00B4057A" w:rsidRPr="00415E3E">
        <w:rPr>
          <w:color w:val="auto"/>
          <w:shd w:val="clear" w:color="auto" w:fill="FFFFFF"/>
        </w:rPr>
        <w:t xml:space="preserve">proposed diagnostic work-up algorithm for newly diagnosed or recurrent metastatic breast cancer </w:t>
      </w:r>
      <w:r>
        <w:rPr>
          <w:color w:val="auto"/>
          <w:shd w:val="clear" w:color="auto" w:fill="FFFFFF"/>
        </w:rPr>
        <w:t xml:space="preserve">from the ESMO guidelines </w:t>
      </w:r>
      <w:r w:rsidR="00B4057A" w:rsidRPr="00415E3E">
        <w:rPr>
          <w:color w:val="auto"/>
          <w:shd w:val="clear" w:color="auto" w:fill="FFFFFF"/>
        </w:rPr>
        <w:t xml:space="preserve">is presented in </w:t>
      </w:r>
      <w:r w:rsidR="00B4057A" w:rsidRPr="00415E3E">
        <w:rPr>
          <w:color w:val="auto"/>
          <w:shd w:val="clear" w:color="auto" w:fill="FFFFFF"/>
        </w:rPr>
        <w:fldChar w:fldCharType="begin"/>
      </w:r>
      <w:r w:rsidR="00B4057A" w:rsidRPr="00415E3E">
        <w:rPr>
          <w:color w:val="auto"/>
          <w:shd w:val="clear" w:color="auto" w:fill="FFFFFF"/>
        </w:rPr>
        <w:instrText xml:space="preserve"> REF _Ref222997185 \h </w:instrText>
      </w:r>
      <w:r w:rsidR="00E42B17" w:rsidRPr="00415E3E">
        <w:rPr>
          <w:color w:val="auto"/>
          <w:shd w:val="clear" w:color="auto" w:fill="FFFFFF"/>
        </w:rPr>
        <w:instrText xml:space="preserve"> \* MERGEFORMAT </w:instrText>
      </w:r>
      <w:r w:rsidR="00B4057A" w:rsidRPr="00415E3E">
        <w:rPr>
          <w:color w:val="auto"/>
          <w:shd w:val="clear" w:color="auto" w:fill="FFFFFF"/>
        </w:rPr>
      </w:r>
      <w:r w:rsidR="00B4057A" w:rsidRPr="00415E3E">
        <w:rPr>
          <w:color w:val="auto"/>
          <w:shd w:val="clear" w:color="auto" w:fill="FFFFFF"/>
        </w:rPr>
        <w:fldChar w:fldCharType="separate"/>
      </w:r>
      <w:r w:rsidR="00B4057A" w:rsidRPr="00415E3E">
        <w:rPr>
          <w:color w:val="auto"/>
        </w:rPr>
        <w:t>Figure 1</w:t>
      </w:r>
      <w:r w:rsidR="00B4057A" w:rsidRPr="00415E3E">
        <w:rPr>
          <w:color w:val="auto"/>
          <w:shd w:val="clear" w:color="auto" w:fill="FFFFFF"/>
        </w:rPr>
        <w:fldChar w:fldCharType="end"/>
      </w:r>
      <w:r w:rsidR="00B4057A" w:rsidRPr="00415E3E">
        <w:rPr>
          <w:color w:val="auto"/>
          <w:shd w:val="clear" w:color="auto" w:fill="FFFFFF"/>
        </w:rPr>
        <w:t xml:space="preserve">. </w:t>
      </w:r>
    </w:p>
    <w:p w14:paraId="6A33EAEE" w14:textId="77777777" w:rsidR="00801CA4" w:rsidRDefault="00801CA4" w:rsidP="002869EC">
      <w:pPr>
        <w:pStyle w:val="Instructionaltext"/>
        <w:spacing w:line="276" w:lineRule="auto"/>
        <w:rPr>
          <w:shd w:val="clear" w:color="auto" w:fill="FFFFFF"/>
        </w:rPr>
      </w:pPr>
    </w:p>
    <w:p w14:paraId="1A5411D1" w14:textId="45B691C3" w:rsidR="00F02CD7" w:rsidRDefault="00F02CD7" w:rsidP="00605D1E">
      <w:pPr>
        <w:pStyle w:val="Instructionaltext"/>
        <w:rPr>
          <w:shd w:val="clear" w:color="auto" w:fill="FFFFFF"/>
        </w:rPr>
      </w:pPr>
      <w:r>
        <w:rPr>
          <w:noProof/>
          <w:shd w:val="clear" w:color="auto" w:fill="FFFFFF"/>
        </w:rPr>
        <w:drawing>
          <wp:inline distT="0" distB="0" distL="0" distR="0" wp14:anchorId="0802B9EA" wp14:editId="687605CB">
            <wp:extent cx="6083935" cy="4991735"/>
            <wp:effectExtent l="0" t="0" r="0" b="0"/>
            <wp:docPr id="932801804" name="Picture 2" descr="A flowchart showing the diagnostic work-up and staging of metastatic breast canc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801804" name="Picture 2" descr="A flowchart showing the diagnostic work-up and staging of metastatic breast cancer.">
                      <a:extLst>
                        <a:ext uri="{C183D7F6-B498-43B3-948B-1728B52AA6E4}">
                          <adec:decorative xmlns:adec="http://schemas.microsoft.com/office/drawing/2017/decorative" val="0"/>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3935" cy="4991735"/>
                    </a:xfrm>
                    <a:prstGeom prst="rect">
                      <a:avLst/>
                    </a:prstGeom>
                  </pic:spPr>
                </pic:pic>
              </a:graphicData>
            </a:graphic>
          </wp:inline>
        </w:drawing>
      </w:r>
    </w:p>
    <w:p w14:paraId="025E84DE" w14:textId="596CE098" w:rsidR="00D12AF7" w:rsidRPr="00D12AF7" w:rsidRDefault="00D12AF7" w:rsidP="00605D1E">
      <w:pPr>
        <w:pStyle w:val="Caption"/>
      </w:pPr>
      <w:bookmarkStart w:id="3" w:name="_Ref222997185"/>
      <w:bookmarkStart w:id="4" w:name="_Ref222997182"/>
      <w:r>
        <w:t xml:space="preserve">Figure </w:t>
      </w:r>
      <w:r>
        <w:fldChar w:fldCharType="begin"/>
      </w:r>
      <w:r>
        <w:instrText xml:space="preserve"> SEQ Figure \* ARABIC </w:instrText>
      </w:r>
      <w:r>
        <w:fldChar w:fldCharType="separate"/>
      </w:r>
      <w:r w:rsidR="00470481">
        <w:rPr>
          <w:noProof/>
        </w:rPr>
        <w:t>1</w:t>
      </w:r>
      <w:r>
        <w:fldChar w:fldCharType="end"/>
      </w:r>
      <w:bookmarkEnd w:id="3"/>
      <w:r>
        <w:t xml:space="preserve"> </w:t>
      </w:r>
      <w:r>
        <w:rPr>
          <w:shd w:val="clear" w:color="auto" w:fill="FFFFFF"/>
        </w:rPr>
        <w:t>Diagnostic work-up and staging of metastatic breast cancer</w:t>
      </w:r>
      <w:bookmarkEnd w:id="4"/>
    </w:p>
    <w:p w14:paraId="4023594C" w14:textId="2F3DD143" w:rsidR="00D12AF7" w:rsidRDefault="00D12AF7" w:rsidP="00415E3E">
      <w:pPr>
        <w:pStyle w:val="Tablenotes"/>
        <w:jc w:val="left"/>
      </w:pPr>
      <w:r w:rsidRPr="00D12AF7">
        <w:t>AI</w:t>
      </w:r>
      <w:r>
        <w:t xml:space="preserve"> =</w:t>
      </w:r>
      <w:r w:rsidRPr="00D12AF7">
        <w:t xml:space="preserve"> aromatase inhibitor; CNS</w:t>
      </w:r>
      <w:r>
        <w:t xml:space="preserve"> =</w:t>
      </w:r>
      <w:r w:rsidRPr="00D12AF7">
        <w:t xml:space="preserve"> central nervous system; CT</w:t>
      </w:r>
      <w:r>
        <w:t xml:space="preserve"> =</w:t>
      </w:r>
      <w:r w:rsidRPr="00D12AF7">
        <w:t xml:space="preserve"> computed tomography; ER</w:t>
      </w:r>
      <w:r>
        <w:t xml:space="preserve"> =</w:t>
      </w:r>
      <w:r w:rsidRPr="00D12AF7">
        <w:t xml:space="preserve"> estrogen receptor; ESCAT</w:t>
      </w:r>
      <w:r>
        <w:t xml:space="preserve"> = </w:t>
      </w:r>
      <w:r w:rsidRPr="00D12AF7">
        <w:t>ESMO Scale for Clinical Actionability of Molecular Targets; </w:t>
      </w:r>
      <w:r w:rsidRPr="00D12AF7">
        <w:rPr>
          <w:i/>
          <w:iCs/>
        </w:rPr>
        <w:t>ESR1</w:t>
      </w:r>
      <w:r>
        <w:t xml:space="preserve"> </w:t>
      </w:r>
      <w:r w:rsidRPr="00D12AF7">
        <w:t>= estrogen receptor 1; </w:t>
      </w:r>
      <w:proofErr w:type="spellStart"/>
      <w:r w:rsidRPr="00D12AF7">
        <w:rPr>
          <w:i/>
          <w:iCs/>
        </w:rPr>
        <w:t>gBRCAm</w:t>
      </w:r>
      <w:proofErr w:type="spellEnd"/>
      <w:r>
        <w:t xml:space="preserve"> =</w:t>
      </w:r>
      <w:r w:rsidRPr="00D12AF7">
        <w:t xml:space="preserve"> germline </w:t>
      </w:r>
      <w:r w:rsidRPr="00D12AF7">
        <w:rPr>
          <w:i/>
          <w:iCs/>
        </w:rPr>
        <w:t>BRCA1/2</w:t>
      </w:r>
      <w:r w:rsidRPr="00D12AF7">
        <w:t> mutation; HER2</w:t>
      </w:r>
      <w:r>
        <w:t xml:space="preserve"> =</w:t>
      </w:r>
      <w:r w:rsidRPr="00D12AF7">
        <w:t xml:space="preserve"> human epidermal growth factor receptor 2; IHC</w:t>
      </w:r>
      <w:r>
        <w:t xml:space="preserve"> =</w:t>
      </w:r>
      <w:r w:rsidRPr="00D12AF7">
        <w:t xml:space="preserve"> immunohistochemistry; MBC</w:t>
      </w:r>
      <w:r>
        <w:t xml:space="preserve"> =</w:t>
      </w:r>
      <w:r w:rsidRPr="00D12AF7">
        <w:t xml:space="preserve"> metastatic breast cancer; MSI</w:t>
      </w:r>
      <w:r>
        <w:t xml:space="preserve"> =</w:t>
      </w:r>
      <w:r w:rsidRPr="00D12AF7">
        <w:t xml:space="preserve"> microsatellite instability; </w:t>
      </w:r>
      <w:r w:rsidRPr="00D12AF7">
        <w:rPr>
          <w:i/>
          <w:iCs/>
        </w:rPr>
        <w:t>NTRK</w:t>
      </w:r>
      <w:r>
        <w:t xml:space="preserve"> =</w:t>
      </w:r>
      <w:r w:rsidRPr="00D12AF7">
        <w:t> neurotrophic tyrosine receptor kinase; </w:t>
      </w:r>
      <w:r w:rsidRPr="00D12AF7">
        <w:rPr>
          <w:i/>
          <w:iCs/>
        </w:rPr>
        <w:t>PALB2</w:t>
      </w:r>
      <w:r>
        <w:t xml:space="preserve"> =</w:t>
      </w:r>
      <w:r w:rsidRPr="00D12AF7">
        <w:rPr>
          <w:i/>
          <w:iCs/>
        </w:rPr>
        <w:t xml:space="preserve"> </w:t>
      </w:r>
      <w:r w:rsidRPr="00D12AF7">
        <w:t>partner and localiser of</w:t>
      </w:r>
      <w:r w:rsidRPr="00D12AF7">
        <w:rPr>
          <w:i/>
          <w:iCs/>
        </w:rPr>
        <w:t xml:space="preserve"> BRCA2</w:t>
      </w:r>
      <w:r w:rsidRPr="00D12AF7">
        <w:t>; PD-L1</w:t>
      </w:r>
      <w:r>
        <w:t xml:space="preserve"> =</w:t>
      </w:r>
      <w:r w:rsidRPr="00D12AF7">
        <w:t xml:space="preserve"> programmed death-ligand 1; PET</w:t>
      </w:r>
      <w:r>
        <w:t xml:space="preserve"> =</w:t>
      </w:r>
      <w:r w:rsidRPr="00D12AF7">
        <w:t xml:space="preserve"> positron emission tomography; </w:t>
      </w:r>
      <w:proofErr w:type="spellStart"/>
      <w:r w:rsidRPr="00D12AF7">
        <w:t>PgR</w:t>
      </w:r>
      <w:proofErr w:type="spellEnd"/>
      <w:r>
        <w:t xml:space="preserve"> =</w:t>
      </w:r>
      <w:r w:rsidRPr="00D12AF7">
        <w:t xml:space="preserve"> progesterone receptor; </w:t>
      </w:r>
      <w:r w:rsidRPr="00D12AF7">
        <w:rPr>
          <w:i/>
          <w:iCs/>
        </w:rPr>
        <w:t>PIK3CA</w:t>
      </w:r>
      <w:r>
        <w:t xml:space="preserve"> =</w:t>
      </w:r>
      <w:r w:rsidRPr="00D12AF7">
        <w:t> phosphatidylinositol-4,5-bisphosphate 3-kinase catalytic subunit alpha; TMB</w:t>
      </w:r>
      <w:r>
        <w:t xml:space="preserve"> =</w:t>
      </w:r>
      <w:r w:rsidRPr="00D12AF7">
        <w:t xml:space="preserve"> tumour mutation burden; TNBC</w:t>
      </w:r>
      <w:r>
        <w:t xml:space="preserve"> =</w:t>
      </w:r>
      <w:r w:rsidRPr="00D12AF7">
        <w:t xml:space="preserve"> triple-negative breast cancer.</w:t>
      </w:r>
    </w:p>
    <w:p w14:paraId="1D83CF23" w14:textId="29D42625" w:rsidR="00E96505" w:rsidRPr="00BD2BAA" w:rsidRDefault="00E96505" w:rsidP="00415E3E">
      <w:pPr>
        <w:pStyle w:val="Tablenotes"/>
        <w:jc w:val="left"/>
        <w:rPr>
          <w:rStyle w:val="CommentReference"/>
          <w:sz w:val="18"/>
          <w:szCs w:val="18"/>
          <w:lang w:val="en-GB" w:eastAsia="ja-JP"/>
        </w:rPr>
      </w:pPr>
      <w:r w:rsidRPr="00BD2BAA">
        <w:rPr>
          <w:rStyle w:val="CommentReference"/>
          <w:sz w:val="18"/>
          <w:szCs w:val="18"/>
          <w:lang w:val="en-GB" w:eastAsia="ja-JP"/>
        </w:rPr>
        <w:t>Source: Figure 1, (Gennari et al., 2021)</w:t>
      </w:r>
    </w:p>
    <w:p w14:paraId="5E0CE395" w14:textId="47EF433A" w:rsidR="00892954" w:rsidRPr="00415E3E" w:rsidRDefault="00892954" w:rsidP="002869EC">
      <w:pPr>
        <w:pStyle w:val="Instructionaltext"/>
        <w:spacing w:line="276" w:lineRule="auto"/>
        <w:rPr>
          <w:color w:val="auto"/>
        </w:rPr>
      </w:pPr>
      <w:r w:rsidRPr="00415E3E">
        <w:rPr>
          <w:color w:val="auto"/>
        </w:rPr>
        <w:t xml:space="preserve">Except for patients with visceral crisis (imminent organ failure) in whom chemotherapy is recommended, endocrine therapy, with either aromatase inhibitors (AIs) or fulvestrant, plus a CDK4/6 inhibitor is the recommended SOC first-line treatment for patients with </w:t>
      </w:r>
      <w:r w:rsidR="00171E38" w:rsidRPr="00415E3E">
        <w:rPr>
          <w:color w:val="auto"/>
        </w:rPr>
        <w:t>H</w:t>
      </w:r>
      <w:r w:rsidRPr="00415E3E">
        <w:rPr>
          <w:color w:val="auto"/>
        </w:rPr>
        <w:t xml:space="preserve">R+/HER2- locally advanced or metastatic breast cancer </w:t>
      </w:r>
      <w:r w:rsidR="00171E38" w:rsidRPr="00415E3E">
        <w:rPr>
          <w:color w:val="auto"/>
        </w:rPr>
        <w:fldChar w:fldCharType="begin"/>
      </w:r>
      <w:r w:rsidR="00171E38" w:rsidRPr="00415E3E">
        <w:rPr>
          <w:color w:val="auto"/>
        </w:rPr>
        <w:instrText xml:space="preserve"> ADDIN ZOTERO_ITEM CSL_CITATION {"citationID":"yKsPMuth","properties":{"formattedCitation":"(Gennari et al., 2021)","plainCitation":"(Gennari et al., 2021)","noteIndex":0},"citationItems":[{"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171E38" w:rsidRPr="00415E3E">
        <w:rPr>
          <w:color w:val="auto"/>
        </w:rPr>
        <w:fldChar w:fldCharType="separate"/>
      </w:r>
      <w:r w:rsidR="00171E38" w:rsidRPr="00415E3E">
        <w:rPr>
          <w:color w:val="auto"/>
        </w:rPr>
        <w:t>(Gennari et al. 2021)</w:t>
      </w:r>
      <w:r w:rsidR="00171E38" w:rsidRPr="00415E3E">
        <w:rPr>
          <w:color w:val="auto"/>
        </w:rPr>
        <w:fldChar w:fldCharType="end"/>
      </w:r>
      <w:r w:rsidR="00171E38" w:rsidRPr="00415E3E">
        <w:rPr>
          <w:color w:val="auto"/>
        </w:rPr>
        <w:t>.</w:t>
      </w:r>
      <w:r w:rsidRPr="00415E3E">
        <w:rPr>
          <w:color w:val="auto"/>
        </w:rPr>
        <w:t xml:space="preserve"> </w:t>
      </w:r>
      <w:r w:rsidR="00007B4B" w:rsidRPr="00415E3E">
        <w:rPr>
          <w:color w:val="auto"/>
        </w:rPr>
        <w:t xml:space="preserve">However, all tumours will eventually develop resistance to endocrine therapies, with </w:t>
      </w:r>
      <w:r w:rsidR="00007B4B" w:rsidRPr="00415E3E">
        <w:rPr>
          <w:i/>
          <w:color w:val="auto"/>
        </w:rPr>
        <w:t xml:space="preserve">ESR1 </w:t>
      </w:r>
      <w:r w:rsidR="00007B4B" w:rsidRPr="00415E3E">
        <w:rPr>
          <w:color w:val="auto"/>
        </w:rPr>
        <w:t>variants</w:t>
      </w:r>
      <w:r w:rsidR="00C74A8F" w:rsidRPr="00415E3E">
        <w:rPr>
          <w:color w:val="auto"/>
        </w:rPr>
        <w:t xml:space="preserve"> representing a type of acquired resistance in up to 40-50% of patients after initial endocrine therapy in the metastatic setting </w:t>
      </w:r>
      <w:r w:rsidR="00C74A8F" w:rsidRPr="00415E3E">
        <w:rPr>
          <w:color w:val="auto"/>
        </w:rPr>
        <w:fldChar w:fldCharType="begin"/>
      </w:r>
      <w:r w:rsidR="00C74A8F" w:rsidRPr="00415E3E">
        <w:rPr>
          <w:color w:val="auto"/>
        </w:rPr>
        <w:instrText xml:space="preserve"> ADDIN ZOTERO_ITEM CSL_CITATION {"citationID":"WVInE7Eq","properties":{"formattedCitation":"(Brett et al., 2021)","plainCitation":"(Brett et al., 2021)","noteIndex":0},"citationItems":[{"id":978,"uris":["http://zotero.org/users/local/Kw89WoMg/items/IU2B9QFA"],"itemData":{"id":978,"type":"article-journal","abstract":"In metastatic hormone receptor-positive breast cancer, ESR1 mutations are a common cause of acquired resistance to the backbone of therapy, estrogen deprivation by aromatase inhibition. How these mutations affect tumor sensitivity to established and novel therapies are active areas of research. These therapies include estrogen receptor-targeting agents, such as selective estrogen receptor modulators, covalent antagonists, and degraders (including tamoxifen, fulvestrant, and novel agents), and combination therapies, such as endocrine therapy plus CDK4/6, PI3K, or mTORC1 inhibition. In this review, we summarize existing knowledge surrounding the mechanisms of action of ESR1 mutations and roles in resistance to aromatase inhibition. We then analyze the recent literature on how ESR1 mutations affect outcomes in estrogen receptor-targeting and combination therapies. For estrogen receptor-targeting therapies such as tamoxifen and fulvestrant, ESR1 mutations cause relative resistance in vitro but do not clearly lead to resistance in patients, making novel agents in this category promising. Regarding combination therapies, ESR1 mutations nullify any aromatase inhibitor component of the combination. Thus, combinations using endocrine alternatives to aromatase inhibition, or combinations where the non-endocrine component is efficacious as monotherapy, are still effective against ESR1 mutations. These results emphasize the importance of investigating combinatorial resistance, challenging as these efforts are. We also discuss future directions and open questions, such as studying the differences among distinct ESR1 mutations, asking how to adjust clinical decisions based on molecular surveillance testing, and developing novel therapies that are effective against ESR1 mutations.","container-title":"Breast cancer research: BCR","DOI":"10.1186/s13058-021-01462-3","ISSN":"1465-542X","issue":"1","journalAbbreviation":"Breast Cancer Res","language":"eng","page":"85","PMID":"34392831","PMCID":"PMC8365900","source":"PubMed","title":"ESR1 mutation as an emerging clinical biomarker in metastatic hormone receptor-positive breast cancer","volume":"23","author":[{"family":"Brett","given":"Jamie O."},{"family":"Spring","given":"Laura M."},{"family":"Bardia","given":"Aditya"},{"family":"Wander","given":"Seth A."}],"issued":{"date-parts":[["2021",8,15]]}}}],"schema":"https://github.com/citation-style-language/schema/raw/master/csl-citation.json"} </w:instrText>
      </w:r>
      <w:r w:rsidR="00C74A8F" w:rsidRPr="00415E3E">
        <w:rPr>
          <w:color w:val="auto"/>
        </w:rPr>
        <w:fldChar w:fldCharType="separate"/>
      </w:r>
      <w:r w:rsidR="00C74A8F" w:rsidRPr="00415E3E">
        <w:rPr>
          <w:color w:val="auto"/>
        </w:rPr>
        <w:t>(Brett et al. 2021)</w:t>
      </w:r>
      <w:r w:rsidR="00C74A8F" w:rsidRPr="00415E3E">
        <w:rPr>
          <w:color w:val="auto"/>
        </w:rPr>
        <w:fldChar w:fldCharType="end"/>
      </w:r>
      <w:r w:rsidR="00C74A8F" w:rsidRPr="00415E3E">
        <w:rPr>
          <w:color w:val="auto"/>
        </w:rPr>
        <w:t>.</w:t>
      </w:r>
    </w:p>
    <w:p w14:paraId="2F83ACD6" w14:textId="3E92932F" w:rsidR="00892954" w:rsidRPr="00415E3E" w:rsidRDefault="00892954" w:rsidP="002869EC">
      <w:pPr>
        <w:pStyle w:val="Instructionaltext"/>
        <w:spacing w:line="276" w:lineRule="auto"/>
        <w:rPr>
          <w:color w:val="auto"/>
        </w:rPr>
      </w:pPr>
      <w:r w:rsidRPr="00415E3E">
        <w:rPr>
          <w:color w:val="auto"/>
          <w:shd w:val="clear" w:color="auto" w:fill="FFFFFF"/>
        </w:rPr>
        <w:t>There is n</w:t>
      </w:r>
      <w:r w:rsidRPr="00415E3E">
        <w:rPr>
          <w:rFonts w:asciiTheme="minorHAnsi" w:hAnsiTheme="minorHAnsi"/>
          <w:color w:val="auto"/>
          <w:shd w:val="clear" w:color="auto" w:fill="FBFBFB"/>
        </w:rPr>
        <w:t xml:space="preserve">o optimal sequence of therapy following disease progression after first-line treatment; </w:t>
      </w:r>
      <w:r w:rsidRPr="00415E3E">
        <w:rPr>
          <w:color w:val="auto"/>
        </w:rPr>
        <w:t xml:space="preserve">it is dependent on disease aggressiveness, organ function, biomarkers, which agents were used previously and consideration of associated toxicities (Gennari et al. 2021). In </w:t>
      </w:r>
      <w:r w:rsidRPr="00415E3E">
        <w:rPr>
          <w:rFonts w:asciiTheme="minorHAnsi" w:hAnsiTheme="minorHAnsi"/>
          <w:color w:val="auto"/>
          <w:shd w:val="clear" w:color="auto" w:fill="FBFBFB"/>
        </w:rPr>
        <w:t xml:space="preserve">general, sequential endocrine therapy is recommended unless there is imminent organ failure (where chemotherapy is recommended), until all endocrine therapy options have been exhausted or where there is evidence of endocrine resistance </w:t>
      </w:r>
      <w:r w:rsidRPr="00415E3E">
        <w:rPr>
          <w:color w:val="auto"/>
        </w:rPr>
        <w:t>(Gennari et al. 2021)</w:t>
      </w:r>
      <w:r w:rsidRPr="00415E3E">
        <w:rPr>
          <w:rFonts w:asciiTheme="minorHAnsi" w:hAnsiTheme="minorHAnsi"/>
          <w:color w:val="auto"/>
          <w:shd w:val="clear" w:color="auto" w:fill="FBFBFB"/>
        </w:rPr>
        <w:t>.</w:t>
      </w:r>
      <w:r w:rsidRPr="00415E3E">
        <w:rPr>
          <w:color w:val="auto"/>
        </w:rPr>
        <w:t xml:space="preserve"> However, clinical benefits from subsequent treatments are limited and diminish with each line of therapy, with poorer treatment responses associated with patients who acquire </w:t>
      </w:r>
      <w:r w:rsidRPr="00415E3E">
        <w:rPr>
          <w:i/>
          <w:color w:val="auto"/>
        </w:rPr>
        <w:t>ESR1</w:t>
      </w:r>
      <w:r w:rsidRPr="00415E3E">
        <w:rPr>
          <w:color w:val="auto"/>
        </w:rPr>
        <w:t xml:space="preserve"> </w:t>
      </w:r>
      <w:r w:rsidR="006B7D0E" w:rsidRPr="00415E3E">
        <w:rPr>
          <w:color w:val="auto"/>
        </w:rPr>
        <w:t>variant</w:t>
      </w:r>
      <w:r w:rsidRPr="00415E3E">
        <w:rPr>
          <w:color w:val="auto"/>
        </w:rPr>
        <w:t>s (Turner et al. 2020).</w:t>
      </w:r>
    </w:p>
    <w:p w14:paraId="698A622F" w14:textId="477F4C87" w:rsidR="00892954" w:rsidRPr="00415E3E" w:rsidRDefault="00892954" w:rsidP="002869EC">
      <w:pPr>
        <w:pStyle w:val="Instructionaltext"/>
        <w:spacing w:line="276" w:lineRule="auto"/>
        <w:rPr>
          <w:color w:val="auto"/>
          <w:u w:val="single"/>
        </w:rPr>
      </w:pPr>
      <w:r w:rsidRPr="00415E3E">
        <w:rPr>
          <w:color w:val="auto"/>
          <w:u w:val="single"/>
        </w:rPr>
        <w:t xml:space="preserve">Endocrine resistance from </w:t>
      </w:r>
      <w:r w:rsidR="00694B64" w:rsidRPr="00415E3E">
        <w:rPr>
          <w:color w:val="auto"/>
          <w:u w:val="single"/>
        </w:rPr>
        <w:t xml:space="preserve">acquired </w:t>
      </w:r>
      <w:r w:rsidRPr="00415E3E">
        <w:rPr>
          <w:i/>
          <w:color w:val="auto"/>
          <w:u w:val="single"/>
        </w:rPr>
        <w:t>ESR1</w:t>
      </w:r>
      <w:r w:rsidRPr="00415E3E">
        <w:rPr>
          <w:color w:val="auto"/>
          <w:u w:val="single"/>
        </w:rPr>
        <w:t xml:space="preserve"> </w:t>
      </w:r>
      <w:r w:rsidR="00694B64" w:rsidRPr="00415E3E">
        <w:rPr>
          <w:color w:val="auto"/>
          <w:u w:val="single"/>
        </w:rPr>
        <w:t>variants</w:t>
      </w:r>
    </w:p>
    <w:p w14:paraId="20C83759" w14:textId="48319366" w:rsidR="00E42B17" w:rsidRPr="00E42B17" w:rsidRDefault="00A2601D" w:rsidP="002869EC">
      <w:pPr>
        <w:rPr>
          <w:rFonts w:cs="Calibri"/>
        </w:rPr>
      </w:pPr>
      <w:r>
        <w:t xml:space="preserve">However, all tumours will eventually develop resistance to endocrine therapies, with </w:t>
      </w:r>
      <w:r>
        <w:rPr>
          <w:i/>
          <w:iCs/>
        </w:rPr>
        <w:t xml:space="preserve">ESR1 </w:t>
      </w:r>
      <w:r>
        <w:t xml:space="preserve">variants representing a type of acquired resistance in up to 40-50% of patients after initial endocrine therapy in the metastatic setting </w:t>
      </w:r>
      <w:r w:rsidRPr="00C74A8F">
        <w:fldChar w:fldCharType="begin"/>
      </w:r>
      <w:r w:rsidR="00D12C3D">
        <w:instrText xml:space="preserve"> ADDIN ZOTERO_ITEM CSL_CITATION {"citationID":"qvjFzKwb","properties":{"formattedCitation":"(Brett et al., 2021)","plainCitation":"(Brett et al., 2021)","noteIndex":0},"citationItems":[{"id":978,"uris":["http://zotero.org/users/local/Kw89WoMg/items/IU2B9QFA"],"itemData":{"id":978,"type":"article-journal","abstract":"In metastatic hormone receptor-positive breast cancer, ESR1 mutations are a common cause of acquired resistance to the backbone of therapy, estrogen deprivation by aromatase inhibition. How these mutations affect tumor sensitivity to established and novel therapies are active areas of research. These therapies include estrogen receptor-targeting agents, such as selective estrogen receptor modulators, covalent antagonists, and degraders (including tamoxifen, fulvestrant, and novel agents), and combination therapies, such as endocrine therapy plus CDK4/6, PI3K, or mTORC1 inhibition. In this review, we summarize existing knowledge surrounding the mechanisms of action of ESR1 mutations and roles in resistance to aromatase inhibition. We then analyze the recent literature on how ESR1 mutations affect outcomes in estrogen receptor-targeting and combination therapies. For estrogen receptor-targeting therapies such as tamoxifen and fulvestrant, ESR1 mutations cause relative resistance in vitro but do not clearly lead to resistance in patients, making novel agents in this category promising. Regarding combination therapies, ESR1 mutations nullify any aromatase inhibitor component of the combination. Thus, combinations using endocrine alternatives to aromatase inhibition, or combinations where the non-endocrine component is efficacious as monotherapy, are still effective against ESR1 mutations. These results emphasize the importance of investigating combinatorial resistance, challenging as these efforts are. We also discuss future directions and open questions, such as studying the differences among distinct ESR1 mutations, asking how to adjust clinical decisions based on molecular surveillance testing, and developing novel therapies that are effective against ESR1 mutations.","container-title":"Breast cancer research: BCR","DOI":"10.1186/s13058-021-01462-3","ISSN":"1465-542X","issue":"1","journalAbbreviation":"Breast Cancer Res","language":"eng","page":"85","PMID":"34392831","PMCID":"PMC8365900","source":"PubMed","title":"ESR1 mutation as an emerging clinical biomarker in metastatic hormone receptor-positive breast cancer","volume":"23","author":[{"family":"Brett","given":"Jamie O."},{"family":"Spring","given":"Laura M."},{"family":"Bardia","given":"Aditya"},{"family":"Wander","given":"Seth A."}],"issued":{"date-parts":[["2021",8,15]]}}}],"schema":"https://github.com/citation-style-language/schema/raw/master/csl-citation.json"} </w:instrText>
      </w:r>
      <w:r w:rsidRPr="00C74A8F">
        <w:fldChar w:fldCharType="separate"/>
      </w:r>
      <w:r w:rsidRPr="00C74A8F">
        <w:rPr>
          <w:rFonts w:cs="Calibri"/>
        </w:rPr>
        <w:t>(Brett et al. 2021)</w:t>
      </w:r>
      <w:r w:rsidRPr="00C74A8F">
        <w:fldChar w:fldCharType="end"/>
      </w:r>
      <w:r w:rsidRPr="00C74A8F">
        <w:t>.</w:t>
      </w:r>
      <w:r>
        <w:t xml:space="preserve">  </w:t>
      </w:r>
      <w:r w:rsidR="006B7D0E" w:rsidRPr="00A2601D">
        <w:rPr>
          <w:rFonts w:cs="Calibri"/>
          <w:i/>
          <w:iCs/>
        </w:rPr>
        <w:t>ESR1</w:t>
      </w:r>
      <w:r>
        <w:rPr>
          <w:rFonts w:cs="Calibri"/>
        </w:rPr>
        <w:t xml:space="preserve"> variant</w:t>
      </w:r>
      <w:r w:rsidR="006B7D0E" w:rsidRPr="00A2601D">
        <w:rPr>
          <w:rFonts w:cs="Calibri"/>
        </w:rPr>
        <w:t>s alter the conformation of the ER ligand binding domain that results in ligand independent ER activation and constitutive ER signalling that promotes tumour growth and resistance</w:t>
      </w:r>
      <w:r w:rsidR="00AB4BD0">
        <w:rPr>
          <w:rFonts w:cs="Calibri"/>
        </w:rPr>
        <w:t xml:space="preserve"> </w:t>
      </w:r>
      <w:r w:rsidR="00D12C3D" w:rsidRPr="00D12C3D">
        <w:rPr>
          <w:rFonts w:cs="Calibri"/>
        </w:rPr>
        <w:fldChar w:fldCharType="begin"/>
      </w:r>
      <w:r w:rsidR="00D12C3D" w:rsidRPr="00D12C3D">
        <w:rPr>
          <w:rFonts w:cs="Calibri"/>
        </w:rPr>
        <w:instrText xml:space="preserve"> ADDIN ZOTERO_ITEM CSL_CITATION {"citationID":"sRCtO4AS","properties":{"formattedCitation":"(Brett et al., 2021)","plainCitation":"(Brett et al., 2021)","noteIndex":0},"citationItems":[{"id":978,"uris":["http://zotero.org/users/local/Kw89WoMg/items/IU2B9QFA"],"itemData":{"id":978,"type":"article-journal","abstract":"In metastatic hormone receptor-positive breast cancer, ESR1 mutations are a common cause of acquired resistance to the backbone of therapy, estrogen deprivation by aromatase inhibition. How these mutations affect tumor sensitivity to established and novel therapies are active areas of research. These therapies include estrogen receptor-targeting agents, such as selective estrogen receptor modulators, covalent antagonists, and degraders (including tamoxifen, fulvestrant, and novel agents), and combination therapies, such as endocrine therapy plus CDK4/6, PI3K, or mTORC1 inhibition. In this review, we summarize existing knowledge surrounding the mechanisms of action of ESR1 mutations and roles in resistance to aromatase inhibition. We then analyze the recent literature on how ESR1 mutations affect outcomes in estrogen receptor-targeting and combination therapies. For estrogen receptor-targeting therapies such as tamoxifen and fulvestrant, ESR1 mutations cause relative resistance in vitro but do not clearly lead to resistance in patients, making novel agents in this category promising. Regarding combination therapies, ESR1 mutations nullify any aromatase inhibitor component of the combination. Thus, combinations using endocrine alternatives to aromatase inhibition, or combinations where the non-endocrine component is efficacious as monotherapy, are still effective against ESR1 mutations. These results emphasize the importance of investigating combinatorial resistance, challenging as these efforts are. We also discuss future directions and open questions, such as studying the differences among distinct ESR1 mutations, asking how to adjust clinical decisions based on molecular surveillance testing, and developing novel therapies that are effective against ESR1 mutations.","container-title":"Breast cancer research: BCR","DOI":"10.1186/s13058-021-01462-3","ISSN":"1465-542X","issue":"1","journalAbbreviation":"Breast Cancer Res","language":"eng","page":"85","PMID":"34392831","PMCID":"PMC8365900","source":"PubMed","title":"ESR1 mutation as an emerging clinical biomarker in metastatic hormone receptor-positive breast cancer","volume":"23","author":[{"family":"Brett","given":"Jamie O."},{"family":"Spring","given":"Laura M."},{"family":"Bardia","given":"Aditya"},{"family":"Wander","given":"Seth A."}],"issued":{"date-parts":[["2021",8,15]]}}}],"schema":"https://github.com/citation-style-language/schema/raw/master/csl-citation.json"} </w:instrText>
      </w:r>
      <w:r w:rsidR="00D12C3D" w:rsidRPr="00D12C3D">
        <w:rPr>
          <w:rFonts w:cs="Calibri"/>
        </w:rPr>
        <w:fldChar w:fldCharType="separate"/>
      </w:r>
      <w:r w:rsidR="00D12C3D" w:rsidRPr="00D12C3D">
        <w:rPr>
          <w:rFonts w:cs="Calibri"/>
        </w:rPr>
        <w:t>(Brett et al. 2021)</w:t>
      </w:r>
      <w:r w:rsidR="00D12C3D" w:rsidRPr="00D12C3D">
        <w:rPr>
          <w:rFonts w:cs="Calibri"/>
        </w:rPr>
        <w:fldChar w:fldCharType="end"/>
      </w:r>
      <w:r w:rsidR="00D12C3D" w:rsidRPr="00D12C3D">
        <w:rPr>
          <w:rFonts w:cs="Calibri"/>
        </w:rPr>
        <w:t>.</w:t>
      </w:r>
      <w:r w:rsidR="00D12C3D">
        <w:rPr>
          <w:rFonts w:cs="Calibri"/>
        </w:rPr>
        <w:t xml:space="preserve"> </w:t>
      </w:r>
      <w:r w:rsidRPr="00536673">
        <w:t xml:space="preserve">They are rarely detected prior to </w:t>
      </w:r>
      <w:r w:rsidR="00AB4BD0">
        <w:t xml:space="preserve">treatment initiation (estimated to be less than 5%) </w:t>
      </w:r>
      <w:r w:rsidR="00AB4BD0" w:rsidRPr="00AB4BD0">
        <w:fldChar w:fldCharType="begin"/>
      </w:r>
      <w:r w:rsidR="00AB4BD0" w:rsidRPr="00AB4BD0">
        <w:instrText xml:space="preserve"> ADDIN ZOTERO_ITEM CSL_CITATION {"citationID":"DgvOf7ZR","properties":{"formattedCitation":"(Popovi\\uc0\\u263{} et al., 2025)","plainCitation":"(Popović et al., 2025)","noteIndex":0},"citationItems":[{"id":983,"uris":["http://zotero.org/users/local/Kw89WoMg/items/LSPGLWZ5"],"itemData":{"id":983,"type":"article-journal","abstract":"Background: The treatment landscape in HR+/HER2− metastatic breast cancer (mBC) is continuously evolving, with evidence on new agents and combinations published almost every year. Despite updated therapeutic guidelines, second-line (2L) selection may be challenging due to clinical factors, biomarker status, and available agents. Methods: A two-round Delphi consensus was organized in July 2024, gathering input from 10 experts in research, diagnosis, and treatment of HR+/HER2− mBC on optimal 2L and beyond choice, considering the available biomarkers and results from published clinical trials. Consensus was defined as 70% agreement or disagreement. Results: The experts considered initially a list of 39 statements, structured into the following four sections: biomarker testing; selection of 2L treatment at progression of disease on first line endocrine therapy (ET) + CDK4/6i at ≥6 months after initiation of ET for mBC; selection of 2L treatment at disease progression on ET + CDK4/6i, at &lt;6 months after initiation of ET for mBC, whilst on ET; and selection of post-2L treatment options. After a discussion, the experts decided to remove four statements, refine ten, and include three new ones. The final list consisted of 38 statements, and consensus was achieved in 37. Conclusions: The panel recommends next-generation sequencing as the method of choice for genomic characterization at disease progression on first line. The optimal agent or treatment class is indicated depending on the presence of specific mutations; however, the panel admits that the strategy is different in clinical practice, where novel therapies might not be available or reimbursed.","container-title":"Cancers","DOI":"10.3390/cancers17091412","ISSN":"2072-6694","issue":"9","language":"en","license":"http://creativecommons.org/licenses/by/3.0/","page":"1412","publisher":"Multidisciplinary Digital Publishing Institute","source":"www.mdpi.com","title":"Treatment Sequencing in Metastatic HR+/HER2− Breast Cancer: A Delphi Consensus","title-short":"Treatment Sequencing in Metastatic HR+/HER2− Breast Cancer","volume":"17","author":[{"family":"Popović","given":"Lazar"},{"family":"Borštnar","given":"Simona"},{"family":"Božović-Spasojević","given":"Ivana"},{"family":"Cvetanović","given":"Ana"},{"family":"Dedić Plavetić","given":"Natalija"},{"family":"Kaneva","given":"Radka"},{"family":"Konsoulova","given":"Assia"},{"family":"Matos","given":"Erika"},{"family":"Tomić","given":"Snježana"},{"family":"Vrdoljak","given":"Eduard"}],"issued":{"date-parts":[["2025",1]]}}}],"schema":"https://github.com/citation-style-language/schema/raw/master/csl-citation.json"} </w:instrText>
      </w:r>
      <w:r w:rsidR="00AB4BD0" w:rsidRPr="00AB4BD0">
        <w:fldChar w:fldCharType="separate"/>
      </w:r>
      <w:r w:rsidR="00AB4BD0" w:rsidRPr="00AB4BD0">
        <w:rPr>
          <w:rFonts w:cs="Calibri"/>
        </w:rPr>
        <w:t>(Popović et al. 2025)</w:t>
      </w:r>
      <w:r w:rsidR="00AB4BD0" w:rsidRPr="00AB4BD0">
        <w:fldChar w:fldCharType="end"/>
      </w:r>
      <w:r w:rsidRPr="00AB4BD0">
        <w:t xml:space="preserve">, </w:t>
      </w:r>
      <w:r w:rsidRPr="00536673">
        <w:t>occurring more frequently with longer exposure to endocrine therapy</w:t>
      </w:r>
      <w:r w:rsidR="00AB4BD0">
        <w:t xml:space="preserve"> </w:t>
      </w:r>
      <w:r w:rsidR="00AB4BD0" w:rsidRPr="00AB4BD0">
        <w:fldChar w:fldCharType="begin"/>
      </w:r>
      <w:r w:rsidR="00AB4BD0" w:rsidRPr="00AB4BD0">
        <w:instrText xml:space="preserve"> ADDIN ZOTERO_ITEM CSL_CITATION {"citationID":"qj44KpDk","properties":{"formattedCitation":"(Brett et al., 2021)","plainCitation":"(Brett et al., 2021)","noteIndex":0},"citationItems":[{"id":978,"uris":["http://zotero.org/users/local/Kw89WoMg/items/IU2B9QFA"],"itemData":{"id":978,"type":"article-journal","abstract":"In metastatic hormone receptor-positive breast cancer, ESR1 mutations are a common cause of acquired resistance to the backbone of therapy, estrogen deprivation by aromatase inhibition. How these mutations affect tumor sensitivity to established and novel therapies are active areas of research. These therapies include estrogen receptor-targeting agents, such as selective estrogen receptor modulators, covalent antagonists, and degraders (including tamoxifen, fulvestrant, and novel agents), and combination therapies, such as endocrine therapy plus CDK4/6, PI3K, or mTORC1 inhibition. In this review, we summarize existing knowledge surrounding the mechanisms of action of ESR1 mutations and roles in resistance to aromatase inhibition. We then analyze the recent literature on how ESR1 mutations affect outcomes in estrogen receptor-targeting and combination therapies. For estrogen receptor-targeting therapies such as tamoxifen and fulvestrant, ESR1 mutations cause relative resistance in vitro but do not clearly lead to resistance in patients, making novel agents in this category promising. Regarding combination therapies, ESR1 mutations nullify any aromatase inhibitor component of the combination. Thus, combinations using endocrine alternatives to aromatase inhibition, or combinations where the non-endocrine component is efficacious as monotherapy, are still effective against ESR1 mutations. These results emphasize the importance of investigating combinatorial resistance, challenging as these efforts are. We also discuss future directions and open questions, such as studying the differences among distinct ESR1 mutations, asking how to adjust clinical decisions based on molecular surveillance testing, and developing novel therapies that are effective against ESR1 mutations.","container-title":"Breast cancer research: BCR","DOI":"10.1186/s13058-021-01462-3","ISSN":"1465-542X","issue":"1","journalAbbreviation":"Breast Cancer Res","language":"eng","page":"85","PMID":"34392831","PMCID":"PMC8365900","source":"PubMed","title":"ESR1 mutation as an emerging clinical biomarker in metastatic hormone receptor-positive breast cancer","volume":"23","author":[{"family":"Brett","given":"Jamie O."},{"family":"Spring","given":"Laura M."},{"family":"Bardia","given":"Aditya"},{"family":"Wander","given":"Seth A."}],"issued":{"date-parts":[["2021",8,15]]}}}],"schema":"https://github.com/citation-style-language/schema/raw/master/csl-citation.json"} </w:instrText>
      </w:r>
      <w:r w:rsidR="00AB4BD0" w:rsidRPr="00AB4BD0">
        <w:fldChar w:fldCharType="separate"/>
      </w:r>
      <w:r w:rsidR="00AB4BD0" w:rsidRPr="00AB4BD0">
        <w:rPr>
          <w:rFonts w:cs="Calibri"/>
        </w:rPr>
        <w:t>(Brett et al. 2021)</w:t>
      </w:r>
      <w:r w:rsidR="00AB4BD0" w:rsidRPr="00AB4BD0">
        <w:fldChar w:fldCharType="end"/>
      </w:r>
      <w:r w:rsidR="00AB4BD0">
        <w:t xml:space="preserve">. </w:t>
      </w:r>
      <w:r w:rsidR="006D3CEE" w:rsidRPr="006D3CEE">
        <w:rPr>
          <w:rFonts w:cs="Calibri"/>
        </w:rPr>
        <w:t xml:space="preserve">Evidence suggests that detection of </w:t>
      </w:r>
      <w:r w:rsidR="006D3CEE" w:rsidRPr="006D3CEE">
        <w:rPr>
          <w:rFonts w:cs="Calibri"/>
          <w:i/>
          <w:iCs/>
        </w:rPr>
        <w:t>ESR1</w:t>
      </w:r>
      <w:r w:rsidR="006D3CEE">
        <w:rPr>
          <w:rFonts w:cs="Calibri"/>
        </w:rPr>
        <w:t xml:space="preserve"> variants</w:t>
      </w:r>
      <w:r w:rsidR="006D3CEE" w:rsidRPr="006D3CEE">
        <w:rPr>
          <w:rFonts w:cs="Calibri"/>
        </w:rPr>
        <w:t xml:space="preserve"> is associated with poor treatment outcomes in terms of progression-free survival (PFS) and overall survival (OS</w:t>
      </w:r>
      <w:r w:rsidR="006D3CEE" w:rsidRPr="00E42B17">
        <w:rPr>
          <w:rFonts w:cs="Calibri"/>
        </w:rPr>
        <w:t xml:space="preserve">) </w:t>
      </w:r>
      <w:r w:rsidR="006D3CEE" w:rsidRPr="00E42B17">
        <w:rPr>
          <w:rFonts w:cs="Calibri"/>
        </w:rPr>
        <w:fldChar w:fldCharType="begin"/>
      </w:r>
      <w:r w:rsidR="00E42B17" w:rsidRPr="00E42B17">
        <w:rPr>
          <w:rFonts w:cs="Calibri"/>
        </w:rPr>
        <w:instrText xml:space="preserve"> ADDIN ZOTERO_ITEM CSL_CITATION {"citationID":"JhTkshaR","properties":{"formattedCitation":"(Turner et al., 2020)","plainCitation":"(Turner et al., 2020)","noteIndex":0},"citationItems":[{"id":988,"uris":["http://zotero.org/users/local/Kw89WoMg/items/NNCU36XI"],"itemData":{"id":988,"type":"article-journal","container-title":"The Lancet Oncology","DOI":"10.1016/S1470-2045(20)30444-7","ISSN":"1470-2045, 1474-5488","issue":"10","journalAbbreviation":"The Lancet Oncology","language":"English","page":"1296-1308","PMID":"32919527","publisher":"Elsevier","source":"www.thelancet.com","title":"Circulating tumour DNA analysis to direct therapy in advanced breast cancer (plasmaMATCH): a multicentre, multicohort, phase 2a, platform trial","title-short":"Circulating tumour DNA analysis to direct therapy in advanced breast cancer (plasmaMATCH)","volume":"21","author":[{"family":"Turner","given":"Nicholas C."},{"family":"Kingston","given":"Belinda"},{"family":"Kilburn","given":"Lucy S."},{"family":"Kernaghan","given":"Sarah"},{"family":"Wardley","given":"Andrew M."},{"family":"Macpherson","given":"Iain R."},{"family":"Baird","given":"Richard D."},{"family":"Roylance","given":"Rebecca"},{"family":"Stephens","given":"Peter"},{"family":"Oikonomidou","given":"Olga"},{"family":"Braybrooke","given":"Jeremy P."},{"family":"Tuthill","given":"Mark"},{"family":"Abraham","given":"Jacinta"},{"family":"Winter","given":"Matthew C."},{"family":"Bye","given":"Hannah"},{"family":"Hubank","given":"Michael"},{"family":"Gevensleben","given":"Heidrun"},{"family":"Cutts","given":"Ros"},{"family":"Snowdon","given":"Claire"},{"family":"Rea","given":"Daniel"},{"family":"Cameron","given":"David"},{"family":"Shaaban","given":"Abeer"},{"family":"Randle","given":"Katrina"},{"family":"Martin","given":"Sue"},{"family":"Wilkinson","given":"Katie"},{"family":"Moretti","given":"Laura"},{"family":"Bliss","given":"Judith M."},{"family":"Ring","given":"Alistair"}],"issued":{"date-parts":[["2020",10,1]]}}}],"schema":"https://github.com/citation-style-language/schema/raw/master/csl-citation.json"} </w:instrText>
      </w:r>
      <w:r w:rsidR="006D3CEE" w:rsidRPr="00E42B17">
        <w:rPr>
          <w:rFonts w:cs="Calibri"/>
        </w:rPr>
        <w:fldChar w:fldCharType="separate"/>
      </w:r>
      <w:r w:rsidR="00E42B17" w:rsidRPr="00E42B17">
        <w:rPr>
          <w:rFonts w:cs="Calibri"/>
        </w:rPr>
        <w:t>(Turner et al. 2020)</w:t>
      </w:r>
      <w:r w:rsidR="006D3CEE" w:rsidRPr="00E42B17">
        <w:rPr>
          <w:rFonts w:cs="Calibri"/>
        </w:rPr>
        <w:fldChar w:fldCharType="end"/>
      </w:r>
      <w:r w:rsidR="00E42B17">
        <w:rPr>
          <w:rFonts w:cs="Calibri"/>
        </w:rPr>
        <w:t>,</w:t>
      </w:r>
      <w:r w:rsidR="006D3CEE" w:rsidRPr="006D3CEE">
        <w:rPr>
          <w:rFonts w:cs="Calibri"/>
        </w:rPr>
        <w:t xml:space="preserve"> mainly owing to a lack of effective treatment options</w:t>
      </w:r>
      <w:r w:rsidR="00E42B17">
        <w:rPr>
          <w:rFonts w:cs="Calibri"/>
        </w:rPr>
        <w:t xml:space="preserve">. </w:t>
      </w:r>
      <w:r w:rsidR="00E42B17" w:rsidRPr="00E42B17">
        <w:rPr>
          <w:rFonts w:cs="Calibri"/>
        </w:rPr>
        <w:t xml:space="preserve">Once patients progress on </w:t>
      </w:r>
      <w:r w:rsidR="00E42B17">
        <w:rPr>
          <w:rFonts w:cs="Calibri"/>
        </w:rPr>
        <w:t>first line</w:t>
      </w:r>
      <w:r w:rsidR="00E42B17" w:rsidRPr="00E42B17">
        <w:rPr>
          <w:rFonts w:cs="Calibri"/>
        </w:rPr>
        <w:t xml:space="preserve"> therapy, subsequent endocrine based therapies have limited efficacy, and patients will eventu</w:t>
      </w:r>
      <w:r w:rsidR="00624E09">
        <w:rPr>
          <w:rFonts w:cs="Calibri"/>
        </w:rPr>
        <w:t>a</w:t>
      </w:r>
      <w:r w:rsidR="00E42B17" w:rsidRPr="00E42B17">
        <w:rPr>
          <w:rFonts w:cs="Calibri"/>
        </w:rPr>
        <w:t xml:space="preserve">lly require treatment with chemotherapy. </w:t>
      </w:r>
    </w:p>
    <w:p w14:paraId="72999011" w14:textId="0F0AFB21" w:rsidR="006B7D0E" w:rsidRPr="00E42B17" w:rsidRDefault="00E42B17" w:rsidP="002869EC">
      <w:pPr>
        <w:rPr>
          <w:rFonts w:cs="Calibri"/>
        </w:rPr>
      </w:pPr>
      <w:r w:rsidRPr="00E42B17">
        <w:rPr>
          <w:rFonts w:cs="Calibri"/>
        </w:rPr>
        <w:t>However, t</w:t>
      </w:r>
      <w:r w:rsidR="006B7D0E" w:rsidRPr="00E42B17">
        <w:rPr>
          <w:rFonts w:cs="Calibri"/>
        </w:rPr>
        <w:t xml:space="preserve">he </w:t>
      </w:r>
      <w:r w:rsidRPr="00E42B17">
        <w:rPr>
          <w:rFonts w:cs="Calibri"/>
        </w:rPr>
        <w:t>availability</w:t>
      </w:r>
      <w:r w:rsidR="006B7D0E" w:rsidRPr="00E42B17">
        <w:rPr>
          <w:rFonts w:cs="Calibri"/>
        </w:rPr>
        <w:t xml:space="preserve"> of highly sensitive </w:t>
      </w:r>
      <w:r w:rsidRPr="00E42B17">
        <w:rPr>
          <w:rFonts w:cs="Calibri"/>
        </w:rPr>
        <w:t>circulating tumour DNA (</w:t>
      </w:r>
      <w:r w:rsidR="006B7D0E" w:rsidRPr="00E42B17">
        <w:rPr>
          <w:rFonts w:cs="Calibri"/>
        </w:rPr>
        <w:t>ctDNA</w:t>
      </w:r>
      <w:r w:rsidRPr="00E42B17">
        <w:rPr>
          <w:rFonts w:cs="Calibri"/>
        </w:rPr>
        <w:t>)</w:t>
      </w:r>
      <w:r w:rsidR="006B7D0E" w:rsidRPr="00E42B17">
        <w:rPr>
          <w:rFonts w:cs="Calibri"/>
        </w:rPr>
        <w:t xml:space="preserve"> technology allows early detection of </w:t>
      </w:r>
      <w:r w:rsidRPr="00F57E36">
        <w:rPr>
          <w:rFonts w:cs="Calibri"/>
          <w:i/>
        </w:rPr>
        <w:t>ESR1</w:t>
      </w:r>
      <w:r w:rsidRPr="00E42B17">
        <w:rPr>
          <w:rFonts w:cs="Calibri"/>
        </w:rPr>
        <w:t xml:space="preserve"> variants</w:t>
      </w:r>
      <w:r w:rsidR="006B7D0E" w:rsidRPr="00E42B17">
        <w:rPr>
          <w:rFonts w:cs="Calibri"/>
        </w:rPr>
        <w:t xml:space="preserve"> before radiologic or clinical disease progression has occurred. Switching from </w:t>
      </w:r>
      <w:r w:rsidRPr="00E42B17">
        <w:rPr>
          <w:rFonts w:cs="Calibri"/>
        </w:rPr>
        <w:t>endocrine therapy</w:t>
      </w:r>
      <w:r w:rsidR="006B7D0E" w:rsidRPr="00E42B17">
        <w:rPr>
          <w:rFonts w:cs="Calibri"/>
        </w:rPr>
        <w:t xml:space="preserve"> to </w:t>
      </w:r>
      <w:proofErr w:type="spellStart"/>
      <w:r w:rsidR="006B7D0E" w:rsidRPr="00E42B17">
        <w:rPr>
          <w:rFonts w:cs="Calibri"/>
        </w:rPr>
        <w:t>camizestrant</w:t>
      </w:r>
      <w:proofErr w:type="spellEnd"/>
      <w:r w:rsidR="006B7D0E" w:rsidRPr="00E42B17">
        <w:rPr>
          <w:rFonts w:cs="Calibri"/>
        </w:rPr>
        <w:t xml:space="preserve"> at this early stage, ahead of disease progression, to target</w:t>
      </w:r>
      <w:r w:rsidR="006B7D0E" w:rsidRPr="00E42B17">
        <w:rPr>
          <w:rFonts w:cs="Calibri"/>
          <w:i/>
        </w:rPr>
        <w:t xml:space="preserve"> ESR1</w:t>
      </w:r>
      <w:r w:rsidR="006B7D0E" w:rsidRPr="00E42B17">
        <w:rPr>
          <w:rFonts w:cs="Calibri"/>
        </w:rPr>
        <w:t xml:space="preserve"> </w:t>
      </w:r>
      <w:r w:rsidRPr="00E42B17">
        <w:rPr>
          <w:rFonts w:cs="Calibri"/>
        </w:rPr>
        <w:t>variants</w:t>
      </w:r>
      <w:r w:rsidR="006B7D0E" w:rsidRPr="00E42B17">
        <w:rPr>
          <w:rFonts w:cs="Calibri"/>
        </w:rPr>
        <w:t xml:space="preserve"> has the potential to extend </w:t>
      </w:r>
      <w:r w:rsidRPr="00E42B17">
        <w:rPr>
          <w:rFonts w:cs="Calibri"/>
        </w:rPr>
        <w:t>PFS and maintain health-related quality of life (</w:t>
      </w:r>
      <w:proofErr w:type="spellStart"/>
      <w:r w:rsidRPr="00E42B17">
        <w:rPr>
          <w:rFonts w:cs="Calibri"/>
        </w:rPr>
        <w:t>HRQoL</w:t>
      </w:r>
      <w:proofErr w:type="spellEnd"/>
      <w:r w:rsidRPr="00E42B17">
        <w:rPr>
          <w:rFonts w:cs="Calibri"/>
        </w:rPr>
        <w:t>)</w:t>
      </w:r>
      <w:r w:rsidR="009E6CC9">
        <w:rPr>
          <w:rFonts w:cs="Calibri"/>
        </w:rPr>
        <w:t xml:space="preserve"> </w:t>
      </w:r>
      <w:r w:rsidR="009E6CC9">
        <w:rPr>
          <w:rFonts w:cs="Calibri"/>
        </w:rPr>
        <w:fldChar w:fldCharType="begin"/>
      </w:r>
      <w:r w:rsidR="009E6CC9">
        <w:rPr>
          <w:rFonts w:cs="Calibri"/>
        </w:rPr>
        <w:instrText xml:space="preserve"> ADDIN ZOTERO_ITEM CSL_CITATION {"citationID":"TM9NlXkW","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9E6CC9">
        <w:rPr>
          <w:rFonts w:cs="Calibri"/>
        </w:rPr>
        <w:fldChar w:fldCharType="separate"/>
      </w:r>
      <w:r w:rsidR="009E6CC9" w:rsidRPr="009E6CC9">
        <w:rPr>
          <w:rFonts w:cs="Calibri"/>
        </w:rPr>
        <w:t>(Bidard et al. 2025)</w:t>
      </w:r>
      <w:r w:rsidR="009E6CC9">
        <w:rPr>
          <w:rFonts w:cs="Calibri"/>
        </w:rPr>
        <w:fldChar w:fldCharType="end"/>
      </w:r>
      <w:r w:rsidRPr="00E42B17">
        <w:rPr>
          <w:rFonts w:cs="Calibri"/>
        </w:rPr>
        <w:t xml:space="preserve">. </w:t>
      </w:r>
    </w:p>
    <w:p w14:paraId="0F5619BD" w14:textId="222352E8" w:rsidR="00892954" w:rsidRPr="00415E3E" w:rsidRDefault="00286508" w:rsidP="002869EC">
      <w:pPr>
        <w:pStyle w:val="Instructionaltext"/>
        <w:spacing w:line="276" w:lineRule="auto"/>
        <w:rPr>
          <w:color w:val="auto"/>
          <w:u w:val="single"/>
        </w:rPr>
      </w:pPr>
      <w:proofErr w:type="spellStart"/>
      <w:r w:rsidRPr="00415E3E">
        <w:rPr>
          <w:color w:val="auto"/>
          <w:u w:val="single"/>
        </w:rPr>
        <w:t>Camizestran</w:t>
      </w:r>
      <w:r w:rsidR="00892954" w:rsidRPr="00415E3E">
        <w:rPr>
          <w:color w:val="auto"/>
          <w:u w:val="single"/>
        </w:rPr>
        <w:t>t</w:t>
      </w:r>
      <w:proofErr w:type="spellEnd"/>
      <w:r w:rsidR="00892954" w:rsidRPr="00415E3E">
        <w:rPr>
          <w:color w:val="auto"/>
          <w:u w:val="single"/>
        </w:rPr>
        <w:t xml:space="preserve"> therapy</w:t>
      </w:r>
    </w:p>
    <w:p w14:paraId="6613200D" w14:textId="669C916E" w:rsidR="00A2601D" w:rsidRPr="00A2601D" w:rsidRDefault="00A2601D" w:rsidP="002869EC">
      <w:pPr>
        <w:rPr>
          <w:rFonts w:cs="Calibri"/>
        </w:rPr>
      </w:pPr>
      <w:proofErr w:type="spellStart"/>
      <w:r w:rsidRPr="00A2601D">
        <w:rPr>
          <w:rFonts w:cs="Calibri"/>
        </w:rPr>
        <w:t>Camizestrant</w:t>
      </w:r>
      <w:proofErr w:type="spellEnd"/>
      <w:r w:rsidRPr="00A2601D">
        <w:rPr>
          <w:rFonts w:cs="Calibri"/>
        </w:rPr>
        <w:t xml:space="preserve"> is an oral next generation </w:t>
      </w:r>
      <w:r w:rsidR="00E42B17">
        <w:rPr>
          <w:rFonts w:cs="Calibri"/>
        </w:rPr>
        <w:t xml:space="preserve">selective oestrogen receptor </w:t>
      </w:r>
      <w:proofErr w:type="spellStart"/>
      <w:r w:rsidR="00E42B17">
        <w:rPr>
          <w:rFonts w:cs="Calibri"/>
        </w:rPr>
        <w:t>downgrader</w:t>
      </w:r>
      <w:proofErr w:type="spellEnd"/>
      <w:r w:rsidR="00E42B17">
        <w:rPr>
          <w:rFonts w:cs="Calibri"/>
        </w:rPr>
        <w:t xml:space="preserve"> (</w:t>
      </w:r>
      <w:r w:rsidRPr="00A2601D">
        <w:rPr>
          <w:rFonts w:cs="Calibri"/>
        </w:rPr>
        <w:t>SERD</w:t>
      </w:r>
      <w:r w:rsidR="00E42B17">
        <w:rPr>
          <w:rFonts w:cs="Calibri"/>
        </w:rPr>
        <w:t>)</w:t>
      </w:r>
      <w:r w:rsidRPr="00A2601D">
        <w:rPr>
          <w:rFonts w:cs="Calibri"/>
        </w:rPr>
        <w:t xml:space="preserve"> and complete ER antagonist. </w:t>
      </w:r>
      <w:proofErr w:type="spellStart"/>
      <w:r w:rsidRPr="00A2601D">
        <w:rPr>
          <w:rFonts w:cs="Calibri"/>
        </w:rPr>
        <w:t>Camizestrant</w:t>
      </w:r>
      <w:proofErr w:type="spellEnd"/>
      <w:r w:rsidRPr="00A2601D">
        <w:rPr>
          <w:rFonts w:cs="Calibri"/>
        </w:rPr>
        <w:t xml:space="preserve"> binds to the ligand binding domain of </w:t>
      </w:r>
      <w:r w:rsidR="00B82978">
        <w:rPr>
          <w:rFonts w:cs="Calibri"/>
        </w:rPr>
        <w:t xml:space="preserve">the </w:t>
      </w:r>
      <w:r w:rsidR="005F0E98">
        <w:rPr>
          <w:rFonts w:cs="Calibri"/>
        </w:rPr>
        <w:t>Estrogen receptor alpha (</w:t>
      </w:r>
      <w:r w:rsidRPr="00A2601D">
        <w:rPr>
          <w:rFonts w:cs="Calibri"/>
        </w:rPr>
        <w:t>E</w:t>
      </w:r>
      <w:r w:rsidR="0065616F">
        <w:rPr>
          <w:rFonts w:cs="Calibri"/>
        </w:rPr>
        <w:t>R</w:t>
      </w:r>
      <w:r w:rsidRPr="00A2601D">
        <w:rPr>
          <w:rFonts w:cs="Calibri"/>
        </w:rPr>
        <w:t>α</w:t>
      </w:r>
      <w:r w:rsidR="005F0E98">
        <w:rPr>
          <w:rFonts w:cs="Calibri"/>
        </w:rPr>
        <w:t>)</w:t>
      </w:r>
      <w:r w:rsidR="009E0E52">
        <w:rPr>
          <w:rFonts w:cs="Calibri"/>
        </w:rPr>
        <w:t xml:space="preserve"> </w:t>
      </w:r>
      <w:r w:rsidR="00BC288C">
        <w:rPr>
          <w:rFonts w:cs="Calibri"/>
        </w:rPr>
        <w:t>receptor</w:t>
      </w:r>
      <w:r w:rsidRPr="00A2601D">
        <w:rPr>
          <w:rFonts w:cs="Calibri"/>
        </w:rPr>
        <w:t xml:space="preserve">, antagonising the activity of </w:t>
      </w:r>
      <w:r w:rsidR="001576D5">
        <w:rPr>
          <w:rFonts w:cs="Calibri"/>
        </w:rPr>
        <w:t xml:space="preserve">both wild-type </w:t>
      </w:r>
      <w:r w:rsidRPr="00A2601D">
        <w:rPr>
          <w:rFonts w:cs="Calibri"/>
        </w:rPr>
        <w:t xml:space="preserve">ERα </w:t>
      </w:r>
      <w:r w:rsidR="00747AAC">
        <w:rPr>
          <w:rFonts w:cs="Calibri"/>
        </w:rPr>
        <w:t xml:space="preserve">and those </w:t>
      </w:r>
      <w:r w:rsidRPr="00A2601D">
        <w:rPr>
          <w:rFonts w:cs="Calibri"/>
        </w:rPr>
        <w:t xml:space="preserve">encoded by </w:t>
      </w:r>
      <w:r w:rsidR="00CC5406" w:rsidRPr="00EF625A">
        <w:rPr>
          <w:rFonts w:cs="Calibri"/>
          <w:i/>
          <w:iCs/>
        </w:rPr>
        <w:t>ESR1</w:t>
      </w:r>
      <w:r w:rsidR="00DA460F">
        <w:rPr>
          <w:rFonts w:cs="Calibri"/>
        </w:rPr>
        <w:t xml:space="preserve"> </w:t>
      </w:r>
      <w:r w:rsidR="006D04CD">
        <w:rPr>
          <w:rFonts w:cs="Calibri"/>
        </w:rPr>
        <w:t>variants</w:t>
      </w:r>
      <w:r w:rsidRPr="00A2601D">
        <w:rPr>
          <w:rFonts w:cs="Calibri"/>
        </w:rPr>
        <w:t>, and inducing proteasome-dependent degradation without agonising E</w:t>
      </w:r>
      <w:r w:rsidR="00C049C6">
        <w:rPr>
          <w:rFonts w:cs="Calibri"/>
        </w:rPr>
        <w:t>R</w:t>
      </w:r>
      <w:r w:rsidRPr="00A2601D">
        <w:rPr>
          <w:rFonts w:cs="Calibri"/>
        </w:rPr>
        <w:t>α</w:t>
      </w:r>
      <w:r w:rsidR="00A65B60">
        <w:rPr>
          <w:rFonts w:cs="Calibri"/>
        </w:rPr>
        <w:t xml:space="preserve"> </w:t>
      </w:r>
      <w:r w:rsidR="00A65B60">
        <w:rPr>
          <w:rFonts w:cs="Calibri"/>
        </w:rPr>
        <w:fldChar w:fldCharType="begin"/>
      </w:r>
      <w:r w:rsidR="00A65B60">
        <w:rPr>
          <w:rFonts w:cs="Calibri"/>
        </w:rPr>
        <w:instrText xml:space="preserve"> ADDIN ZOTERO_ITEM CSL_CITATION {"citationID":"DlXQX1sM","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A65B60">
        <w:rPr>
          <w:rFonts w:cs="Calibri"/>
        </w:rPr>
        <w:fldChar w:fldCharType="separate"/>
      </w:r>
      <w:r w:rsidR="00A65B60" w:rsidRPr="00A65B60">
        <w:rPr>
          <w:rFonts w:cs="Calibri"/>
        </w:rPr>
        <w:t>(Bidard et al. 2025)</w:t>
      </w:r>
      <w:r w:rsidR="00A65B60">
        <w:rPr>
          <w:rFonts w:cs="Calibri"/>
        </w:rPr>
        <w:fldChar w:fldCharType="end"/>
      </w:r>
      <w:r w:rsidRPr="00A2601D">
        <w:rPr>
          <w:rFonts w:cs="Calibri"/>
        </w:rPr>
        <w:t xml:space="preserve">. </w:t>
      </w:r>
    </w:p>
    <w:p w14:paraId="06C171BC" w14:textId="1FED559A" w:rsidR="00A2601D" w:rsidRPr="00A2601D" w:rsidRDefault="00A2601D" w:rsidP="002869EC">
      <w:pPr>
        <w:rPr>
          <w:rFonts w:cs="Calibri"/>
        </w:rPr>
      </w:pPr>
      <w:r w:rsidRPr="00A2601D">
        <w:rPr>
          <w:rFonts w:cs="Calibri"/>
        </w:rPr>
        <w:t xml:space="preserve">An early switch of the </w:t>
      </w:r>
      <w:r w:rsidR="00A65B60">
        <w:rPr>
          <w:rFonts w:cs="Calibri"/>
        </w:rPr>
        <w:t>endocrine therapy</w:t>
      </w:r>
      <w:r w:rsidRPr="00A2601D">
        <w:rPr>
          <w:rFonts w:cs="Calibri"/>
        </w:rPr>
        <w:t xml:space="preserve"> backbone from AI to </w:t>
      </w:r>
      <w:proofErr w:type="spellStart"/>
      <w:r w:rsidRPr="00A2601D">
        <w:rPr>
          <w:rFonts w:cs="Calibri"/>
        </w:rPr>
        <w:t>camizestrant</w:t>
      </w:r>
      <w:proofErr w:type="spellEnd"/>
      <w:r w:rsidRPr="00A2601D">
        <w:rPr>
          <w:rFonts w:cs="Calibri"/>
        </w:rPr>
        <w:t xml:space="preserve"> in patients on first line treatment with a CDK4/6 inhibitor, upon emergence of </w:t>
      </w:r>
      <w:r w:rsidRPr="00A2601D">
        <w:rPr>
          <w:rFonts w:cs="Calibri"/>
          <w:i/>
        </w:rPr>
        <w:t>ESR1</w:t>
      </w:r>
      <w:r w:rsidR="00A65B60">
        <w:rPr>
          <w:rFonts w:cs="Calibri"/>
        </w:rPr>
        <w:t xml:space="preserve"> variants</w:t>
      </w:r>
      <w:r w:rsidRPr="00A2601D">
        <w:rPr>
          <w:rFonts w:cs="Calibri"/>
        </w:rPr>
        <w:t xml:space="preserve">, has been shown in the phase 3 randomised controlled trial, SERENA-6, to prolong the </w:t>
      </w:r>
      <w:r w:rsidR="00A65B60">
        <w:rPr>
          <w:rFonts w:cs="Calibri"/>
        </w:rPr>
        <w:t xml:space="preserve">PFS </w:t>
      </w:r>
      <w:r w:rsidRPr="00A2601D">
        <w:rPr>
          <w:rFonts w:cs="Calibri"/>
        </w:rPr>
        <w:t>benefit of first line therapy</w:t>
      </w:r>
      <w:r w:rsidR="00A65B60">
        <w:rPr>
          <w:rFonts w:cs="Calibri"/>
        </w:rPr>
        <w:t xml:space="preserve"> </w:t>
      </w:r>
      <w:r w:rsidR="00A65B60">
        <w:rPr>
          <w:rFonts w:cs="Calibri"/>
        </w:rPr>
        <w:fldChar w:fldCharType="begin"/>
      </w:r>
      <w:r w:rsidR="00A65B60">
        <w:rPr>
          <w:rFonts w:cs="Calibri"/>
        </w:rPr>
        <w:instrText xml:space="preserve"> ADDIN ZOTERO_ITEM CSL_CITATION {"citationID":"pMCCAiF6","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A65B60">
        <w:rPr>
          <w:rFonts w:cs="Calibri"/>
        </w:rPr>
        <w:fldChar w:fldCharType="separate"/>
      </w:r>
      <w:r w:rsidR="00A65B60" w:rsidRPr="00A65B60">
        <w:rPr>
          <w:rFonts w:cs="Calibri"/>
        </w:rPr>
        <w:t>(Bidard et al. 2025)</w:t>
      </w:r>
      <w:r w:rsidR="00A65B60">
        <w:rPr>
          <w:rFonts w:cs="Calibri"/>
        </w:rPr>
        <w:fldChar w:fldCharType="end"/>
      </w:r>
      <w:r w:rsidRPr="00A2601D">
        <w:rPr>
          <w:rFonts w:cs="Calibri"/>
        </w:rPr>
        <w:t xml:space="preserve">. This approach effectively delays the resistance to treatment that ultimately leads to clinical disease progression and decline in </w:t>
      </w:r>
      <w:proofErr w:type="spellStart"/>
      <w:r w:rsidR="00A65B60">
        <w:rPr>
          <w:rFonts w:cs="Calibri"/>
        </w:rPr>
        <w:t>HRQoL</w:t>
      </w:r>
      <w:proofErr w:type="spellEnd"/>
      <w:r w:rsidR="009E6CC9">
        <w:rPr>
          <w:rFonts w:cs="Calibri"/>
        </w:rPr>
        <w:t xml:space="preserve"> </w:t>
      </w:r>
      <w:r w:rsidR="009E6CC9">
        <w:rPr>
          <w:rFonts w:cs="Calibri"/>
        </w:rPr>
        <w:fldChar w:fldCharType="begin"/>
      </w:r>
      <w:r w:rsidR="009E6CC9">
        <w:rPr>
          <w:rFonts w:cs="Calibri"/>
        </w:rPr>
        <w:instrText xml:space="preserve"> ADDIN ZOTERO_ITEM CSL_CITATION {"citationID":"aFzS1931","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9E6CC9">
        <w:rPr>
          <w:rFonts w:cs="Calibri"/>
        </w:rPr>
        <w:fldChar w:fldCharType="separate"/>
      </w:r>
      <w:r w:rsidR="009E6CC9" w:rsidRPr="009E6CC9">
        <w:rPr>
          <w:rFonts w:cs="Calibri"/>
        </w:rPr>
        <w:t>(Bidard et al. 2025)</w:t>
      </w:r>
      <w:r w:rsidR="009E6CC9">
        <w:rPr>
          <w:rFonts w:cs="Calibri"/>
        </w:rPr>
        <w:fldChar w:fldCharType="end"/>
      </w:r>
      <w:r w:rsidRPr="00A2601D">
        <w:rPr>
          <w:rFonts w:cs="Calibri"/>
        </w:rPr>
        <w:t xml:space="preserve">. </w:t>
      </w:r>
    </w:p>
    <w:p w14:paraId="69661CD6" w14:textId="68E84C0A" w:rsidR="006B7D0E" w:rsidRDefault="00F83D38" w:rsidP="002869EC">
      <w:r>
        <w:t xml:space="preserve">The trial population in SERENA-6 included </w:t>
      </w:r>
      <w:r w:rsidR="00000D66">
        <w:t xml:space="preserve">adult </w:t>
      </w:r>
      <w:r>
        <w:t>patients with ER+/HER2- locally advanced or metastatic breast cancer who had received at least 6 months of treatment with an AI plus a CDK4/6 inhibitor and had no evidence of disease progression</w:t>
      </w:r>
      <w:r w:rsidR="00000D66">
        <w:t>.</w:t>
      </w:r>
      <w:r>
        <w:t xml:space="preserve"> </w:t>
      </w:r>
    </w:p>
    <w:p w14:paraId="68C24A15" w14:textId="77777777" w:rsidR="00CC0014" w:rsidRPr="00C472E3" w:rsidRDefault="00CC0014" w:rsidP="005648BD">
      <w:pPr>
        <w:autoSpaceDE w:val="0"/>
        <w:autoSpaceDN w:val="0"/>
        <w:adjustRightInd w:val="0"/>
        <w:spacing w:line="23" w:lineRule="atLeast"/>
        <w:rPr>
          <w:i/>
          <w:iCs/>
        </w:rPr>
      </w:pPr>
      <w:r>
        <w:rPr>
          <w:rFonts w:asciiTheme="minorHAnsi" w:hAnsiTheme="minorHAnsi" w:cstheme="minorHAnsi"/>
          <w:i/>
          <w:iCs/>
        </w:rPr>
        <w:t>PASC noted t</w:t>
      </w:r>
      <w:r w:rsidRPr="00C472E3">
        <w:rPr>
          <w:rFonts w:asciiTheme="minorHAnsi" w:hAnsiTheme="minorHAnsi" w:cstheme="minorHAnsi"/>
          <w:i/>
          <w:iCs/>
        </w:rPr>
        <w:t xml:space="preserve">he proposed </w:t>
      </w:r>
      <w:r>
        <w:rPr>
          <w:rFonts w:asciiTheme="minorHAnsi" w:hAnsiTheme="minorHAnsi" w:cstheme="minorHAnsi"/>
          <w:i/>
          <w:iCs/>
        </w:rPr>
        <w:t xml:space="preserve">test </w:t>
      </w:r>
      <w:r w:rsidRPr="00C472E3">
        <w:rPr>
          <w:rFonts w:asciiTheme="minorHAnsi" w:hAnsiTheme="minorHAnsi" w:cstheme="minorHAnsi"/>
          <w:i/>
          <w:iCs/>
        </w:rPr>
        <w:t xml:space="preserve">population is </w:t>
      </w:r>
      <w:r>
        <w:rPr>
          <w:rFonts w:asciiTheme="minorHAnsi" w:hAnsiTheme="minorHAnsi" w:cstheme="minorHAnsi"/>
          <w:i/>
          <w:iCs/>
        </w:rPr>
        <w:t>“</w:t>
      </w:r>
      <w:r w:rsidRPr="00C472E3">
        <w:rPr>
          <w:i/>
          <w:iCs/>
        </w:rPr>
        <w:t>patients with newly diagnosed HR+/HER2- locally advanced or metastatic breast cancer, who have received first line treatment with a CDK4/6 inhibitor in combination with an AI for at least 6 months, and whose disease has not progressed clinically or radiographically</w:t>
      </w:r>
      <w:r>
        <w:rPr>
          <w:i/>
          <w:iCs/>
        </w:rPr>
        <w:t>”</w:t>
      </w:r>
    </w:p>
    <w:p w14:paraId="00A0F135" w14:textId="77777777" w:rsidR="00CC0014" w:rsidRDefault="00CC0014" w:rsidP="005648BD">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w:t>
      </w:r>
    </w:p>
    <w:p w14:paraId="39522F1C" w14:textId="77777777" w:rsidR="00CC0014" w:rsidRPr="00C472E3" w:rsidRDefault="00CC0014" w:rsidP="00320877">
      <w:pPr>
        <w:pStyle w:val="ListParagraph"/>
        <w:numPr>
          <w:ilvl w:val="0"/>
          <w:numId w:val="2"/>
        </w:numPr>
        <w:autoSpaceDE w:val="0"/>
        <w:autoSpaceDN w:val="0"/>
        <w:adjustRightInd w:val="0"/>
        <w:spacing w:after="160" w:line="259" w:lineRule="auto"/>
        <w:ind w:left="714" w:hanging="357"/>
        <w:rPr>
          <w:rFonts w:asciiTheme="minorHAnsi" w:hAnsiTheme="minorHAnsi" w:cstheme="minorHAnsi"/>
          <w:i/>
          <w:iCs/>
        </w:rPr>
      </w:pPr>
      <w:r w:rsidRPr="00C472E3">
        <w:rPr>
          <w:rFonts w:asciiTheme="minorHAnsi" w:hAnsiTheme="minorHAnsi" w:cstheme="minorHAnsi"/>
          <w:i/>
          <w:iCs/>
        </w:rPr>
        <w:t>The application is based on results from the SERENA-6 trial, which recruited ER-positive patients only</w:t>
      </w:r>
    </w:p>
    <w:p w14:paraId="20E60923" w14:textId="77777777" w:rsidR="00CC0014" w:rsidRDefault="00CC0014" w:rsidP="00320877">
      <w:pPr>
        <w:pStyle w:val="ListParagraph"/>
        <w:numPr>
          <w:ilvl w:val="0"/>
          <w:numId w:val="2"/>
        </w:numPr>
        <w:autoSpaceDE w:val="0"/>
        <w:autoSpaceDN w:val="0"/>
        <w:adjustRightInd w:val="0"/>
        <w:spacing w:after="160" w:line="259" w:lineRule="auto"/>
        <w:ind w:left="714" w:hanging="357"/>
        <w:rPr>
          <w:rFonts w:asciiTheme="minorHAnsi" w:hAnsiTheme="minorHAnsi" w:cstheme="minorHAnsi"/>
          <w:i/>
          <w:iCs/>
        </w:rPr>
      </w:pPr>
      <w:r w:rsidRPr="00C472E3">
        <w:rPr>
          <w:rFonts w:asciiTheme="minorHAnsi" w:hAnsiTheme="minorHAnsi" w:cstheme="minorHAnsi"/>
          <w:i/>
          <w:iCs/>
        </w:rPr>
        <w:t>The broader HR-</w:t>
      </w:r>
      <w:r>
        <w:rPr>
          <w:rFonts w:asciiTheme="minorHAnsi" w:hAnsiTheme="minorHAnsi" w:cstheme="minorHAnsi"/>
          <w:i/>
          <w:iCs/>
        </w:rPr>
        <w:t>positive population (proposed in the application) would include patients who are ER-negative, PR-positive</w:t>
      </w:r>
    </w:p>
    <w:p w14:paraId="33F938FD" w14:textId="77777777" w:rsidR="00CC0014" w:rsidRPr="00C472E3" w:rsidRDefault="00CC0014" w:rsidP="00320877">
      <w:pPr>
        <w:pStyle w:val="ListParagraph"/>
        <w:numPr>
          <w:ilvl w:val="0"/>
          <w:numId w:val="2"/>
        </w:numPr>
        <w:autoSpaceDE w:val="0"/>
        <w:autoSpaceDN w:val="0"/>
        <w:adjustRightInd w:val="0"/>
        <w:spacing w:after="160" w:line="259" w:lineRule="auto"/>
        <w:ind w:left="714" w:hanging="357"/>
        <w:contextualSpacing w:val="0"/>
        <w:rPr>
          <w:rFonts w:asciiTheme="minorHAnsi" w:hAnsiTheme="minorHAnsi" w:cstheme="minorHAnsi"/>
          <w:i/>
          <w:iCs/>
        </w:rPr>
      </w:pPr>
      <w:r>
        <w:rPr>
          <w:rFonts w:asciiTheme="minorHAnsi" w:hAnsiTheme="minorHAnsi" w:cstheme="minorHAnsi"/>
          <w:i/>
          <w:iCs/>
        </w:rPr>
        <w:t xml:space="preserve">The clinical utility of testing the ER-negative group is unclear, given </w:t>
      </w:r>
      <w:proofErr w:type="spellStart"/>
      <w:r>
        <w:rPr>
          <w:rFonts w:asciiTheme="minorHAnsi" w:hAnsiTheme="minorHAnsi" w:cstheme="minorHAnsi"/>
          <w:i/>
          <w:iCs/>
        </w:rPr>
        <w:t>camizestrant</w:t>
      </w:r>
      <w:proofErr w:type="spellEnd"/>
      <w:r>
        <w:rPr>
          <w:rFonts w:asciiTheme="minorHAnsi" w:hAnsiTheme="minorHAnsi" w:cstheme="minorHAnsi"/>
          <w:i/>
          <w:iCs/>
        </w:rPr>
        <w:t xml:space="preserve"> is a selective estrogen receptor </w:t>
      </w:r>
      <w:proofErr w:type="spellStart"/>
      <w:r>
        <w:rPr>
          <w:rFonts w:asciiTheme="minorHAnsi" w:hAnsiTheme="minorHAnsi" w:cstheme="minorHAnsi"/>
          <w:i/>
          <w:iCs/>
        </w:rPr>
        <w:t>downregulator</w:t>
      </w:r>
      <w:proofErr w:type="spellEnd"/>
      <w:r>
        <w:rPr>
          <w:rFonts w:asciiTheme="minorHAnsi" w:hAnsiTheme="minorHAnsi" w:cstheme="minorHAnsi"/>
          <w:i/>
          <w:iCs/>
        </w:rPr>
        <w:t xml:space="preserve"> (SERD)</w:t>
      </w:r>
    </w:p>
    <w:p w14:paraId="6DAFC240" w14:textId="68EE25B2" w:rsidR="00CC0014" w:rsidRPr="00FD7AE2" w:rsidRDefault="00CC0014" w:rsidP="005648BD">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As such, the PASC proposed that the population should specify “Patients with ER+/HER2- locally advanced or metastatic breast cancer” to align with the main evidence base and exclude the ER-negative population. </w:t>
      </w:r>
    </w:p>
    <w:p w14:paraId="1A58D8E4" w14:textId="77777777" w:rsidR="00892954" w:rsidRPr="00415E3E" w:rsidRDefault="00892954" w:rsidP="005648BD">
      <w:pPr>
        <w:rPr>
          <w:u w:val="single"/>
        </w:rPr>
      </w:pPr>
      <w:r w:rsidRPr="00415E3E">
        <w:rPr>
          <w:u w:val="single"/>
        </w:rPr>
        <w:t>Estimates for size of the testing population</w:t>
      </w:r>
    </w:p>
    <w:p w14:paraId="5D8570AD" w14:textId="3B3997FE" w:rsidR="00892954" w:rsidRDefault="00892954" w:rsidP="002869EC">
      <w:pPr>
        <w:rPr>
          <w:rFonts w:eastAsia="Segoe UI"/>
        </w:rPr>
      </w:pPr>
      <w:r>
        <w:rPr>
          <w:rFonts w:eastAsia="Segoe UI"/>
        </w:rPr>
        <w:t>For investigative technologies, the incidence and prevalence of the target population for the test is required</w:t>
      </w:r>
      <w:r w:rsidR="00400561">
        <w:rPr>
          <w:rFonts w:eastAsia="Segoe UI"/>
        </w:rPr>
        <w:t xml:space="preserve">; no estimates were provided by the applicant. </w:t>
      </w:r>
      <w:r>
        <w:rPr>
          <w:rFonts w:eastAsia="Segoe UI"/>
        </w:rPr>
        <w:t xml:space="preserve"> </w:t>
      </w:r>
    </w:p>
    <w:p w14:paraId="5D9B5EA3" w14:textId="6EF9C56A" w:rsidR="00182F82" w:rsidRPr="00182F82" w:rsidRDefault="00182F82" w:rsidP="002869EC">
      <w:pPr>
        <w:rPr>
          <w:rFonts w:cs="Calibri"/>
        </w:rPr>
      </w:pPr>
      <w:r w:rsidRPr="00025492">
        <w:rPr>
          <w:rFonts w:cs="Calibri"/>
        </w:rPr>
        <w:t xml:space="preserve">As per the study design of SERENA-6, some patients will require more than one </w:t>
      </w:r>
      <w:r w:rsidRPr="00025492">
        <w:rPr>
          <w:rFonts w:cs="Calibri"/>
          <w:i/>
        </w:rPr>
        <w:t xml:space="preserve">ESR1 </w:t>
      </w:r>
      <w:r>
        <w:rPr>
          <w:rFonts w:cs="Calibri"/>
        </w:rPr>
        <w:t>variant</w:t>
      </w:r>
      <w:r w:rsidRPr="00025492">
        <w:rPr>
          <w:rFonts w:cs="Calibri"/>
        </w:rPr>
        <w:t xml:space="preserve"> test, as </w:t>
      </w:r>
      <w:r w:rsidRPr="00025492">
        <w:rPr>
          <w:rFonts w:cs="Calibri"/>
          <w:i/>
        </w:rPr>
        <w:t>ESR1</w:t>
      </w:r>
      <w:r w:rsidRPr="00025492">
        <w:rPr>
          <w:rFonts w:cs="Calibri"/>
        </w:rPr>
        <w:t xml:space="preserve"> </w:t>
      </w:r>
      <w:r>
        <w:rPr>
          <w:rFonts w:cs="Calibri"/>
        </w:rPr>
        <w:t>variants</w:t>
      </w:r>
      <w:r w:rsidRPr="00025492">
        <w:rPr>
          <w:rFonts w:cs="Calibri"/>
        </w:rPr>
        <w:t xml:space="preserve"> develop over time i.e. the requested MBS listing is for serial testing in patients who have HR-positive, HER2-negative </w:t>
      </w:r>
      <w:r>
        <w:rPr>
          <w:rFonts w:cs="Calibri"/>
        </w:rPr>
        <w:t>locally advanced or metastatic breast cancer</w:t>
      </w:r>
      <w:r w:rsidRPr="00025492">
        <w:rPr>
          <w:rFonts w:cs="Calibri"/>
        </w:rPr>
        <w:t xml:space="preserve"> and have received at least 6 months of first line treatment with a CDK4/6 inhibitor </w:t>
      </w:r>
      <w:r>
        <w:rPr>
          <w:rFonts w:cs="Calibri"/>
        </w:rPr>
        <w:t>plus an</w:t>
      </w:r>
      <w:r w:rsidRPr="00025492">
        <w:rPr>
          <w:rFonts w:cs="Calibri"/>
        </w:rPr>
        <w:t xml:space="preserve"> AI and who have not progressed radiographically or clinically. </w:t>
      </w:r>
      <w:r>
        <w:rPr>
          <w:rFonts w:cs="Calibri"/>
        </w:rPr>
        <w:t xml:space="preserve">The applicant proposed that testing could be conducted every 2-3 months (from 6 months after initiation of first line therapy), to coincide with routine clinical assessments. </w:t>
      </w:r>
      <w:r w:rsidR="003F2006">
        <w:rPr>
          <w:rFonts w:cs="Calibri"/>
        </w:rPr>
        <w:t xml:space="preserve">Commencement of testing from 6 months was chosen to align with the proposed test population based on eligibility criteria from the SERENA-6 trial (which required patients to have received at least 6 months of </w:t>
      </w:r>
      <w:r w:rsidR="00DD465A">
        <w:rPr>
          <w:rFonts w:cs="Calibri"/>
        </w:rPr>
        <w:t>first line therapy</w:t>
      </w:r>
      <w:r w:rsidR="003F2006">
        <w:rPr>
          <w:rFonts w:cs="Calibri"/>
        </w:rPr>
        <w:t xml:space="preserve"> with a CDK4/6i plus an AI)</w:t>
      </w:r>
      <w:r w:rsidR="00DD465A">
        <w:rPr>
          <w:rFonts w:cs="Calibri"/>
        </w:rPr>
        <w:t xml:space="preserve"> </w:t>
      </w:r>
      <w:r w:rsidR="00DD465A">
        <w:rPr>
          <w:rFonts w:cs="Calibri"/>
        </w:rPr>
        <w:fldChar w:fldCharType="begin"/>
      </w:r>
      <w:r w:rsidR="00DD465A">
        <w:rPr>
          <w:rFonts w:cs="Calibri"/>
        </w:rPr>
        <w:instrText xml:space="preserve"> ADDIN ZOTERO_ITEM CSL_CITATION {"citationID":"2IoZicq8","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DD465A">
        <w:rPr>
          <w:rFonts w:cs="Calibri"/>
        </w:rPr>
        <w:fldChar w:fldCharType="separate"/>
      </w:r>
      <w:r w:rsidR="00DD465A" w:rsidRPr="00DD465A">
        <w:rPr>
          <w:rFonts w:cs="Calibri"/>
        </w:rPr>
        <w:t>(Bidard et al. 2025)</w:t>
      </w:r>
      <w:r w:rsidR="00DD465A">
        <w:rPr>
          <w:rFonts w:cs="Calibri"/>
        </w:rPr>
        <w:fldChar w:fldCharType="end"/>
      </w:r>
      <w:r w:rsidR="003F2006">
        <w:rPr>
          <w:rFonts w:cs="Calibri"/>
        </w:rPr>
        <w:t>.</w:t>
      </w:r>
    </w:p>
    <w:p w14:paraId="4BF91012" w14:textId="4237996F" w:rsidR="00FA770F" w:rsidRPr="004B00B7" w:rsidRDefault="00182F82" w:rsidP="002869EC">
      <w:pPr>
        <w:rPr>
          <w:rFonts w:cs="Calibri"/>
          <w:highlight w:val="yellow"/>
        </w:rPr>
      </w:pPr>
      <w:r>
        <w:rPr>
          <w:rFonts w:eastAsia="Segoe UI"/>
        </w:rPr>
        <w:t xml:space="preserve">In SERENA-6, </w:t>
      </w:r>
      <w:r>
        <w:rPr>
          <w:rFonts w:cs="Calibri"/>
        </w:rPr>
        <w:t>t</w:t>
      </w:r>
      <w:r w:rsidR="00FA770F">
        <w:rPr>
          <w:rFonts w:cs="Calibri"/>
        </w:rPr>
        <w:t xml:space="preserve">he median time from initiation of therapy with an AI plus a CDK4/6 inhibitor to detection of </w:t>
      </w:r>
      <w:r w:rsidR="00FA770F">
        <w:rPr>
          <w:rFonts w:cs="Calibri"/>
          <w:i/>
        </w:rPr>
        <w:t xml:space="preserve">ESR1 </w:t>
      </w:r>
      <w:r w:rsidR="00FA770F">
        <w:rPr>
          <w:rFonts w:cs="Calibri"/>
        </w:rPr>
        <w:t>variant was 2</w:t>
      </w:r>
      <w:r w:rsidR="007E4501">
        <w:rPr>
          <w:rFonts w:cs="Calibri"/>
        </w:rPr>
        <w:t>1</w:t>
      </w:r>
      <w:r w:rsidR="00FA770F">
        <w:rPr>
          <w:rFonts w:cs="Calibri"/>
        </w:rPr>
        <w:t xml:space="preserve"> months (range </w:t>
      </w:r>
      <w:r w:rsidR="007E4501">
        <w:rPr>
          <w:rFonts w:cs="Calibri"/>
        </w:rPr>
        <w:t>5</w:t>
      </w:r>
      <w:r w:rsidR="00FA770F">
        <w:rPr>
          <w:rFonts w:cs="Calibri"/>
        </w:rPr>
        <w:t xml:space="preserve">-96 months); approximately 63% of patients had ≥ 18 months of first line treatment before </w:t>
      </w:r>
      <w:r w:rsidR="00FA770F">
        <w:rPr>
          <w:rFonts w:cs="Calibri"/>
          <w:i/>
        </w:rPr>
        <w:t xml:space="preserve">ESR1 </w:t>
      </w:r>
      <w:r w:rsidR="00FA770F">
        <w:rPr>
          <w:rFonts w:cs="Calibri"/>
        </w:rPr>
        <w:t xml:space="preserve">detection </w:t>
      </w:r>
      <w:r w:rsidR="00FA770F">
        <w:rPr>
          <w:rFonts w:cs="Calibri"/>
        </w:rPr>
        <w:fldChar w:fldCharType="begin"/>
      </w:r>
      <w:r w:rsidR="00FA770F">
        <w:rPr>
          <w:rFonts w:cs="Calibri"/>
        </w:rPr>
        <w:instrText xml:space="preserve"> ADDIN ZOTERO_ITEM CSL_CITATION {"citationID":"l6oSXqJK","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FA770F">
        <w:rPr>
          <w:rFonts w:cs="Calibri"/>
        </w:rPr>
        <w:fldChar w:fldCharType="separate"/>
      </w:r>
      <w:r w:rsidR="00FA770F" w:rsidRPr="00D220C6">
        <w:rPr>
          <w:rFonts w:cs="Calibri"/>
        </w:rPr>
        <w:t>(Bidard et al. 2025)</w:t>
      </w:r>
      <w:r w:rsidR="00FA770F">
        <w:rPr>
          <w:rFonts w:cs="Calibri"/>
        </w:rPr>
        <w:fldChar w:fldCharType="end"/>
      </w:r>
      <w:r w:rsidR="00FA770F">
        <w:rPr>
          <w:rFonts w:cs="Calibri"/>
        </w:rPr>
        <w:t>.</w:t>
      </w:r>
      <w:r w:rsidR="00965788">
        <w:rPr>
          <w:rFonts w:cs="Calibri"/>
        </w:rPr>
        <w:t xml:space="preserve"> </w:t>
      </w:r>
      <w:r w:rsidR="00BA435A">
        <w:rPr>
          <w:rFonts w:cs="Calibri"/>
        </w:rPr>
        <w:t xml:space="preserve">The Palbociclib and ctDNA for </w:t>
      </w:r>
      <w:r w:rsidR="00BA435A">
        <w:rPr>
          <w:rFonts w:cs="Calibri"/>
          <w:i/>
          <w:iCs/>
        </w:rPr>
        <w:t xml:space="preserve">ESR1 </w:t>
      </w:r>
      <w:r w:rsidR="00BA435A">
        <w:rPr>
          <w:rFonts w:cs="Calibri"/>
        </w:rPr>
        <w:t>variant detection (PADA-1) trial revealed that in</w:t>
      </w:r>
      <w:r w:rsidR="00BA435A" w:rsidRPr="00BA435A">
        <w:rPr>
          <w:rFonts w:cs="Calibri"/>
        </w:rPr>
        <w:t xml:space="preserve"> patients receiving </w:t>
      </w:r>
      <w:r w:rsidR="00BA435A">
        <w:rPr>
          <w:rFonts w:cs="Calibri"/>
        </w:rPr>
        <w:t xml:space="preserve">1L therapy </w:t>
      </w:r>
      <w:r w:rsidR="00BA435A" w:rsidRPr="00BA435A">
        <w:rPr>
          <w:rFonts w:cs="Calibri"/>
        </w:rPr>
        <w:t xml:space="preserve">with an </w:t>
      </w:r>
      <w:r w:rsidR="00BA435A">
        <w:rPr>
          <w:rFonts w:cs="Calibri"/>
        </w:rPr>
        <w:t>AI</w:t>
      </w:r>
      <w:r w:rsidR="00BA435A" w:rsidRPr="00BA435A">
        <w:rPr>
          <w:rFonts w:cs="Calibri"/>
        </w:rPr>
        <w:t xml:space="preserve"> plus a CDK4/6</w:t>
      </w:r>
      <w:r w:rsidR="00BA435A">
        <w:rPr>
          <w:rFonts w:cs="Calibri"/>
        </w:rPr>
        <w:t>i</w:t>
      </w:r>
      <w:r w:rsidR="00BA435A" w:rsidRPr="00BA435A">
        <w:rPr>
          <w:rFonts w:cs="Calibri"/>
        </w:rPr>
        <w:t xml:space="preserve"> for advanced breast cancer, </w:t>
      </w:r>
      <w:r w:rsidR="00BA435A" w:rsidRPr="00402B80">
        <w:rPr>
          <w:rFonts w:cs="Calibri"/>
          <w:i/>
          <w:iCs/>
        </w:rPr>
        <w:t>ESR1</w:t>
      </w:r>
      <w:r w:rsidR="00BA435A" w:rsidRPr="00BA435A">
        <w:rPr>
          <w:rFonts w:cs="Calibri"/>
        </w:rPr>
        <w:t xml:space="preserve"> </w:t>
      </w:r>
      <w:r w:rsidR="00BA435A">
        <w:rPr>
          <w:rFonts w:cs="Calibri"/>
        </w:rPr>
        <w:t>variants</w:t>
      </w:r>
      <w:r w:rsidR="00BA435A" w:rsidRPr="00BA435A">
        <w:rPr>
          <w:rFonts w:cs="Calibri"/>
        </w:rPr>
        <w:t xml:space="preserve"> </w:t>
      </w:r>
      <w:r w:rsidR="00BA435A">
        <w:rPr>
          <w:rFonts w:cs="Calibri"/>
        </w:rPr>
        <w:t>were detected</w:t>
      </w:r>
      <w:r w:rsidR="00BA435A" w:rsidRPr="00BA435A">
        <w:rPr>
          <w:rFonts w:cs="Calibri"/>
        </w:rPr>
        <w:t xml:space="preserve"> in ctDNA at a median of approximately 6 months before disease progression</w:t>
      </w:r>
      <w:r w:rsidR="00BA435A">
        <w:rPr>
          <w:rFonts w:cs="Calibri"/>
        </w:rPr>
        <w:t xml:space="preserve"> </w:t>
      </w:r>
      <w:r w:rsidR="00BA435A">
        <w:rPr>
          <w:rFonts w:cs="Calibri"/>
        </w:rPr>
        <w:fldChar w:fldCharType="begin"/>
      </w:r>
      <w:r w:rsidR="00BA435A">
        <w:rPr>
          <w:rFonts w:cs="Calibri"/>
        </w:rPr>
        <w:instrText xml:space="preserve"> ADDIN ZOTERO_ITEM CSL_CITATION {"citationID":"ChB8GT1H","properties":{"formattedCitation":"(Bidard et al., 2022)","plainCitation":"(Bidard et al., 2022)","noteIndex":0},"citationItems":[{"id":958,"uris":["http://zotero.org/users/local/Kw89WoMg/items/7TTJ28UN"],"itemData":{"id":958,"type":"article-journal","abstract":"BACKGROUND: In advanced oestrogen receptor-positive, HER2-negative breast cancer, acquired resistance to aromatase inhibitors frequently stems from ESR1-mutated subclones, which might be sensitive to fulvestrant. The PADA-1 trial aimed to show the efficacy of an early change in therapy on the basis of a rising ESR1 mutation in blood (bESR1mut), while assessing the global safety of combination fulvestrant and palbociclib.\nMETHODS: We did a randomised, open-label, phase 3 trial in 83 hospitals in France. Women aged at least 18 years with oestrogen receptor-positive, HER2-negative advanced breast cancer and an Eastern Cooperative Oncology Group performance status of 0-2 were recruited and monitored for rising bESR1mut during first-line aromatase inhibitor (2·5 mg letrozole, 1 mg anastrozole, or 25 mg exemestane, orally once per day, taken continuously) and palbociclib (125 mg orally once per day on days 1-21 of a 28-day cycle) therapy. Patients with newly present or increased bESR1mut in circulating tumour DNA and no synchronous disease progression were randomly assigned (1:1) to continue with the same therapy or to switch to fulvestrant (500 mg intramuscularly on day 1 of each 28-day cycle and on day 15 of cycle 1) and palbociclib (dosing unchanged). The randomisation sequence was generated within an interactive web response system using a minimisation method (with an 80% random factor); patients were stratified according to visceral involvement (present or absent) and the time from inclusion to bESR1mut detection (&lt;12 months or ≥12 months). The co-primary endpoints were investigator-assessed progression-free survival from random assignment, analysed in the intention-to-treat population (ie, all randomly assigned patients), and grade 3 or worse haematological adverse events in all patients. The trial is registered with Clinicaltrials.gov (NCT03079011), and is now complete.\nFINDINGS: From March 22, 2017, to Jan 31, 2019, 1017 patients were included, of whom 279 (27%) developed a rising bESR1mut and 172 (17%) were randomly assigned to treatment: 88 to switching to fulvestrant and palbociclib and 84 patients to continuing aromatase inhibitor and palbociclib. At database lock on July 31, 2021, randomly assigned patients had a median follow-up of 35·3 months (IQR 29·2-41·4) from inclusion and 26·0 months (13·8-34·3) from random assignment. Median progression-free survival from random assignment was 11·9 months (95% CI 9·1-13·6) in the fulvestrant and palbociclib group versus 5·7 months (3·9-7·5) in the aromatase inhibitor and palbociclib group (stratified HR 0·61, 0·43-0·86; p=0·0040). The most frequent grade 3 or worse haematological adverse events were neutropenia (715 [70·3%] of 1017 patients), lymphopenia (66 [6·5%]), and thrombocytopenia (20 [2·0%]). The most common grade 3 or worse adverse events in step 2 were neutropenia (35 [41·7%] of 84 patients in the aromatase inhibitor and palbociclib group vs 39 [44·3%] of 88 patients in the fulvestrant and palbociclib group) and lymphopenia (three [3·6%] vs four [4·5%]). 31 (3·1%) patients had grade 3 or worse serious adverse events related to treatment in the overall population. Three (1·7%) of 172 patients randomly assigned had one serious adverse event in step 2: one (1·2%) grade 4 neutropenia and one (1·2%) grade 3 fatigue among 84 patients in the aromatase inhibitor and palbociclib group, and one (1·1%) grade 4 neutropenia among 88 patients in the fulvestrant and palbociclib group. One death by pulmonary embolism in step 1 was declared as being treatment related.\nINTERPRETATION: PADA-1 is the first prospective randomised trial showing that the early therapeutic targeting of bESR1mut results in significant clinical benefit. Additionally, the original design explored in PADA-1 might help with tackling acquired resistance with new drugs in future trials.\nFUNDING: Pfizer.","container-title":"The Lancet. Oncology","DOI":"10.1016/S1470-2045(22)00555-1","ISSN":"1474-5488","issue":"11","journalAbbreviation":"Lancet Oncol","language":"eng","page":"1367-1377","PMID":"36183733","source":"PubMed","title":"Switch to fulvestrant and palbociclib versus no switch in advanced breast cancer with rising ESR1 mutation during aromatase inhibitor and palbociclib therapy (PADA-1): a randomised, open-label, multicentre, phase 3 trial","title-short":"Switch to fulvestrant and palbociclib versus no switch in advanced breast cancer with rising ESR1 mutation during aromatase inhibitor and palbociclib therapy (PADA-1)","volume":"23","author":[{"family":"Bidard","given":"François-Clément"},{"family":"Hardy-Bessard","given":"Anne-Claire"},{"family":"Dalenc","given":"Florence"},{"family":"Bachelot","given":"Thomas"},{"family":"Pierga","given":"Jean-Yves"},{"family":"Motte Rouge","given":"Thibault","non-dropping-particle":"de la"},{"family":"Sabatier","given":"Renaud"},{"family":"Dubot","given":"Coraline"},{"family":"Frenel","given":"Jean-Sébastien"},{"family":"Ferrero","given":"Jean Marc"},{"family":"Ladoire","given":"Sylvain"},{"family":"Levy","given":"Christelle"},{"family":"Mouret-Reynier","given":"Marie-Ange"},{"family":"Lortholary","given":"Alain"},{"family":"Grenier","given":"Julien"},{"family":"Chakiba","given":"Camille"},{"family":"Stefani","given":"Laetitia"},{"family":"Plaza","given":"Jérôme Edouard"},{"family":"Clatot","given":"Florian"},{"family":"Teixeira","given":"Luis"},{"family":"D'Hondt","given":"Véronique"},{"family":"Vegas","given":"Hélène"},{"family":"Derbel","given":"Olfa"},{"family":"Garnier-Tixidre","given":"Claire"},{"family":"Canon","given":"Jean-Luc"},{"family":"Pistilli","given":"Barbara"},{"family":"André","given":"Fabrice"},{"family":"Arnould","given":"Laurent"},{"family":"Pradines","given":"Anne"},{"family":"Bièche","given":"Ivan"},{"family":"Callens","given":"Céline"},{"family":"Lemonnier","given":"Jérôme"},{"family":"Berger","given":"Frédérique"},{"family":"Delaloge","given":"Suzette"},{"literal":"PADA-1 investigators"}],"issued":{"date-parts":[["2022",11]]}}}],"schema":"https://github.com/citation-style-language/schema/raw/master/csl-citation.json"} </w:instrText>
      </w:r>
      <w:r w:rsidR="00BA435A">
        <w:rPr>
          <w:rFonts w:cs="Calibri"/>
        </w:rPr>
        <w:fldChar w:fldCharType="separate"/>
      </w:r>
      <w:r w:rsidR="00BA435A" w:rsidRPr="00BA435A">
        <w:rPr>
          <w:rFonts w:cs="Calibri"/>
        </w:rPr>
        <w:t>(Bidard et al. 2022)</w:t>
      </w:r>
      <w:r w:rsidR="00BA435A">
        <w:rPr>
          <w:rFonts w:cs="Calibri"/>
        </w:rPr>
        <w:fldChar w:fldCharType="end"/>
      </w:r>
      <w:r w:rsidR="00BA435A">
        <w:rPr>
          <w:rFonts w:cs="Calibri"/>
        </w:rPr>
        <w:t>.</w:t>
      </w:r>
      <w:r w:rsidR="00FA770F">
        <w:rPr>
          <w:rFonts w:cs="Calibri"/>
        </w:rPr>
        <w:t xml:space="preserve"> </w:t>
      </w:r>
      <w:r w:rsidR="002722F3">
        <w:rPr>
          <w:rFonts w:cs="Calibri"/>
        </w:rPr>
        <w:t xml:space="preserve">An examination of median PFS reported in clinical trials of PBS-listed CDK4/6 inhibitors (in combination with an AI) for first line treatment of HR+/HER2- locally advanced or metastatic breast cancer ranged from 24.8 months to 28.2 months (see </w:t>
      </w:r>
      <w:r w:rsidR="002722F3">
        <w:rPr>
          <w:rFonts w:cs="Calibri"/>
        </w:rPr>
        <w:fldChar w:fldCharType="begin"/>
      </w:r>
      <w:r w:rsidR="002722F3">
        <w:rPr>
          <w:rFonts w:cs="Calibri"/>
        </w:rPr>
        <w:instrText xml:space="preserve"> REF _Ref223812009 \h </w:instrText>
      </w:r>
      <w:r w:rsidR="00746A08">
        <w:rPr>
          <w:rFonts w:cs="Calibri"/>
        </w:rPr>
        <w:instrText xml:space="preserve"> \* MERGEFORMAT </w:instrText>
      </w:r>
      <w:r w:rsidR="002722F3">
        <w:rPr>
          <w:rFonts w:cs="Calibri"/>
        </w:rPr>
      </w:r>
      <w:r w:rsidR="002722F3">
        <w:rPr>
          <w:rFonts w:cs="Calibri"/>
        </w:rPr>
        <w:fldChar w:fldCharType="separate"/>
      </w:r>
      <w:r w:rsidR="002722F3">
        <w:t xml:space="preserve">Table </w:t>
      </w:r>
      <w:r w:rsidR="002722F3">
        <w:rPr>
          <w:noProof/>
        </w:rPr>
        <w:t>2</w:t>
      </w:r>
      <w:r w:rsidR="002722F3">
        <w:rPr>
          <w:rFonts w:cs="Calibri"/>
        </w:rPr>
        <w:fldChar w:fldCharType="end"/>
      </w:r>
      <w:r w:rsidR="002722F3">
        <w:rPr>
          <w:rFonts w:cs="Calibri"/>
        </w:rPr>
        <w:t>).</w:t>
      </w:r>
    </w:p>
    <w:p w14:paraId="2E199E04" w14:textId="69298609" w:rsidR="00400561" w:rsidRDefault="00400561" w:rsidP="00605D1E">
      <w:pPr>
        <w:pStyle w:val="Caption"/>
        <w:rPr>
          <w:rFonts w:eastAsia="Segoe UI"/>
        </w:rPr>
      </w:pPr>
      <w:bookmarkStart w:id="5" w:name="_Ref223812009"/>
      <w:r>
        <w:t xml:space="preserve">Table </w:t>
      </w:r>
      <w:r>
        <w:fldChar w:fldCharType="begin"/>
      </w:r>
      <w:r>
        <w:instrText xml:space="preserve"> SEQ Table \* ARABIC </w:instrText>
      </w:r>
      <w:r>
        <w:fldChar w:fldCharType="separate"/>
      </w:r>
      <w:r w:rsidR="00CD7061">
        <w:rPr>
          <w:noProof/>
        </w:rPr>
        <w:t>2</w:t>
      </w:r>
      <w:r>
        <w:fldChar w:fldCharType="end"/>
      </w:r>
      <w:bookmarkEnd w:id="5"/>
      <w:r>
        <w:tab/>
        <w:t>PFS benefits of first line treatment with PBS listed CDK4/6 inhibitors in combination with an AI</w:t>
      </w:r>
    </w:p>
    <w:tbl>
      <w:tblPr>
        <w:tblStyle w:val="TableGrid"/>
        <w:tblW w:w="0" w:type="auto"/>
        <w:tblInd w:w="0" w:type="dxa"/>
        <w:tblLook w:val="04A0" w:firstRow="1" w:lastRow="0" w:firstColumn="1" w:lastColumn="0" w:noHBand="0" w:noVBand="1"/>
      </w:tblPr>
      <w:tblGrid>
        <w:gridCol w:w="1624"/>
        <w:gridCol w:w="1595"/>
        <w:gridCol w:w="1528"/>
        <w:gridCol w:w="1625"/>
        <w:gridCol w:w="1674"/>
        <w:gridCol w:w="1525"/>
      </w:tblGrid>
      <w:tr w:rsidR="0010177B" w:rsidRPr="008B4DD5" w14:paraId="76B260B1" w14:textId="77777777" w:rsidTr="00D7789A">
        <w:trPr>
          <w:cantSplit/>
          <w:tblHeader/>
        </w:trPr>
        <w:tc>
          <w:tcPr>
            <w:tcW w:w="1671" w:type="dxa"/>
          </w:tcPr>
          <w:p w14:paraId="776520C0" w14:textId="785EC380" w:rsidR="0010177B" w:rsidRPr="00415E3E" w:rsidRDefault="0010177B" w:rsidP="00605D1E">
            <w:pPr>
              <w:pStyle w:val="Tabletext"/>
              <w:rPr>
                <w:rFonts w:eastAsia="Segoe UI"/>
                <w:b/>
              </w:rPr>
            </w:pPr>
            <w:r w:rsidRPr="00415E3E">
              <w:rPr>
                <w:rFonts w:eastAsia="Segoe UI"/>
                <w:b/>
              </w:rPr>
              <w:t>PBAC PSD</w:t>
            </w:r>
          </w:p>
        </w:tc>
        <w:tc>
          <w:tcPr>
            <w:tcW w:w="1583" w:type="dxa"/>
          </w:tcPr>
          <w:p w14:paraId="7F9E0A61" w14:textId="391920BD" w:rsidR="0010177B" w:rsidRPr="00415E3E" w:rsidRDefault="0010177B" w:rsidP="00605D1E">
            <w:pPr>
              <w:pStyle w:val="Tabletext"/>
              <w:rPr>
                <w:rFonts w:eastAsia="Segoe UI"/>
                <w:b/>
              </w:rPr>
            </w:pPr>
            <w:r w:rsidRPr="00415E3E">
              <w:rPr>
                <w:rFonts w:eastAsia="Segoe UI"/>
                <w:b/>
              </w:rPr>
              <w:t>Population</w:t>
            </w:r>
          </w:p>
        </w:tc>
        <w:tc>
          <w:tcPr>
            <w:tcW w:w="1359" w:type="dxa"/>
          </w:tcPr>
          <w:p w14:paraId="1F0DA807" w14:textId="4340E4CC" w:rsidR="0010177B" w:rsidRPr="00415E3E" w:rsidRDefault="0010177B" w:rsidP="00605D1E">
            <w:pPr>
              <w:pStyle w:val="Tabletext"/>
              <w:rPr>
                <w:rFonts w:eastAsia="Segoe UI"/>
                <w:b/>
              </w:rPr>
            </w:pPr>
            <w:r w:rsidRPr="00415E3E">
              <w:rPr>
                <w:rFonts w:eastAsia="Segoe UI"/>
                <w:b/>
              </w:rPr>
              <w:t>Trial ID</w:t>
            </w:r>
          </w:p>
        </w:tc>
        <w:tc>
          <w:tcPr>
            <w:tcW w:w="1672" w:type="dxa"/>
          </w:tcPr>
          <w:p w14:paraId="7DA64D5F" w14:textId="4C561FC5" w:rsidR="0010177B" w:rsidRPr="00415E3E" w:rsidRDefault="0010177B" w:rsidP="00605D1E">
            <w:pPr>
              <w:pStyle w:val="Tabletext"/>
              <w:rPr>
                <w:rFonts w:eastAsia="Segoe UI"/>
                <w:b/>
              </w:rPr>
            </w:pPr>
            <w:r w:rsidRPr="00415E3E">
              <w:rPr>
                <w:rFonts w:eastAsia="Segoe UI"/>
                <w:b/>
              </w:rPr>
              <w:t>Treatment regimen/ median PFS (95% CI)</w:t>
            </w:r>
          </w:p>
        </w:tc>
        <w:tc>
          <w:tcPr>
            <w:tcW w:w="1713" w:type="dxa"/>
          </w:tcPr>
          <w:p w14:paraId="6FF33DCE" w14:textId="59939152" w:rsidR="0010177B" w:rsidRPr="00415E3E" w:rsidRDefault="0010177B" w:rsidP="00605D1E">
            <w:pPr>
              <w:pStyle w:val="Tabletext"/>
              <w:rPr>
                <w:rFonts w:eastAsia="Segoe UI"/>
                <w:b/>
              </w:rPr>
            </w:pPr>
            <w:r w:rsidRPr="00415E3E">
              <w:rPr>
                <w:rFonts w:eastAsia="Segoe UI"/>
                <w:b/>
              </w:rPr>
              <w:t>Comparator/ median PFS (95% CI)</w:t>
            </w:r>
          </w:p>
        </w:tc>
        <w:tc>
          <w:tcPr>
            <w:tcW w:w="1573" w:type="dxa"/>
          </w:tcPr>
          <w:p w14:paraId="6196F142" w14:textId="5EF1FE59" w:rsidR="0010177B" w:rsidRPr="00415E3E" w:rsidRDefault="0010177B" w:rsidP="00605D1E">
            <w:pPr>
              <w:pStyle w:val="Tabletext"/>
              <w:rPr>
                <w:rFonts w:eastAsia="Segoe UI"/>
                <w:b/>
              </w:rPr>
            </w:pPr>
            <w:r w:rsidRPr="00415E3E">
              <w:rPr>
                <w:rFonts w:eastAsia="Segoe UI"/>
                <w:b/>
              </w:rPr>
              <w:t>Difference in median PFS</w:t>
            </w:r>
          </w:p>
        </w:tc>
      </w:tr>
      <w:tr w:rsidR="0010177B" w14:paraId="35A7A595" w14:textId="77777777" w:rsidTr="00D7789A">
        <w:trPr>
          <w:cantSplit/>
          <w:tblHeader/>
        </w:trPr>
        <w:tc>
          <w:tcPr>
            <w:tcW w:w="1671" w:type="dxa"/>
          </w:tcPr>
          <w:p w14:paraId="34345FD6" w14:textId="2CDA4733" w:rsidR="0010177B" w:rsidRDefault="0010177B" w:rsidP="00605D1E">
            <w:pPr>
              <w:pStyle w:val="Tabletext"/>
              <w:rPr>
                <w:rFonts w:eastAsia="Segoe UI"/>
              </w:rPr>
            </w:pPr>
            <w:proofErr w:type="spellStart"/>
            <w:r>
              <w:rPr>
                <w:rFonts w:eastAsia="Segoe UI"/>
              </w:rPr>
              <w:t>Abemaciclib</w:t>
            </w:r>
            <w:proofErr w:type="spellEnd"/>
            <w:r>
              <w:rPr>
                <w:rFonts w:eastAsia="Segoe UI"/>
              </w:rPr>
              <w:t xml:space="preserve"> - March 2019</w:t>
            </w:r>
          </w:p>
        </w:tc>
        <w:tc>
          <w:tcPr>
            <w:tcW w:w="1583" w:type="dxa"/>
          </w:tcPr>
          <w:p w14:paraId="3A273EA3" w14:textId="3100BCB6" w:rsidR="0010177B" w:rsidRDefault="0010177B" w:rsidP="00605D1E">
            <w:pPr>
              <w:pStyle w:val="Tabletext"/>
              <w:rPr>
                <w:rFonts w:eastAsia="Segoe UI"/>
              </w:rPr>
            </w:pPr>
            <w:r>
              <w:rPr>
                <w:rFonts w:eastAsia="Segoe UI"/>
              </w:rPr>
              <w:t xml:space="preserve">Non-premenopausal patients with HR+/HER2- advanced breast cancer </w:t>
            </w:r>
          </w:p>
        </w:tc>
        <w:tc>
          <w:tcPr>
            <w:tcW w:w="1359" w:type="dxa"/>
          </w:tcPr>
          <w:p w14:paraId="28ECD648" w14:textId="3EA8EE5F" w:rsidR="0010177B" w:rsidRDefault="0010177B" w:rsidP="00605D1E">
            <w:pPr>
              <w:pStyle w:val="Tabletext"/>
              <w:rPr>
                <w:rFonts w:eastAsia="Segoe UI"/>
              </w:rPr>
            </w:pPr>
            <w:r>
              <w:rPr>
                <w:rFonts w:eastAsia="Segoe UI"/>
              </w:rPr>
              <w:t>MONARCH-3</w:t>
            </w:r>
          </w:p>
        </w:tc>
        <w:tc>
          <w:tcPr>
            <w:tcW w:w="1672" w:type="dxa"/>
          </w:tcPr>
          <w:p w14:paraId="357767D6" w14:textId="34B503B4" w:rsidR="0010177B" w:rsidRDefault="0010177B" w:rsidP="00605D1E">
            <w:pPr>
              <w:pStyle w:val="Tabletext"/>
              <w:rPr>
                <w:rFonts w:eastAsia="Segoe UI"/>
              </w:rPr>
            </w:pPr>
            <w:proofErr w:type="spellStart"/>
            <w:r>
              <w:rPr>
                <w:rFonts w:eastAsia="Segoe UI"/>
              </w:rPr>
              <w:t>Abemaciclib</w:t>
            </w:r>
            <w:proofErr w:type="spellEnd"/>
            <w:r>
              <w:rPr>
                <w:rFonts w:eastAsia="Segoe UI"/>
              </w:rPr>
              <w:t xml:space="preserve"> </w:t>
            </w:r>
            <w:r w:rsidR="00497B91">
              <w:rPr>
                <w:rFonts w:eastAsia="Segoe UI"/>
              </w:rPr>
              <w:t xml:space="preserve">plus </w:t>
            </w:r>
            <w:r w:rsidR="0061664B">
              <w:rPr>
                <w:rFonts w:eastAsia="Segoe UI"/>
              </w:rPr>
              <w:t>anastrozole or letrozole)</w:t>
            </w:r>
          </w:p>
          <w:p w14:paraId="584D6032" w14:textId="1FE83E3F" w:rsidR="0010177B" w:rsidRDefault="0010177B" w:rsidP="00605D1E">
            <w:pPr>
              <w:pStyle w:val="Tabletext"/>
              <w:rPr>
                <w:rFonts w:eastAsia="Segoe UI"/>
              </w:rPr>
            </w:pPr>
            <w:r>
              <w:rPr>
                <w:rFonts w:eastAsia="Segoe UI"/>
              </w:rPr>
              <w:t>28.2 months (23.5, NR)</w:t>
            </w:r>
          </w:p>
        </w:tc>
        <w:tc>
          <w:tcPr>
            <w:tcW w:w="1713" w:type="dxa"/>
          </w:tcPr>
          <w:p w14:paraId="4EE161A8" w14:textId="2264E7AA" w:rsidR="0010177B" w:rsidRDefault="0010177B" w:rsidP="00605D1E">
            <w:pPr>
              <w:pStyle w:val="Tabletext"/>
              <w:rPr>
                <w:rFonts w:eastAsia="Segoe UI"/>
              </w:rPr>
            </w:pPr>
            <w:r>
              <w:rPr>
                <w:rFonts w:eastAsia="Segoe UI"/>
              </w:rPr>
              <w:t>Placebo</w:t>
            </w:r>
            <w:r w:rsidR="00497B91">
              <w:rPr>
                <w:rFonts w:eastAsia="Segoe UI"/>
              </w:rPr>
              <w:t xml:space="preserve"> plus </w:t>
            </w:r>
            <w:r w:rsidR="0061664B">
              <w:rPr>
                <w:rFonts w:eastAsia="Segoe UI"/>
              </w:rPr>
              <w:t>anastrozole or letrozole)</w:t>
            </w:r>
          </w:p>
          <w:p w14:paraId="2B7034A2" w14:textId="764FB5F3" w:rsidR="0010177B" w:rsidRDefault="0010177B" w:rsidP="00605D1E">
            <w:pPr>
              <w:pStyle w:val="Tabletext"/>
              <w:rPr>
                <w:rFonts w:eastAsia="Segoe UI"/>
              </w:rPr>
            </w:pPr>
            <w:r>
              <w:rPr>
                <w:rFonts w:eastAsia="Segoe UI"/>
              </w:rPr>
              <w:t>14.8 months (11.2, 19.2)</w:t>
            </w:r>
          </w:p>
        </w:tc>
        <w:tc>
          <w:tcPr>
            <w:tcW w:w="1573" w:type="dxa"/>
          </w:tcPr>
          <w:p w14:paraId="0A9FF5DC" w14:textId="2D4DBA4B" w:rsidR="0010177B" w:rsidRDefault="0010177B" w:rsidP="00605D1E">
            <w:pPr>
              <w:pStyle w:val="Tabletext"/>
              <w:rPr>
                <w:rFonts w:eastAsia="Segoe UI"/>
              </w:rPr>
            </w:pPr>
            <w:r>
              <w:rPr>
                <w:rFonts w:eastAsia="Segoe UI"/>
              </w:rPr>
              <w:t>13.4 months</w:t>
            </w:r>
          </w:p>
        </w:tc>
      </w:tr>
      <w:tr w:rsidR="0061664B" w14:paraId="747C88F5" w14:textId="77777777" w:rsidTr="00D7789A">
        <w:trPr>
          <w:cantSplit/>
          <w:tblHeader/>
        </w:trPr>
        <w:tc>
          <w:tcPr>
            <w:tcW w:w="1671" w:type="dxa"/>
          </w:tcPr>
          <w:p w14:paraId="447C108E" w14:textId="4103779C" w:rsidR="0061664B" w:rsidRDefault="0061664B" w:rsidP="00605D1E">
            <w:pPr>
              <w:pStyle w:val="Tabletext"/>
              <w:rPr>
                <w:rFonts w:eastAsia="Segoe UI"/>
              </w:rPr>
            </w:pPr>
            <w:r>
              <w:rPr>
                <w:rFonts w:eastAsia="Segoe UI"/>
              </w:rPr>
              <w:t>Palbociclib – March 2017, November 2017, March 2018</w:t>
            </w:r>
          </w:p>
        </w:tc>
        <w:tc>
          <w:tcPr>
            <w:tcW w:w="1583" w:type="dxa"/>
          </w:tcPr>
          <w:p w14:paraId="2D32D064" w14:textId="04544E24" w:rsidR="0061664B" w:rsidRDefault="0061664B" w:rsidP="00605D1E">
            <w:pPr>
              <w:pStyle w:val="Tabletext"/>
              <w:rPr>
                <w:rFonts w:eastAsia="Segoe UI"/>
              </w:rPr>
            </w:pPr>
            <w:r>
              <w:rPr>
                <w:rFonts w:eastAsia="Segoe UI"/>
              </w:rPr>
              <w:t xml:space="preserve">Non-premenopausal patients with HR+/HER2- advanced breast cancer </w:t>
            </w:r>
          </w:p>
        </w:tc>
        <w:tc>
          <w:tcPr>
            <w:tcW w:w="1359" w:type="dxa"/>
          </w:tcPr>
          <w:p w14:paraId="19242F26" w14:textId="77777777" w:rsidR="0061664B" w:rsidRDefault="0061664B" w:rsidP="00605D1E">
            <w:pPr>
              <w:pStyle w:val="Tabletext"/>
              <w:rPr>
                <w:rFonts w:eastAsia="Segoe UI"/>
              </w:rPr>
            </w:pPr>
            <w:r>
              <w:rPr>
                <w:rFonts w:eastAsia="Segoe UI"/>
              </w:rPr>
              <w:t>PALOMA-1</w:t>
            </w:r>
          </w:p>
          <w:p w14:paraId="70E2A01A" w14:textId="6259AFAB" w:rsidR="0061664B" w:rsidRDefault="0061664B" w:rsidP="00605D1E">
            <w:pPr>
              <w:pStyle w:val="Tabletext"/>
              <w:rPr>
                <w:rFonts w:eastAsia="Segoe UI"/>
              </w:rPr>
            </w:pPr>
            <w:r>
              <w:rPr>
                <w:rFonts w:eastAsia="Segoe UI"/>
              </w:rPr>
              <w:t>PALOMA-2</w:t>
            </w:r>
          </w:p>
        </w:tc>
        <w:tc>
          <w:tcPr>
            <w:tcW w:w="1672" w:type="dxa"/>
          </w:tcPr>
          <w:p w14:paraId="59AEFCB0" w14:textId="77777777" w:rsidR="0061664B" w:rsidRDefault="0061664B" w:rsidP="00605D1E">
            <w:pPr>
              <w:pStyle w:val="Tabletext"/>
              <w:rPr>
                <w:rFonts w:eastAsia="Segoe UI"/>
              </w:rPr>
            </w:pPr>
            <w:r>
              <w:rPr>
                <w:rFonts w:eastAsia="Segoe UI"/>
              </w:rPr>
              <w:t>Palbociclib plus letrozole</w:t>
            </w:r>
          </w:p>
          <w:p w14:paraId="66940282" w14:textId="084A22D8" w:rsidR="0061664B" w:rsidRDefault="0061664B" w:rsidP="00605D1E">
            <w:pPr>
              <w:pStyle w:val="Tabletext"/>
              <w:rPr>
                <w:rFonts w:eastAsia="Segoe UI"/>
              </w:rPr>
            </w:pPr>
            <w:r>
              <w:rPr>
                <w:rFonts w:eastAsia="Segoe UI"/>
              </w:rPr>
              <w:t>24.8 months (22.1, NR)</w:t>
            </w:r>
          </w:p>
        </w:tc>
        <w:tc>
          <w:tcPr>
            <w:tcW w:w="1713" w:type="dxa"/>
          </w:tcPr>
          <w:p w14:paraId="0CD32391" w14:textId="77777777" w:rsidR="0061664B" w:rsidRDefault="0061664B" w:rsidP="00605D1E">
            <w:pPr>
              <w:pStyle w:val="Tabletext"/>
              <w:rPr>
                <w:rFonts w:eastAsia="Segoe UI"/>
              </w:rPr>
            </w:pPr>
            <w:r>
              <w:rPr>
                <w:rFonts w:eastAsia="Segoe UI"/>
              </w:rPr>
              <w:t>Letrozole only</w:t>
            </w:r>
          </w:p>
          <w:p w14:paraId="573116C8" w14:textId="61112221" w:rsidR="0061664B" w:rsidRDefault="0061664B" w:rsidP="00605D1E">
            <w:pPr>
              <w:pStyle w:val="Tabletext"/>
              <w:rPr>
                <w:rFonts w:eastAsia="Segoe UI"/>
              </w:rPr>
            </w:pPr>
            <w:r>
              <w:rPr>
                <w:rFonts w:eastAsia="Segoe UI"/>
              </w:rPr>
              <w:t>14.5 months (12.9,17.1)</w:t>
            </w:r>
          </w:p>
        </w:tc>
        <w:tc>
          <w:tcPr>
            <w:tcW w:w="1573" w:type="dxa"/>
          </w:tcPr>
          <w:p w14:paraId="1143E388" w14:textId="0F929C12" w:rsidR="0061664B" w:rsidRDefault="0061664B" w:rsidP="00605D1E">
            <w:pPr>
              <w:pStyle w:val="Tabletext"/>
              <w:rPr>
                <w:rFonts w:eastAsia="Segoe UI"/>
              </w:rPr>
            </w:pPr>
            <w:r>
              <w:rPr>
                <w:rFonts w:eastAsia="Segoe UI"/>
              </w:rPr>
              <w:t>10.3 months</w:t>
            </w:r>
          </w:p>
        </w:tc>
      </w:tr>
      <w:tr w:rsidR="0061664B" w14:paraId="183A8718" w14:textId="77777777" w:rsidTr="00D7789A">
        <w:trPr>
          <w:cantSplit/>
          <w:tblHeader/>
        </w:trPr>
        <w:tc>
          <w:tcPr>
            <w:tcW w:w="1671" w:type="dxa"/>
          </w:tcPr>
          <w:p w14:paraId="4885E2A9" w14:textId="5F3BCBD4" w:rsidR="0061664B" w:rsidRDefault="0061664B" w:rsidP="00605D1E">
            <w:pPr>
              <w:pStyle w:val="Tabletext"/>
              <w:rPr>
                <w:rFonts w:eastAsia="Segoe UI"/>
              </w:rPr>
            </w:pPr>
            <w:proofErr w:type="spellStart"/>
            <w:r>
              <w:rPr>
                <w:rFonts w:eastAsia="Segoe UI"/>
              </w:rPr>
              <w:t>Ribociclib</w:t>
            </w:r>
            <w:proofErr w:type="spellEnd"/>
            <w:r>
              <w:rPr>
                <w:rFonts w:eastAsia="Segoe UI"/>
              </w:rPr>
              <w:t xml:space="preserve"> – July 2017, November 2017, March 2018</w:t>
            </w:r>
          </w:p>
        </w:tc>
        <w:tc>
          <w:tcPr>
            <w:tcW w:w="1583" w:type="dxa"/>
          </w:tcPr>
          <w:p w14:paraId="7A95E1F4" w14:textId="732390C0" w:rsidR="0061664B" w:rsidRDefault="0061664B" w:rsidP="00605D1E">
            <w:pPr>
              <w:pStyle w:val="Tabletext"/>
              <w:rPr>
                <w:rFonts w:eastAsia="Segoe UI"/>
              </w:rPr>
            </w:pPr>
            <w:r>
              <w:rPr>
                <w:rFonts w:eastAsia="Segoe UI"/>
              </w:rPr>
              <w:t>Non-premenopausal patients with HR+/HER2- advanced breast cancer</w:t>
            </w:r>
          </w:p>
        </w:tc>
        <w:tc>
          <w:tcPr>
            <w:tcW w:w="1359" w:type="dxa"/>
          </w:tcPr>
          <w:p w14:paraId="126C9A9B" w14:textId="3EA63177" w:rsidR="0061664B" w:rsidRDefault="0061664B" w:rsidP="00605D1E">
            <w:pPr>
              <w:pStyle w:val="Tabletext"/>
              <w:rPr>
                <w:rFonts w:eastAsia="Segoe UI"/>
              </w:rPr>
            </w:pPr>
            <w:r>
              <w:rPr>
                <w:rFonts w:eastAsia="Segoe UI"/>
              </w:rPr>
              <w:t>MONALEESA-2</w:t>
            </w:r>
          </w:p>
        </w:tc>
        <w:tc>
          <w:tcPr>
            <w:tcW w:w="1672" w:type="dxa"/>
          </w:tcPr>
          <w:p w14:paraId="6553E39A" w14:textId="77777777" w:rsidR="0061664B" w:rsidRDefault="00497B91" w:rsidP="00605D1E">
            <w:pPr>
              <w:pStyle w:val="Tabletext"/>
              <w:rPr>
                <w:rFonts w:eastAsia="Segoe UI"/>
              </w:rPr>
            </w:pPr>
            <w:proofErr w:type="spellStart"/>
            <w:r>
              <w:rPr>
                <w:rFonts w:eastAsia="Segoe UI"/>
              </w:rPr>
              <w:t>Ribociclib</w:t>
            </w:r>
            <w:proofErr w:type="spellEnd"/>
            <w:r>
              <w:rPr>
                <w:rFonts w:eastAsia="Segoe UI"/>
              </w:rPr>
              <w:t xml:space="preserve"> plus letrozole</w:t>
            </w:r>
          </w:p>
          <w:p w14:paraId="53554FD9" w14:textId="06750244" w:rsidR="00497B91" w:rsidRDefault="00497B91" w:rsidP="00605D1E">
            <w:pPr>
              <w:pStyle w:val="Tabletext"/>
              <w:rPr>
                <w:rFonts w:eastAsia="Segoe UI"/>
              </w:rPr>
            </w:pPr>
            <w:r>
              <w:rPr>
                <w:rFonts w:eastAsia="Segoe UI"/>
              </w:rPr>
              <w:t>25.3 months (23.0,30.3)</w:t>
            </w:r>
          </w:p>
        </w:tc>
        <w:tc>
          <w:tcPr>
            <w:tcW w:w="1713" w:type="dxa"/>
          </w:tcPr>
          <w:p w14:paraId="007C7DC3" w14:textId="77777777" w:rsidR="0061664B" w:rsidRDefault="00497B91" w:rsidP="00605D1E">
            <w:pPr>
              <w:pStyle w:val="Tabletext"/>
              <w:rPr>
                <w:rFonts w:eastAsia="Segoe UI"/>
              </w:rPr>
            </w:pPr>
            <w:r>
              <w:rPr>
                <w:rFonts w:eastAsia="Segoe UI"/>
              </w:rPr>
              <w:t>Letrozole only</w:t>
            </w:r>
          </w:p>
          <w:p w14:paraId="0AE52B9A" w14:textId="3AAF784A" w:rsidR="00497B91" w:rsidRDefault="00497B91" w:rsidP="00605D1E">
            <w:pPr>
              <w:pStyle w:val="Tabletext"/>
              <w:rPr>
                <w:rFonts w:eastAsia="Segoe UI"/>
              </w:rPr>
            </w:pPr>
            <w:r>
              <w:rPr>
                <w:rFonts w:eastAsia="Segoe UI"/>
              </w:rPr>
              <w:t>16.0 months (13.4,18.2)</w:t>
            </w:r>
          </w:p>
        </w:tc>
        <w:tc>
          <w:tcPr>
            <w:tcW w:w="1573" w:type="dxa"/>
          </w:tcPr>
          <w:p w14:paraId="14C6586A" w14:textId="0F3BBB7E" w:rsidR="0061664B" w:rsidRDefault="00497B91" w:rsidP="00605D1E">
            <w:pPr>
              <w:pStyle w:val="Tabletext"/>
              <w:rPr>
                <w:rFonts w:eastAsia="Segoe UI"/>
              </w:rPr>
            </w:pPr>
            <w:r>
              <w:rPr>
                <w:rFonts w:eastAsia="Segoe UI"/>
              </w:rPr>
              <w:t>9.3 months</w:t>
            </w:r>
          </w:p>
        </w:tc>
      </w:tr>
    </w:tbl>
    <w:p w14:paraId="6340927C" w14:textId="3D585F52" w:rsidR="00892954" w:rsidRPr="00FD7AE2" w:rsidRDefault="00E955C0" w:rsidP="00FD7AE2">
      <w:pPr>
        <w:pStyle w:val="Tablenotes"/>
        <w:rPr>
          <w:rFonts w:eastAsia="Segoe UI"/>
        </w:rPr>
      </w:pPr>
      <w:r>
        <w:rPr>
          <w:rFonts w:eastAsia="Segoe UI"/>
        </w:rPr>
        <w:t>AI = aromatase inhibitor; CDK4/6 = cyclin dependent kinase 4/6; CI = confidence interval; HER2 = human epidermal growth factor 2; HR = hormone receptor; NR = not reported; PBAC = Pharmaceutical Benefits Advisory Committee; PBS = Pharmaceutical Benefits Scheme; PFS = progression-free survival; PSD = Public Summary Document</w:t>
      </w:r>
    </w:p>
    <w:p w14:paraId="2FF7F361" w14:textId="77777777" w:rsidR="00CC0014" w:rsidRDefault="00CC0014" w:rsidP="00CC0014">
      <w:pPr>
        <w:autoSpaceDE w:val="0"/>
        <w:autoSpaceDN w:val="0"/>
        <w:adjustRightInd w:val="0"/>
        <w:spacing w:line="23" w:lineRule="atLeast"/>
        <w:rPr>
          <w:rFonts w:asciiTheme="minorHAnsi" w:hAnsiTheme="minorHAnsi"/>
          <w:i/>
          <w:iCs/>
        </w:rPr>
      </w:pPr>
      <w:r>
        <w:rPr>
          <w:rFonts w:asciiTheme="minorHAnsi" w:hAnsiTheme="minorHAnsi" w:cstheme="minorHAnsi"/>
          <w:i/>
          <w:iCs/>
        </w:rPr>
        <w:t xml:space="preserve">PASC noted no estimates for the size of the patient population or testing population were provided in the pre-PASC PICO </w:t>
      </w:r>
      <w:r w:rsidRPr="12AE5828">
        <w:rPr>
          <w:rFonts w:asciiTheme="minorHAnsi" w:hAnsiTheme="minorHAnsi"/>
          <w:i/>
          <w:iCs/>
        </w:rPr>
        <w:t>however acknowledged that estimates will be presented by the applicant in the integrated codependent submission</w:t>
      </w:r>
      <w:r>
        <w:rPr>
          <w:rFonts w:asciiTheme="minorHAnsi" w:hAnsiTheme="minorHAnsi"/>
          <w:i/>
          <w:iCs/>
        </w:rPr>
        <w:t xml:space="preserve"> to PBAC and MSAC.</w:t>
      </w:r>
    </w:p>
    <w:p w14:paraId="45D9B53F" w14:textId="230DA377" w:rsidR="00D7789A" w:rsidRPr="002E5609" w:rsidRDefault="00CC0014" w:rsidP="7C8842D8">
      <w:pPr>
        <w:rPr>
          <w:rFonts w:asciiTheme="minorHAnsi" w:hAnsiTheme="minorHAnsi"/>
          <w:i/>
          <w:iCs/>
          <w:lang w:val="en-US"/>
        </w:rPr>
      </w:pPr>
      <w:r w:rsidRPr="7C8842D8">
        <w:rPr>
          <w:rFonts w:asciiTheme="minorHAnsi" w:hAnsiTheme="minorHAnsi"/>
          <w:i/>
          <w:iCs/>
        </w:rPr>
        <w:t xml:space="preserve">PASC noted that most patients (83.2%) in the SERENA-6 trial were tested repeatedly every 2-3 months during the surveillance period without detecting an </w:t>
      </w:r>
      <w:r w:rsidRPr="7C8842D8">
        <w:rPr>
          <w:rFonts w:asciiTheme="minorHAnsi" w:hAnsiTheme="minorHAnsi"/>
        </w:rPr>
        <w:t>ESR1</w:t>
      </w:r>
      <w:r w:rsidRPr="7C8842D8">
        <w:rPr>
          <w:rFonts w:asciiTheme="minorHAnsi" w:hAnsiTheme="minorHAnsi"/>
          <w:i/>
          <w:iCs/>
        </w:rPr>
        <w:t xml:space="preserve"> positive result. PASC considered that this </w:t>
      </w:r>
      <w:r w:rsidR="00CD377B" w:rsidRPr="7C8842D8">
        <w:rPr>
          <w:rFonts w:asciiTheme="minorHAnsi" w:hAnsiTheme="minorHAnsi"/>
          <w:i/>
          <w:iCs/>
        </w:rPr>
        <w:t>would</w:t>
      </w:r>
      <w:r w:rsidR="009F67B0" w:rsidRPr="7C8842D8">
        <w:rPr>
          <w:rFonts w:asciiTheme="minorHAnsi" w:hAnsiTheme="minorHAnsi"/>
          <w:i/>
          <w:iCs/>
        </w:rPr>
        <w:t xml:space="preserve"> </w:t>
      </w:r>
      <w:r w:rsidR="00CD377B" w:rsidRPr="7C8842D8">
        <w:rPr>
          <w:rFonts w:asciiTheme="minorHAnsi" w:hAnsiTheme="minorHAnsi"/>
          <w:i/>
          <w:iCs/>
        </w:rPr>
        <w:t>represent</w:t>
      </w:r>
      <w:r w:rsidRPr="7C8842D8">
        <w:rPr>
          <w:rFonts w:asciiTheme="minorHAnsi" w:hAnsiTheme="minorHAnsi"/>
          <w:i/>
          <w:iCs/>
        </w:rPr>
        <w:t xml:space="preserve"> a substantial cumulative cost. PASC noted that m</w:t>
      </w:r>
      <w:proofErr w:type="spellStart"/>
      <w:r w:rsidRPr="7C8842D8">
        <w:rPr>
          <w:rFonts w:asciiTheme="minorHAnsi" w:hAnsiTheme="minorHAnsi"/>
          <w:i/>
          <w:iCs/>
          <w:lang w:val="en-US"/>
        </w:rPr>
        <w:t>ost</w:t>
      </w:r>
      <w:proofErr w:type="spellEnd"/>
      <w:r w:rsidRPr="7C8842D8">
        <w:rPr>
          <w:rFonts w:asciiTheme="minorHAnsi" w:hAnsiTheme="minorHAnsi"/>
          <w:i/>
          <w:iCs/>
          <w:lang w:val="en-US"/>
        </w:rPr>
        <w:t xml:space="preserve"> patients (60%) </w:t>
      </w:r>
      <w:r w:rsidRPr="7C8842D8">
        <w:rPr>
          <w:rFonts w:asciiTheme="minorHAnsi" w:hAnsiTheme="minorHAnsi"/>
          <w:i/>
          <w:iCs/>
        </w:rPr>
        <w:t xml:space="preserve">in the SERENA-6 trial </w:t>
      </w:r>
      <w:r w:rsidRPr="7C8842D8">
        <w:rPr>
          <w:rFonts w:asciiTheme="minorHAnsi" w:hAnsiTheme="minorHAnsi"/>
          <w:i/>
          <w:iCs/>
          <w:lang w:val="en-US"/>
        </w:rPr>
        <w:t xml:space="preserve">were still in ongoing surveillance when screening closed [n=1949], i.e. remaining patients in the trial demonstrated no disease progression and were not </w:t>
      </w:r>
      <w:r w:rsidRPr="7C8842D8">
        <w:rPr>
          <w:rFonts w:asciiTheme="minorHAnsi" w:hAnsiTheme="minorHAnsi"/>
          <w:lang w:val="en-US"/>
        </w:rPr>
        <w:t>ESR1</w:t>
      </w:r>
      <w:r w:rsidRPr="7C8842D8">
        <w:rPr>
          <w:rFonts w:asciiTheme="minorHAnsi" w:hAnsiTheme="minorHAnsi"/>
          <w:i/>
          <w:iCs/>
          <w:lang w:val="en-US"/>
        </w:rPr>
        <w:t xml:space="preserve"> positive. PASC queried how long the surveillance period was in SERENA-6 (this information could not be found in the </w:t>
      </w:r>
      <w:r w:rsidR="00BB2D71" w:rsidRPr="7C8842D8">
        <w:rPr>
          <w:rFonts w:asciiTheme="minorHAnsi" w:hAnsiTheme="minorHAnsi"/>
          <w:i/>
          <w:iCs/>
          <w:lang w:val="en-US"/>
        </w:rPr>
        <w:t>published</w:t>
      </w:r>
      <w:r w:rsidRPr="7C8842D8">
        <w:rPr>
          <w:rFonts w:asciiTheme="minorHAnsi" w:hAnsiTheme="minorHAnsi"/>
          <w:i/>
          <w:iCs/>
          <w:lang w:val="en-US"/>
        </w:rPr>
        <w:t xml:space="preserve"> paper) and what proportion of patients had disease progression during the surveillance period without testing </w:t>
      </w:r>
      <w:r w:rsidRPr="7C8842D8">
        <w:rPr>
          <w:rFonts w:asciiTheme="minorHAnsi" w:hAnsiTheme="minorHAnsi"/>
          <w:lang w:val="en-US"/>
        </w:rPr>
        <w:t>ESR1</w:t>
      </w:r>
      <w:r w:rsidRPr="7C8842D8">
        <w:rPr>
          <w:rFonts w:asciiTheme="minorHAnsi" w:hAnsiTheme="minorHAnsi"/>
          <w:i/>
          <w:iCs/>
          <w:lang w:val="en-US"/>
        </w:rPr>
        <w:t xml:space="preserve"> positive.</w:t>
      </w:r>
    </w:p>
    <w:p w14:paraId="0E38780D" w14:textId="77777777" w:rsidR="007A66C8" w:rsidRPr="008F1532" w:rsidRDefault="007A66C8" w:rsidP="005648BD">
      <w:pPr>
        <w:pStyle w:val="Heading3"/>
      </w:pPr>
      <w:r w:rsidRPr="008F1532">
        <w:t>Intervention</w:t>
      </w:r>
    </w:p>
    <w:p w14:paraId="4ABEA0EF" w14:textId="77777777" w:rsidR="00AE4CB6" w:rsidRPr="00415E3E" w:rsidRDefault="00AE4CB6" w:rsidP="005648BD">
      <w:pPr>
        <w:rPr>
          <w:u w:val="single"/>
          <w:lang w:val="en-GB"/>
        </w:rPr>
      </w:pPr>
      <w:r w:rsidRPr="00415E3E">
        <w:rPr>
          <w:u w:val="single"/>
          <w:lang w:val="en-GB"/>
        </w:rPr>
        <w:t>Test</w:t>
      </w:r>
    </w:p>
    <w:p w14:paraId="0E30DB9A" w14:textId="625000BB" w:rsidR="00AE4CB6" w:rsidRDefault="00AE4CB6" w:rsidP="002869EC">
      <w:pPr>
        <w:rPr>
          <w:rFonts w:cs="Calibri"/>
          <w:lang w:val="en-GB"/>
        </w:rPr>
      </w:pPr>
      <w:r w:rsidRPr="000F3C14">
        <w:rPr>
          <w:rFonts w:cs="Calibri"/>
          <w:lang w:val="en-GB"/>
        </w:rPr>
        <w:t xml:space="preserve">The proposed medical service is genetic testing to identify </w:t>
      </w:r>
      <w:r w:rsidRPr="00AE4CB6">
        <w:rPr>
          <w:rFonts w:cs="Calibri"/>
          <w:i/>
          <w:lang w:val="en-GB"/>
        </w:rPr>
        <w:t>ESR1</w:t>
      </w:r>
      <w:r w:rsidRPr="000F3C14">
        <w:rPr>
          <w:rFonts w:cs="Calibri"/>
          <w:lang w:val="en-GB"/>
        </w:rPr>
        <w:t xml:space="preserve"> </w:t>
      </w:r>
      <w:r>
        <w:rPr>
          <w:rFonts w:cs="Calibri"/>
          <w:lang w:val="en-GB"/>
        </w:rPr>
        <w:t>variant</w:t>
      </w:r>
      <w:r w:rsidRPr="000F3C14">
        <w:rPr>
          <w:rFonts w:cs="Calibri"/>
          <w:lang w:val="en-GB"/>
        </w:rPr>
        <w:t xml:space="preserve">s </w:t>
      </w:r>
      <w:r>
        <w:rPr>
          <w:rFonts w:cs="Calibri"/>
          <w:lang w:val="en-GB"/>
        </w:rPr>
        <w:t>in</w:t>
      </w:r>
      <w:r w:rsidRPr="000F3C14">
        <w:rPr>
          <w:rFonts w:cs="Calibri"/>
          <w:lang w:val="en-GB"/>
        </w:rPr>
        <w:t xml:space="preserve"> circulating tumour DNA (ctDNA) extracted from blood (liquid biopsy) in patients with </w:t>
      </w:r>
      <w:r>
        <w:rPr>
          <w:rFonts w:cs="Calibri"/>
          <w:lang w:val="en-GB"/>
        </w:rPr>
        <w:t>H</w:t>
      </w:r>
      <w:r w:rsidRPr="000F3C14">
        <w:rPr>
          <w:rFonts w:cs="Calibri"/>
          <w:lang w:val="en-GB"/>
        </w:rPr>
        <w:t xml:space="preserve">R+/HER2- </w:t>
      </w:r>
      <w:r>
        <w:rPr>
          <w:rFonts w:cs="Calibri"/>
          <w:lang w:val="en-GB"/>
        </w:rPr>
        <w:t>locally advanced</w:t>
      </w:r>
      <w:r w:rsidRPr="000F3C14">
        <w:rPr>
          <w:rFonts w:cs="Calibri"/>
          <w:lang w:val="en-GB"/>
        </w:rPr>
        <w:t xml:space="preserve"> </w:t>
      </w:r>
      <w:r>
        <w:rPr>
          <w:rFonts w:cs="Calibri"/>
          <w:lang w:val="en-GB"/>
        </w:rPr>
        <w:t xml:space="preserve">or metastatic breast cancer </w:t>
      </w:r>
      <w:r w:rsidRPr="000F3C14">
        <w:rPr>
          <w:rFonts w:cs="Calibri"/>
          <w:lang w:val="en-GB"/>
        </w:rPr>
        <w:t>who have</w:t>
      </w:r>
      <w:r>
        <w:rPr>
          <w:rFonts w:cs="Calibri"/>
          <w:lang w:val="en-GB"/>
        </w:rPr>
        <w:t xml:space="preserve"> received first line treatment with a CDK4/6 inhibitor in combination with an AI for at least 6 months, and whose disease has not progressed clinically or radiographically</w:t>
      </w:r>
      <w:r w:rsidRPr="000F3C14">
        <w:rPr>
          <w:rFonts w:cs="Calibri"/>
          <w:lang w:val="en-GB"/>
        </w:rPr>
        <w:t xml:space="preserve">, to determine eligibility for PBS-subsidised </w:t>
      </w:r>
      <w:proofErr w:type="spellStart"/>
      <w:r>
        <w:rPr>
          <w:rFonts w:cs="Calibri"/>
          <w:lang w:val="en-GB"/>
        </w:rPr>
        <w:t>camizestrant</w:t>
      </w:r>
      <w:proofErr w:type="spellEnd"/>
      <w:r>
        <w:rPr>
          <w:rFonts w:cs="Calibri"/>
          <w:lang w:val="en-GB"/>
        </w:rPr>
        <w:t xml:space="preserve"> in combination with the same CDK4/6 inhibitor</w:t>
      </w:r>
      <w:r w:rsidR="00AD46E2">
        <w:rPr>
          <w:rFonts w:cs="Calibri"/>
          <w:lang w:val="en-GB"/>
        </w:rPr>
        <w:t xml:space="preserve"> they are already receiving</w:t>
      </w:r>
      <w:r w:rsidRPr="000F3C14">
        <w:rPr>
          <w:rFonts w:cs="Calibri"/>
          <w:lang w:val="en-GB"/>
        </w:rPr>
        <w:t xml:space="preserve"> (predictive test). </w:t>
      </w:r>
    </w:p>
    <w:p w14:paraId="0AD3124F" w14:textId="03D92070" w:rsidR="00E16E55" w:rsidRPr="004B00B7" w:rsidRDefault="00E16E55" w:rsidP="002869EC">
      <w:pPr>
        <w:rPr>
          <w:rFonts w:cs="Calibri"/>
          <w:highlight w:val="yellow"/>
        </w:rPr>
      </w:pPr>
      <w:r>
        <w:rPr>
          <w:rFonts w:cs="Calibri"/>
        </w:rPr>
        <w:t xml:space="preserve">This is consistent with the key clinical trial, </w:t>
      </w:r>
      <w:r w:rsidRPr="00E16E55">
        <w:rPr>
          <w:rFonts w:cs="Calibri"/>
        </w:rPr>
        <w:t>SERENA-6, where patients</w:t>
      </w:r>
      <w:r w:rsidR="00DD465A">
        <w:rPr>
          <w:rFonts w:cs="Calibri"/>
        </w:rPr>
        <w:t xml:space="preserve"> (who had received at least 6 months of first line therapy with a CDK4/6i plus an AI)</w:t>
      </w:r>
      <w:r w:rsidRPr="00E16E55">
        <w:rPr>
          <w:rFonts w:cs="Calibri"/>
        </w:rPr>
        <w:t xml:space="preserve"> were tested for </w:t>
      </w:r>
      <w:r w:rsidRPr="00E16E55">
        <w:rPr>
          <w:rFonts w:cs="Calibri"/>
          <w:i/>
        </w:rPr>
        <w:t>ESR1</w:t>
      </w:r>
      <w:r>
        <w:rPr>
          <w:rFonts w:cs="Calibri"/>
        </w:rPr>
        <w:t xml:space="preserve"> variants in ctDNA extracted from blood (liquid biopsy)</w:t>
      </w:r>
      <w:r w:rsidRPr="00E16E55">
        <w:rPr>
          <w:rFonts w:cs="Calibri"/>
        </w:rPr>
        <w:t xml:space="preserve"> every 2-3 months (coinciding with routine clinical assessments), whilst remaining free of disease progression</w:t>
      </w:r>
      <w:r>
        <w:rPr>
          <w:rFonts w:cs="Calibri"/>
        </w:rPr>
        <w:t xml:space="preserve"> </w:t>
      </w:r>
      <w:r>
        <w:rPr>
          <w:rFonts w:cs="Calibri"/>
        </w:rPr>
        <w:fldChar w:fldCharType="begin"/>
      </w:r>
      <w:r>
        <w:rPr>
          <w:rFonts w:cs="Calibri"/>
        </w:rPr>
        <w:instrText xml:space="preserve"> ADDIN ZOTERO_ITEM CSL_CITATION {"citationID":"G7FZvZRi","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Pr>
          <w:rFonts w:cs="Calibri"/>
        </w:rPr>
        <w:fldChar w:fldCharType="separate"/>
      </w:r>
      <w:r w:rsidRPr="00E16E55">
        <w:rPr>
          <w:rFonts w:cs="Calibri"/>
        </w:rPr>
        <w:t>(Bidard et al. 2025)</w:t>
      </w:r>
      <w:r>
        <w:rPr>
          <w:rFonts w:cs="Calibri"/>
        </w:rPr>
        <w:fldChar w:fldCharType="end"/>
      </w:r>
      <w:r>
        <w:rPr>
          <w:rFonts w:cs="Calibri"/>
        </w:rPr>
        <w:t xml:space="preserve">. </w:t>
      </w:r>
      <w:r w:rsidR="00D66003">
        <w:rPr>
          <w:rFonts w:cs="Calibri"/>
        </w:rPr>
        <w:t>However</w:t>
      </w:r>
      <w:r w:rsidR="00AA3F73">
        <w:rPr>
          <w:rFonts w:cs="Calibri"/>
        </w:rPr>
        <w:t>,</w:t>
      </w:r>
      <w:r w:rsidR="00D66003">
        <w:rPr>
          <w:rFonts w:cs="Calibri"/>
        </w:rPr>
        <w:t xml:space="preserve"> although the enrolment criteria for the trial was that patients </w:t>
      </w:r>
      <w:r w:rsidR="002711A1">
        <w:rPr>
          <w:rFonts w:cs="Calibri"/>
        </w:rPr>
        <w:t xml:space="preserve">had to have received </w:t>
      </w:r>
      <w:r w:rsidR="00964BC6">
        <w:rPr>
          <w:rFonts w:cs="Calibri"/>
        </w:rPr>
        <w:t>at least 6 months of the stated first line therapy</w:t>
      </w:r>
      <w:r w:rsidR="0085460E">
        <w:rPr>
          <w:rFonts w:cs="Calibri"/>
        </w:rPr>
        <w:t>, t</w:t>
      </w:r>
      <w:r w:rsidR="00D220C6">
        <w:rPr>
          <w:rFonts w:cs="Calibri"/>
        </w:rPr>
        <w:t xml:space="preserve">he median time from initiation of therapy with an AI plus a  CDK4/6 inhibitor to detection of </w:t>
      </w:r>
      <w:r w:rsidR="00D220C6">
        <w:rPr>
          <w:rFonts w:cs="Calibri"/>
          <w:i/>
        </w:rPr>
        <w:t xml:space="preserve">ESR1 </w:t>
      </w:r>
      <w:r w:rsidR="00D220C6">
        <w:rPr>
          <w:rFonts w:cs="Calibri"/>
        </w:rPr>
        <w:t>variant was 2</w:t>
      </w:r>
      <w:r w:rsidR="007E4501">
        <w:rPr>
          <w:rFonts w:cs="Calibri"/>
        </w:rPr>
        <w:t>1</w:t>
      </w:r>
      <w:r w:rsidR="00D220C6">
        <w:rPr>
          <w:rFonts w:cs="Calibri"/>
        </w:rPr>
        <w:t xml:space="preserve"> months (range </w:t>
      </w:r>
      <w:r w:rsidR="007E4501">
        <w:rPr>
          <w:rFonts w:cs="Calibri"/>
        </w:rPr>
        <w:t>5</w:t>
      </w:r>
      <w:r w:rsidR="00D220C6">
        <w:rPr>
          <w:rFonts w:cs="Calibri"/>
        </w:rPr>
        <w:t xml:space="preserve">-96 months); approximately 63% of patients had ≥ 18 months of first line treatment before </w:t>
      </w:r>
      <w:r w:rsidR="00D220C6">
        <w:rPr>
          <w:rFonts w:cs="Calibri"/>
          <w:i/>
        </w:rPr>
        <w:t xml:space="preserve">ESR1 </w:t>
      </w:r>
      <w:r w:rsidR="00D220C6">
        <w:rPr>
          <w:rFonts w:cs="Calibri"/>
        </w:rPr>
        <w:t xml:space="preserve">detection </w:t>
      </w:r>
      <w:r w:rsidR="00D220C6">
        <w:rPr>
          <w:rFonts w:cs="Calibri"/>
        </w:rPr>
        <w:fldChar w:fldCharType="begin"/>
      </w:r>
      <w:r w:rsidR="00D459C3">
        <w:rPr>
          <w:rFonts w:cs="Calibri"/>
        </w:rPr>
        <w:instrText xml:space="preserve"> ADDIN ZOTERO_ITEM CSL_CITATION {"citationID":"UlWCkKOn","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D220C6">
        <w:rPr>
          <w:rFonts w:cs="Calibri"/>
        </w:rPr>
        <w:fldChar w:fldCharType="separate"/>
      </w:r>
      <w:r w:rsidR="00D220C6" w:rsidRPr="00D220C6">
        <w:rPr>
          <w:rFonts w:cs="Calibri"/>
        </w:rPr>
        <w:t>(Bidard et al. 2025)</w:t>
      </w:r>
      <w:r w:rsidR="00D220C6">
        <w:rPr>
          <w:rFonts w:cs="Calibri"/>
        </w:rPr>
        <w:fldChar w:fldCharType="end"/>
      </w:r>
      <w:r w:rsidR="00D220C6">
        <w:rPr>
          <w:rFonts w:cs="Calibri"/>
        </w:rPr>
        <w:t>.</w:t>
      </w:r>
      <w:r w:rsidR="00A33F56">
        <w:rPr>
          <w:rFonts w:cs="Calibri"/>
        </w:rPr>
        <w:t xml:space="preserve"> </w:t>
      </w:r>
      <w:r w:rsidR="0085460E">
        <w:rPr>
          <w:rFonts w:cs="Calibri"/>
        </w:rPr>
        <w:t xml:space="preserve">This meant that in practice </w:t>
      </w:r>
      <w:proofErr w:type="gramStart"/>
      <w:r w:rsidR="0085460E">
        <w:rPr>
          <w:rFonts w:cs="Calibri"/>
        </w:rPr>
        <w:t>a majority of</w:t>
      </w:r>
      <w:proofErr w:type="gramEnd"/>
      <w:r w:rsidR="0085460E">
        <w:rPr>
          <w:rFonts w:cs="Calibri"/>
        </w:rPr>
        <w:t xml:space="preserve"> patients had been on first line therapy for much longer than 6 months </w:t>
      </w:r>
      <w:r w:rsidR="00503689">
        <w:rPr>
          <w:rFonts w:cs="Calibri"/>
        </w:rPr>
        <w:t>wh</w:t>
      </w:r>
      <w:r w:rsidR="00963824">
        <w:rPr>
          <w:rFonts w:cs="Calibri"/>
        </w:rPr>
        <w:t xml:space="preserve">ich may explain why </w:t>
      </w:r>
      <w:r w:rsidR="00DE5976">
        <w:rPr>
          <w:rFonts w:cs="Calibri"/>
        </w:rPr>
        <w:t xml:space="preserve">a slight majority (approximately </w:t>
      </w:r>
      <w:r w:rsidR="000E64DC">
        <w:rPr>
          <w:rFonts w:cs="Calibri"/>
        </w:rPr>
        <w:t xml:space="preserve">54%) had </w:t>
      </w:r>
      <w:r w:rsidR="006C6E70" w:rsidRPr="006C6E70">
        <w:rPr>
          <w:rFonts w:cs="Calibri"/>
        </w:rPr>
        <w:t>ESR1 detected on their first test</w:t>
      </w:r>
      <w:r w:rsidR="006C6E70">
        <w:rPr>
          <w:rFonts w:cs="Calibri"/>
        </w:rPr>
        <w:t>.</w:t>
      </w:r>
      <w:r w:rsidR="00963824">
        <w:rPr>
          <w:rFonts w:cs="Calibri"/>
        </w:rPr>
        <w:t xml:space="preserve"> </w:t>
      </w:r>
      <w:r w:rsidR="00A33F56">
        <w:rPr>
          <w:rFonts w:cs="Calibri"/>
        </w:rPr>
        <w:t>The applicant states that f</w:t>
      </w:r>
      <w:r w:rsidRPr="00E16E55">
        <w:rPr>
          <w:rFonts w:cs="Calibri"/>
        </w:rPr>
        <w:t xml:space="preserve">urther details on the number of tests administered in the trial and what is expected to happen in practice will be presented in the integrated co-dependent submission. </w:t>
      </w:r>
    </w:p>
    <w:p w14:paraId="5C1D7EF4" w14:textId="2D72B4B9" w:rsidR="004B00B7" w:rsidRDefault="006B0517" w:rsidP="002869EC">
      <w:pPr>
        <w:pStyle w:val="BodyText"/>
        <w:spacing w:before="0" w:after="240" w:line="276" w:lineRule="auto"/>
        <w:jc w:val="left"/>
        <w:rPr>
          <w:rFonts w:asciiTheme="minorHAnsi" w:hAnsiTheme="minorHAnsi"/>
        </w:rPr>
      </w:pPr>
      <w:r w:rsidRPr="00415E3E">
        <w:rPr>
          <w:rFonts w:asciiTheme="minorHAnsi" w:hAnsiTheme="minorHAnsi"/>
        </w:rPr>
        <w:t>NCCN</w:t>
      </w:r>
      <w:r w:rsidR="0041020F">
        <w:rPr>
          <w:rFonts w:asciiTheme="minorHAnsi" w:hAnsiTheme="minorHAnsi"/>
        </w:rPr>
        <w:t>, ESMO</w:t>
      </w:r>
      <w:r w:rsidRPr="00415E3E">
        <w:rPr>
          <w:rFonts w:asciiTheme="minorHAnsi" w:hAnsiTheme="minorHAnsi"/>
        </w:rPr>
        <w:t xml:space="preserve"> and ASCO clinical guidelines recommend testing</w:t>
      </w:r>
      <w:r w:rsidR="00AE4CB6" w:rsidRPr="00415E3E">
        <w:rPr>
          <w:rFonts w:asciiTheme="minorHAnsi" w:hAnsiTheme="minorHAnsi"/>
        </w:rPr>
        <w:t xml:space="preserve"> for </w:t>
      </w:r>
      <w:r w:rsidR="00AE4CB6" w:rsidRPr="00415E3E">
        <w:rPr>
          <w:rFonts w:asciiTheme="minorHAnsi" w:hAnsiTheme="minorHAnsi"/>
          <w:i/>
        </w:rPr>
        <w:t>ESR1</w:t>
      </w:r>
      <w:r w:rsidR="00AE4CB6" w:rsidRPr="00415E3E">
        <w:rPr>
          <w:rFonts w:asciiTheme="minorHAnsi" w:hAnsiTheme="minorHAnsi"/>
        </w:rPr>
        <w:t xml:space="preserve"> variants </w:t>
      </w:r>
      <w:r w:rsidR="001302AB" w:rsidRPr="00415E3E">
        <w:rPr>
          <w:rFonts w:asciiTheme="minorHAnsi" w:hAnsiTheme="minorHAnsi"/>
        </w:rPr>
        <w:t xml:space="preserve">in ctDNA extracted from blood (liquid biopsy) as opposed to tissue biopsy (including archived tissue) </w:t>
      </w:r>
      <w:r w:rsidR="001302AB" w:rsidRPr="00415E3E">
        <w:rPr>
          <w:rFonts w:asciiTheme="minorHAnsi" w:hAnsiTheme="minorHAnsi"/>
        </w:rPr>
        <w:fldChar w:fldCharType="begin"/>
      </w:r>
      <w:r w:rsidR="0041020F">
        <w:rPr>
          <w:rFonts w:asciiTheme="minorHAnsi" w:hAnsiTheme="minorHAnsi"/>
        </w:rPr>
        <w:instrText xml:space="preserve"> ADDIN ZOTERO_ITEM CSL_CITATION {"citationID":"xKX4ZjbP","properties":{"formattedCitation":"(Burstein et al., 2023; Gennari et al., 2021; NCCN, 2023)","plainCitation":"(Burstein et al., 2023; Gennari et al., 2021; NCCN, 2023)","noteIndex":0},"citationItems":[{"id":1002,"uris":["http://zotero.org/users/local/Kw89WoMg/items/UK5DP8V5"],"itemData":{"id":1002,"type":"article-journal","abstract":"ASCO Rapid Recommendations Updates highlight revisions to select ASCO guideline recommendations as a response to the emergence of new and practice-changing data. The rapid updates are supported by an evidence review and follow the guideline development processes outlined in the ASCO Guideline Methodology Manual. The goal of these articles is to disseminate updated recommendations, in a timely manner, to better inform health practitioners and the public on the best available cancer care options. See the Appendix for disclaimers and other important information (Appendix 1 and Appendix 2, online only).","container-title":"Journal of Clinical Oncology","DOI":"10.1200/JCO.23.00638","ISSN":"0732-183X","issue":"18","journalAbbreviation":"J Clin Oncol","page":"3423-3425","publisher":"Wolters Kluwer","source":"ascopubs.org (Atypon)","title":"Testing for ESR1 Mutations to Guide Therapy for Hormone Receptor–Positive, Human Epidermal Growth Factor Receptor 2–Negative Metastatic Breast Cancer: ASCO Guideline Rapid Recommendation Update","title-short":"Testing for ESR1 Mutations to Guide Therapy for Hormone Receptor–Positive, Human Epidermal Growth Factor Receptor 2–Negative Metastatic Breast Cancer","volume":"41","author":[{"family":"Burstein","given":"Harold J."},{"family":"DeMichele","given":"Angela"},{"family":"Somerfield","given":"Mark R."},{"family":"Henry","given":"N. Lynn"},{"literal":"for the Biomarker Testing and Endocrine and Targeted Therapy in Metastatic Breast Cancer Expert Panels"}],"issued":{"date-parts":[["2023",6,20]]}}},{"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1007,"uris":["http://zotero.org/users/local/Kw89WoMg/items/YE4HZI26"],"itemData":{"id":1007,"type":"webpage","title":"NCCN Guidelines® Insights: Breast Cancer, Version 4.2023 in: Journal of the National Comprehensive Cancer Network Volume 21 Issue 6 (2023)","URL":"https://jnccn.org/view/journals/jnccn/21/6/article-p594.xml","author":[{"family":"NCCN","given":""}],"accessed":{"date-parts":[["2026",3,3]]},"issued":{"date-parts":[["2023"]]}}}],"schema":"https://github.com/citation-style-language/schema/raw/master/csl-citation.json"} </w:instrText>
      </w:r>
      <w:r w:rsidR="001302AB" w:rsidRPr="00415E3E">
        <w:rPr>
          <w:rFonts w:asciiTheme="minorHAnsi" w:hAnsiTheme="minorHAnsi"/>
        </w:rPr>
        <w:fldChar w:fldCharType="separate"/>
      </w:r>
      <w:r w:rsidR="0041020F" w:rsidRPr="0041020F">
        <w:rPr>
          <w:rFonts w:ascii="Calibri" w:hAnsi="Calibri" w:cs="Calibri"/>
        </w:rPr>
        <w:t>(Burstein et al. 2023; Gennari et al. 2021; NCCN 2023)</w:t>
      </w:r>
      <w:r w:rsidR="001302AB" w:rsidRPr="00415E3E">
        <w:rPr>
          <w:rFonts w:asciiTheme="minorHAnsi" w:hAnsiTheme="minorHAnsi"/>
        </w:rPr>
        <w:fldChar w:fldCharType="end"/>
      </w:r>
      <w:r w:rsidR="0062601E">
        <w:rPr>
          <w:rFonts w:asciiTheme="minorHAnsi" w:hAnsiTheme="minorHAnsi"/>
        </w:rPr>
        <w:t>, owing to</w:t>
      </w:r>
      <w:r w:rsidR="001302AB" w:rsidRPr="00415E3E">
        <w:rPr>
          <w:rFonts w:asciiTheme="minorHAnsi" w:hAnsiTheme="minorHAnsi"/>
        </w:rPr>
        <w:t xml:space="preserve"> greater sensitivity for identifying </w:t>
      </w:r>
      <w:r w:rsidR="001302AB" w:rsidRPr="00415E3E">
        <w:rPr>
          <w:rFonts w:asciiTheme="minorHAnsi" w:hAnsiTheme="minorHAnsi"/>
          <w:i/>
        </w:rPr>
        <w:t>ESR1</w:t>
      </w:r>
      <w:r w:rsidR="001302AB" w:rsidRPr="00415E3E">
        <w:rPr>
          <w:rFonts w:asciiTheme="minorHAnsi" w:hAnsiTheme="minorHAnsi"/>
        </w:rPr>
        <w:t xml:space="preserve"> variants </w:t>
      </w:r>
      <w:r w:rsidR="001302AB" w:rsidRPr="00415E3E">
        <w:rPr>
          <w:rFonts w:asciiTheme="minorHAnsi" w:hAnsiTheme="minorHAnsi"/>
        </w:rPr>
        <w:fldChar w:fldCharType="begin"/>
      </w:r>
      <w:r w:rsidR="001302AB" w:rsidRPr="00415E3E">
        <w:rPr>
          <w:rFonts w:asciiTheme="minorHAnsi" w:hAnsiTheme="minorHAnsi"/>
        </w:rPr>
        <w:instrText xml:space="preserve"> ADDIN ZOTERO_ITEM CSL_CITATION {"citationID":"7v2NUtM6","properties":{"formattedCitation":"(Turner et al., 2020)","plainCitation":"(Turner et al., 2020)","noteIndex":0},"citationItems":[{"id":988,"uris":["http://zotero.org/users/local/Kw89WoMg/items/NNCU36XI"],"itemData":{"id":988,"type":"article-journal","container-title":"The Lancet Oncology","DOI":"10.1016/S1470-2045(20)30444-7","ISSN":"1470-2045, 1474-5488","issue":"10","journalAbbreviation":"The Lancet Oncology","language":"English","page":"1296-1308","PMID":"32919527","publisher":"Elsevier","source":"www.thelancet.com","title":"Circulating tumour DNA analysis to direct therapy in advanced breast cancer (plasmaMATCH): a multicentre, multicohort, phase 2a, platform trial","title-short":"Circulating tumour DNA analysis to direct therapy in advanced breast cancer (plasmaMATCH)","volume":"21","author":[{"family":"Turner","given":"Nicholas C."},{"family":"Kingston","given":"Belinda"},{"family":"Kilburn","given":"Lucy S."},{"family":"Kernaghan","given":"Sarah"},{"family":"Wardley","given":"Andrew M."},{"family":"Macpherson","given":"Iain R."},{"family":"Baird","given":"Richard D."},{"family":"Roylance","given":"Rebecca"},{"family":"Stephens","given":"Peter"},{"family":"Oikonomidou","given":"Olga"},{"family":"Braybrooke","given":"Jeremy P."},{"family":"Tuthill","given":"Mark"},{"family":"Abraham","given":"Jacinta"},{"family":"Winter","given":"Matthew C."},{"family":"Bye","given":"Hannah"},{"family":"Hubank","given":"Michael"},{"family":"Gevensleben","given":"Heidrun"},{"family":"Cutts","given":"Ros"},{"family":"Snowdon","given":"Claire"},{"family":"Rea","given":"Daniel"},{"family":"Cameron","given":"David"},{"family":"Shaaban","given":"Abeer"},{"family":"Randle","given":"Katrina"},{"family":"Martin","given":"Sue"},{"family":"Wilkinson","given":"Katie"},{"family":"Moretti","given":"Laura"},{"family":"Bliss","given":"Judith M."},{"family":"Ring","given":"Alistair"}],"issued":{"date-parts":[["2020",10,1]]}}}],"schema":"https://github.com/citation-style-language/schema/raw/master/csl-citation.json"} </w:instrText>
      </w:r>
      <w:r w:rsidR="001302AB" w:rsidRPr="00415E3E">
        <w:rPr>
          <w:rFonts w:asciiTheme="minorHAnsi" w:hAnsiTheme="minorHAnsi"/>
        </w:rPr>
        <w:fldChar w:fldCharType="separate"/>
      </w:r>
      <w:r w:rsidR="001302AB" w:rsidRPr="00415E3E">
        <w:rPr>
          <w:rFonts w:asciiTheme="minorHAnsi" w:hAnsiTheme="minorHAnsi"/>
        </w:rPr>
        <w:t>(Turner et al. 2020)</w:t>
      </w:r>
      <w:r w:rsidR="001302AB" w:rsidRPr="00415E3E">
        <w:rPr>
          <w:rFonts w:asciiTheme="minorHAnsi" w:hAnsiTheme="minorHAnsi"/>
        </w:rPr>
        <w:fldChar w:fldCharType="end"/>
      </w:r>
      <w:r w:rsidR="0062601E">
        <w:rPr>
          <w:rFonts w:asciiTheme="minorHAnsi" w:hAnsiTheme="minorHAnsi"/>
        </w:rPr>
        <w:t xml:space="preserve"> and</w:t>
      </w:r>
      <w:r w:rsidR="00AE4CB6" w:rsidRPr="00415E3E">
        <w:rPr>
          <w:rFonts w:asciiTheme="minorHAnsi" w:hAnsiTheme="minorHAnsi"/>
        </w:rPr>
        <w:t xml:space="preserve"> ease of use </w:t>
      </w:r>
      <w:r w:rsidR="0062601E">
        <w:rPr>
          <w:rFonts w:asciiTheme="minorHAnsi" w:hAnsiTheme="minorHAnsi"/>
        </w:rPr>
        <w:t>(</w:t>
      </w:r>
      <w:r w:rsidR="00E16E55" w:rsidRPr="00415E3E">
        <w:rPr>
          <w:rFonts w:asciiTheme="minorHAnsi" w:hAnsiTheme="minorHAnsi"/>
        </w:rPr>
        <w:t>r</w:t>
      </w:r>
      <w:r w:rsidR="00AE4CB6" w:rsidRPr="00415E3E">
        <w:rPr>
          <w:rFonts w:asciiTheme="minorHAnsi" w:hAnsiTheme="minorHAnsi"/>
        </w:rPr>
        <w:t xml:space="preserve">epeated tests may be </w:t>
      </w:r>
      <w:r w:rsidRPr="00415E3E">
        <w:rPr>
          <w:rFonts w:asciiTheme="minorHAnsi" w:hAnsiTheme="minorHAnsi"/>
        </w:rPr>
        <w:t>required,</w:t>
      </w:r>
      <w:r w:rsidR="00AE4CB6" w:rsidRPr="00415E3E">
        <w:rPr>
          <w:rFonts w:asciiTheme="minorHAnsi" w:hAnsiTheme="minorHAnsi"/>
        </w:rPr>
        <w:t xml:space="preserve"> and multiple tissue biopsies are not practical and inconvenient for a patient</w:t>
      </w:r>
      <w:r w:rsidR="0062601E">
        <w:rPr>
          <w:rFonts w:asciiTheme="minorHAnsi" w:hAnsiTheme="minorHAnsi"/>
        </w:rPr>
        <w:t>)</w:t>
      </w:r>
      <w:r w:rsidR="00AE4CB6" w:rsidRPr="00415E3E">
        <w:rPr>
          <w:rFonts w:asciiTheme="minorHAnsi" w:hAnsiTheme="minorHAnsi"/>
        </w:rPr>
        <w:t xml:space="preserve">. </w:t>
      </w:r>
    </w:p>
    <w:p w14:paraId="7E358D78" w14:textId="77777777" w:rsidR="00F85A38" w:rsidRDefault="00F85A38">
      <w:pPr>
        <w:pStyle w:val="BodyText"/>
        <w:spacing w:before="0" w:after="240" w:line="276" w:lineRule="auto"/>
        <w:jc w:val="left"/>
        <w:rPr>
          <w:rFonts w:eastAsia="Times New Roman"/>
          <w:kern w:val="2"/>
          <w:szCs w:val="22"/>
          <w:lang w:eastAsia="en-AU"/>
          <w14:ligatures w14:val="standardContextual"/>
        </w:rPr>
      </w:pPr>
      <w:r>
        <w:rPr>
          <w:rFonts w:ascii="Calibri" w:eastAsia="Times New Roman" w:hAnsi="Calibri" w:cs="Calibri"/>
          <w:i/>
          <w:iCs/>
        </w:rPr>
        <w:t>ESR1</w:t>
      </w:r>
      <w:r>
        <w:rPr>
          <w:rFonts w:ascii="Calibri" w:eastAsia="Times New Roman" w:hAnsi="Calibri" w:cs="Calibri"/>
        </w:rPr>
        <w:t xml:space="preserve"> variants can be identified in liquid biopsy through next-generation sequencing (NGS) or digital droplet PCR (</w:t>
      </w:r>
      <w:proofErr w:type="spellStart"/>
      <w:r>
        <w:rPr>
          <w:rFonts w:ascii="Calibri" w:eastAsia="Times New Roman" w:hAnsi="Calibri" w:cs="Calibri"/>
        </w:rPr>
        <w:t>ddPCR</w:t>
      </w:r>
      <w:proofErr w:type="spellEnd"/>
      <w:r>
        <w:rPr>
          <w:rFonts w:ascii="Calibri" w:eastAsia="Times New Roman" w:hAnsi="Calibri" w:cs="Calibri"/>
        </w:rPr>
        <w:t xml:space="preserve">) techniques. NGS can be used to detect multiple genetic changes (including rare or unknown variants), while </w:t>
      </w:r>
      <w:proofErr w:type="spellStart"/>
      <w:r>
        <w:rPr>
          <w:rFonts w:ascii="Calibri" w:eastAsia="Times New Roman" w:hAnsi="Calibri" w:cs="Calibri"/>
        </w:rPr>
        <w:t>ddPCR</w:t>
      </w:r>
      <w:proofErr w:type="spellEnd"/>
      <w:r>
        <w:rPr>
          <w:rFonts w:ascii="Calibri" w:eastAsia="Times New Roman" w:hAnsi="Calibri" w:cs="Calibri"/>
        </w:rPr>
        <w:t xml:space="preserve"> is used to detect known variants and only a few variants can be probed at one time (Davidson et al. 2021). It should also be noted that activating </w:t>
      </w:r>
      <w:r>
        <w:rPr>
          <w:rFonts w:ascii="Calibri" w:eastAsia="Times New Roman" w:hAnsi="Calibri" w:cs="Calibri"/>
          <w:i/>
          <w:iCs/>
        </w:rPr>
        <w:t>ESR1</w:t>
      </w:r>
      <w:r>
        <w:rPr>
          <w:rFonts w:ascii="Calibri" w:eastAsia="Times New Roman" w:hAnsi="Calibri" w:cs="Calibri"/>
        </w:rPr>
        <w:t xml:space="preserve"> variants occur in hotspot regions, enabling efficient targeted testing. In the SERENA-6 clinical trial, the Guardant360® CDx test (Guardant Health 2025) was used, which assessed </w:t>
      </w:r>
      <w:r>
        <w:rPr>
          <w:rFonts w:ascii="Calibri" w:eastAsia="Times New Roman" w:hAnsi="Calibri" w:cs="Calibri"/>
          <w:i/>
          <w:iCs/>
        </w:rPr>
        <w:t>ESR1</w:t>
      </w:r>
      <w:r>
        <w:rPr>
          <w:rFonts w:ascii="Calibri" w:eastAsia="Times New Roman" w:hAnsi="Calibri" w:cs="Calibri"/>
        </w:rPr>
        <w:t xml:space="preserve"> variants using a NGS method.</w:t>
      </w:r>
    </w:p>
    <w:p w14:paraId="4B1EBD20" w14:textId="3AE9A7CF" w:rsidR="00AE4CB6" w:rsidRPr="0093393F" w:rsidRDefault="0093393F" w:rsidP="002869EC">
      <w:r w:rsidRPr="0093393F">
        <w:rPr>
          <w:rFonts w:cs="Calibri"/>
          <w:i/>
        </w:rPr>
        <w:t>ESR1</w:t>
      </w:r>
      <w:r>
        <w:rPr>
          <w:rFonts w:cs="Calibri"/>
        </w:rPr>
        <w:t xml:space="preserve"> variant</w:t>
      </w:r>
      <w:r w:rsidRPr="00DE27C3">
        <w:rPr>
          <w:rFonts w:cs="Calibri"/>
        </w:rPr>
        <w:t xml:space="preserve"> testing would be requested by the treating clinician (most likely a medical oncologist)</w:t>
      </w:r>
      <w:r>
        <w:rPr>
          <w:rFonts w:cs="Calibri"/>
        </w:rPr>
        <w:t xml:space="preserve"> who would </w:t>
      </w:r>
      <w:r w:rsidR="00106B1C">
        <w:rPr>
          <w:rFonts w:cs="Calibri"/>
        </w:rPr>
        <w:t>order the</w:t>
      </w:r>
      <w:r w:rsidR="00CF3A06">
        <w:rPr>
          <w:rFonts w:cs="Calibri"/>
        </w:rPr>
        <w:t xml:space="preserve"> </w:t>
      </w:r>
      <w:r w:rsidR="003A1039">
        <w:rPr>
          <w:rFonts w:cs="Calibri"/>
        </w:rPr>
        <w:t>test</w:t>
      </w:r>
      <w:r w:rsidRPr="00DE27C3">
        <w:rPr>
          <w:rFonts w:cs="Calibri"/>
        </w:rPr>
        <w:t xml:space="preserve"> at the same time as other routine blood monitoring (every 2-3 months)</w:t>
      </w:r>
      <w:r w:rsidR="003E19C0">
        <w:t>.</w:t>
      </w:r>
      <w:r w:rsidR="00F93BE9">
        <w:t>T</w:t>
      </w:r>
      <w:r w:rsidR="00F9373B">
        <w:t>he</w:t>
      </w:r>
      <w:r w:rsidR="00AE4CB6">
        <w:t xml:space="preserve"> sample </w:t>
      </w:r>
      <w:r w:rsidR="00F93BE9">
        <w:t>will be sent</w:t>
      </w:r>
      <w:r w:rsidR="00AE4CB6">
        <w:t xml:space="preserve"> to a clinical laboratory</w:t>
      </w:r>
      <w:r w:rsidR="00F93BE9">
        <w:t xml:space="preserve"> where </w:t>
      </w:r>
      <w:r w:rsidR="00F93BE9">
        <w:rPr>
          <w:rFonts w:eastAsia="Segoe UI"/>
        </w:rPr>
        <w:t>a</w:t>
      </w:r>
      <w:r w:rsidR="00AE4CB6" w:rsidRPr="066EBD94">
        <w:rPr>
          <w:rFonts w:eastAsia="Segoe UI"/>
        </w:rPr>
        <w:t xml:space="preserve"> registered molecular pathologist and</w:t>
      </w:r>
      <w:r w:rsidR="00AE4CB6">
        <w:rPr>
          <w:rFonts w:eastAsia="Segoe UI"/>
        </w:rPr>
        <w:t>/ or</w:t>
      </w:r>
      <w:r w:rsidR="00AE4CB6" w:rsidRPr="066EBD94">
        <w:rPr>
          <w:rFonts w:eastAsia="Segoe UI"/>
        </w:rPr>
        <w:t xml:space="preserve"> a registered anatomical pathologist are responsible for conducting the detection, diagnosis and reporting of the pathology result</w:t>
      </w:r>
      <w:r w:rsidR="00AE4CB6">
        <w:rPr>
          <w:rFonts w:eastAsia="Segoe UI"/>
        </w:rPr>
        <w:t>s which guide and determine treatment</w:t>
      </w:r>
      <w:r w:rsidR="00AE4CB6" w:rsidRPr="066EBD94">
        <w:rPr>
          <w:rFonts w:eastAsia="Segoe UI"/>
        </w:rPr>
        <w:t>.</w:t>
      </w:r>
    </w:p>
    <w:p w14:paraId="754A5BF3" w14:textId="1E8104F4" w:rsidR="00AE4CB6" w:rsidRPr="00EA4829" w:rsidRDefault="00AD3EDF" w:rsidP="002E6E61">
      <w:r w:rsidRPr="00AD3EDF">
        <w:t>Medicare benefits are only eligible for pathology services rendered by an Australian accredited pathology laboratory. The pathologist providing the service must be an Approved Pathology Practitioner (APP) with a Medicare provider number that is linked to an Accredited Pathology Laboratory (APL) owned by an Approved Pathology Authority (APA). </w:t>
      </w:r>
      <w:r w:rsidR="00AE4CB6">
        <w:t xml:space="preserve">Pathology laboratories performing testing would need to be NATA-accredited, and as per other cancer biomarker genomic tests, competence in </w:t>
      </w:r>
      <w:r w:rsidR="00AE4CB6" w:rsidRPr="0C9CA91D">
        <w:rPr>
          <w:i/>
          <w:iCs/>
        </w:rPr>
        <w:t>ESR1</w:t>
      </w:r>
      <w:r w:rsidR="00AE4CB6">
        <w:t xml:space="preserve"> </w:t>
      </w:r>
      <w:r w:rsidR="0093393F">
        <w:t>variant</w:t>
      </w:r>
      <w:r w:rsidR="00AE4CB6">
        <w:t xml:space="preserve"> testing would be monitored via </w:t>
      </w:r>
      <w:r>
        <w:t>an appropriate</w:t>
      </w:r>
      <w:r w:rsidR="00AE4CB6">
        <w:t xml:space="preserve"> Quality Assurance Program (QAP) </w:t>
      </w:r>
      <w:r>
        <w:t xml:space="preserve">such as one </w:t>
      </w:r>
      <w:r w:rsidR="00AE4CB6">
        <w:t xml:space="preserve">by the Royal College of Pathologists of </w:t>
      </w:r>
      <w:r w:rsidR="004978A3">
        <w:t xml:space="preserve">Australasia </w:t>
      </w:r>
      <w:r w:rsidR="00AE4CB6">
        <w:t>(RCPA</w:t>
      </w:r>
      <w:r w:rsidR="45FF2DE8">
        <w:t>).</w:t>
      </w:r>
      <w:r w:rsidR="00AE4CB6" w:rsidRPr="0C9CA91D">
        <w:rPr>
          <w:rFonts w:cs="Arial"/>
        </w:rPr>
        <w:t xml:space="preserve"> </w:t>
      </w:r>
    </w:p>
    <w:p w14:paraId="7D425A60" w14:textId="1E3A776E" w:rsidR="00266DB8" w:rsidRDefault="00266DB8" w:rsidP="002869EC">
      <w:r w:rsidRPr="00266DB8">
        <w:t>Special training (education and awareness) from the pathology laboratories may</w:t>
      </w:r>
      <w:r>
        <w:t xml:space="preserve"> </w:t>
      </w:r>
      <w:r w:rsidRPr="00266DB8">
        <w:t xml:space="preserve">be required at collection centres to ensure that blood samples are collected and transported in special tubes that are suitable </w:t>
      </w:r>
      <w:r w:rsidR="00BC6D29">
        <w:t>for</w:t>
      </w:r>
      <w:r w:rsidRPr="00266DB8">
        <w:t xml:space="preserve"> sample stability and for subsequent ctDNA testing. </w:t>
      </w:r>
    </w:p>
    <w:p w14:paraId="208DBF1C" w14:textId="3ADBBC80" w:rsidR="007B0B99" w:rsidRPr="00266DB8" w:rsidRDefault="007B0B99" w:rsidP="002869EC">
      <w:pPr>
        <w:pStyle w:val="Instructionaltext"/>
        <w:spacing w:before="0" w:after="240" w:line="276" w:lineRule="auto"/>
      </w:pPr>
      <w:r w:rsidRPr="00415E3E">
        <w:rPr>
          <w:color w:val="auto"/>
        </w:rPr>
        <w:t xml:space="preserve">MSAC previously noted that when considering application 1782 (genetic testing for </w:t>
      </w:r>
      <w:r w:rsidRPr="00415E3E">
        <w:rPr>
          <w:i/>
          <w:color w:val="auto"/>
        </w:rPr>
        <w:t xml:space="preserve">ESR1 </w:t>
      </w:r>
      <w:r w:rsidRPr="00415E3E">
        <w:rPr>
          <w:color w:val="auto"/>
        </w:rPr>
        <w:t xml:space="preserve">variants in ctDNA to determine eligibility for treatment with </w:t>
      </w:r>
      <w:proofErr w:type="spellStart"/>
      <w:r w:rsidRPr="00415E3E">
        <w:rPr>
          <w:color w:val="auto"/>
        </w:rPr>
        <w:t>elacestrant</w:t>
      </w:r>
      <w:proofErr w:type="spellEnd"/>
      <w:r w:rsidRPr="00415E3E">
        <w:rPr>
          <w:color w:val="auto"/>
        </w:rPr>
        <w:t xml:space="preserve">) in April 2025 that there were no laboratories that are NATA accredited to undertake </w:t>
      </w:r>
      <w:r w:rsidRPr="00415E3E">
        <w:rPr>
          <w:i/>
          <w:color w:val="auto"/>
        </w:rPr>
        <w:t xml:space="preserve">ESR1 </w:t>
      </w:r>
      <w:r w:rsidRPr="00415E3E">
        <w:rPr>
          <w:color w:val="auto"/>
        </w:rPr>
        <w:t>testing. At the pre-PASC meeting, the applicant</w:t>
      </w:r>
      <w:r w:rsidR="00C0093D">
        <w:rPr>
          <w:color w:val="auto"/>
        </w:rPr>
        <w:t xml:space="preserve"> stated that each state has a laboratory that is capable of ctDNA testing, however, not every state has a lab</w:t>
      </w:r>
      <w:r w:rsidR="00EB1CAF">
        <w:rPr>
          <w:color w:val="auto"/>
        </w:rPr>
        <w:t>oratory</w:t>
      </w:r>
      <w:r w:rsidR="00C0093D">
        <w:rPr>
          <w:color w:val="auto"/>
        </w:rPr>
        <w:t xml:space="preserve"> which is validated for liquid biopsy. </w:t>
      </w:r>
      <w:r w:rsidRPr="00415E3E">
        <w:rPr>
          <w:color w:val="auto"/>
        </w:rPr>
        <w:t xml:space="preserve"> </w:t>
      </w:r>
    </w:p>
    <w:p w14:paraId="3FB0E02A" w14:textId="77777777" w:rsidR="00AE4CB6" w:rsidRPr="00415E3E" w:rsidRDefault="00AE4CB6" w:rsidP="005648BD">
      <w:pPr>
        <w:rPr>
          <w:u w:val="single"/>
          <w:lang w:val="en-GB"/>
        </w:rPr>
      </w:pPr>
      <w:r w:rsidRPr="00415E3E">
        <w:rPr>
          <w:u w:val="single"/>
          <w:lang w:val="en-GB"/>
        </w:rPr>
        <w:t>Treatment</w:t>
      </w:r>
    </w:p>
    <w:p w14:paraId="7F94810C" w14:textId="1865FF0F" w:rsidR="00AE4CB6" w:rsidRDefault="00AE4CB6" w:rsidP="002E6E61">
      <w:pPr>
        <w:rPr>
          <w:rFonts w:cs="Arial"/>
        </w:rPr>
      </w:pPr>
      <w:r>
        <w:rPr>
          <w:rFonts w:cs="Arial"/>
        </w:rPr>
        <w:t xml:space="preserve">Following genetic testing for </w:t>
      </w:r>
      <w:r w:rsidRPr="00BC14C4">
        <w:rPr>
          <w:rFonts w:cs="Arial"/>
          <w:i/>
        </w:rPr>
        <w:t>ESR1</w:t>
      </w:r>
      <w:r>
        <w:rPr>
          <w:rFonts w:cs="Arial"/>
        </w:rPr>
        <w:t xml:space="preserve"> </w:t>
      </w:r>
      <w:r w:rsidR="00BC14C4">
        <w:rPr>
          <w:rFonts w:cs="Arial"/>
        </w:rPr>
        <w:t>variant</w:t>
      </w:r>
      <w:r>
        <w:rPr>
          <w:rFonts w:cs="Arial"/>
        </w:rPr>
        <w:t>s using ctDNA from liquid biopsy:</w:t>
      </w:r>
    </w:p>
    <w:p w14:paraId="7F27A8BC" w14:textId="7228D52D" w:rsidR="00AE4CB6" w:rsidRDefault="00AE4CB6" w:rsidP="00320877">
      <w:pPr>
        <w:pStyle w:val="ListParagraph"/>
        <w:numPr>
          <w:ilvl w:val="0"/>
          <w:numId w:val="14"/>
        </w:numPr>
        <w:spacing w:after="160" w:line="259" w:lineRule="auto"/>
        <w:ind w:left="714" w:hanging="357"/>
        <w:rPr>
          <w:rFonts w:cs="Arial"/>
        </w:rPr>
      </w:pPr>
      <w:r>
        <w:rPr>
          <w:rFonts w:cs="Arial"/>
        </w:rPr>
        <w:t xml:space="preserve">Patients who have identified </w:t>
      </w:r>
      <w:r w:rsidRPr="00BC14C4">
        <w:rPr>
          <w:rFonts w:cs="Arial"/>
          <w:i/>
        </w:rPr>
        <w:t>ESR1</w:t>
      </w:r>
      <w:r>
        <w:rPr>
          <w:rFonts w:cs="Arial"/>
        </w:rPr>
        <w:t xml:space="preserve"> </w:t>
      </w:r>
      <w:r w:rsidR="00266DB8">
        <w:rPr>
          <w:rFonts w:cs="Arial"/>
        </w:rPr>
        <w:t>variant</w:t>
      </w:r>
      <w:r>
        <w:rPr>
          <w:rFonts w:cs="Arial"/>
        </w:rPr>
        <w:t>s would be eligible to receive</w:t>
      </w:r>
      <w:r w:rsidR="00266DB8">
        <w:rPr>
          <w:rFonts w:cs="Arial"/>
        </w:rPr>
        <w:t xml:space="preserve"> </w:t>
      </w:r>
      <w:proofErr w:type="spellStart"/>
      <w:r w:rsidR="00266DB8">
        <w:rPr>
          <w:rFonts w:cs="Arial"/>
        </w:rPr>
        <w:t>camizestrant</w:t>
      </w:r>
      <w:proofErr w:type="spellEnd"/>
      <w:r>
        <w:rPr>
          <w:rFonts w:cs="Arial"/>
        </w:rPr>
        <w:t xml:space="preserve"> treatment</w:t>
      </w:r>
      <w:r w:rsidR="00266DB8">
        <w:rPr>
          <w:rFonts w:cs="Arial"/>
        </w:rPr>
        <w:t xml:space="preserve"> </w:t>
      </w:r>
      <w:r w:rsidR="00266DB8">
        <w:rPr>
          <w:rFonts w:cs="Calibri"/>
          <w:lang w:val="en-GB"/>
        </w:rPr>
        <w:t>in combination with the same CDK4/6 inhibitor they are already receiving</w:t>
      </w:r>
    </w:p>
    <w:p w14:paraId="2F812C69" w14:textId="4F90BFDE" w:rsidR="00AE4CB6" w:rsidRDefault="00AE4CB6" w:rsidP="002E6E61">
      <w:pPr>
        <w:pStyle w:val="ListParagraph"/>
        <w:numPr>
          <w:ilvl w:val="0"/>
          <w:numId w:val="14"/>
        </w:numPr>
        <w:spacing w:after="160" w:line="259" w:lineRule="auto"/>
        <w:ind w:left="714" w:hanging="357"/>
        <w:rPr>
          <w:rFonts w:cs="Arial"/>
        </w:rPr>
      </w:pPr>
      <w:r>
        <w:rPr>
          <w:rFonts w:cs="Arial"/>
        </w:rPr>
        <w:t xml:space="preserve">Patients without identified </w:t>
      </w:r>
      <w:r w:rsidRPr="00BC14C4">
        <w:rPr>
          <w:rFonts w:cs="Arial"/>
          <w:i/>
        </w:rPr>
        <w:t>ESR1</w:t>
      </w:r>
      <w:r>
        <w:rPr>
          <w:rFonts w:cs="Arial"/>
        </w:rPr>
        <w:t xml:space="preserve"> </w:t>
      </w:r>
      <w:r w:rsidR="00266DB8">
        <w:rPr>
          <w:rFonts w:cs="Arial"/>
        </w:rPr>
        <w:t>variant</w:t>
      </w:r>
      <w:r>
        <w:rPr>
          <w:rFonts w:cs="Arial"/>
        </w:rPr>
        <w:t xml:space="preserve">s would </w:t>
      </w:r>
      <w:r w:rsidR="00266DB8">
        <w:rPr>
          <w:rFonts w:cs="Arial"/>
        </w:rPr>
        <w:t xml:space="preserve">continue to </w:t>
      </w:r>
      <w:r>
        <w:rPr>
          <w:rFonts w:cs="Arial"/>
        </w:rPr>
        <w:t xml:space="preserve">receive </w:t>
      </w:r>
      <w:r w:rsidR="00266DB8">
        <w:rPr>
          <w:rFonts w:cs="Arial"/>
        </w:rPr>
        <w:t>the same CDK4/6 inhibitor in combination with an AI they are already receiving</w:t>
      </w:r>
    </w:p>
    <w:p w14:paraId="657EF0EE" w14:textId="07C4EC67" w:rsidR="00A33F56" w:rsidRPr="00A33F56" w:rsidRDefault="00A33F56" w:rsidP="002869EC">
      <w:pPr>
        <w:rPr>
          <w:rFonts w:cs="Calibri"/>
        </w:rPr>
      </w:pPr>
      <w:r w:rsidRPr="00A33F56">
        <w:rPr>
          <w:rFonts w:cs="Calibri"/>
        </w:rPr>
        <w:t>The SERENA-6 trial demonstrate</w:t>
      </w:r>
      <w:r>
        <w:rPr>
          <w:rFonts w:cs="Calibri"/>
        </w:rPr>
        <w:t>d</w:t>
      </w:r>
      <w:r w:rsidRPr="00A33F56">
        <w:rPr>
          <w:rFonts w:cs="Calibri"/>
        </w:rPr>
        <w:t xml:space="preserve"> the clinical utility of testing ctDNA for </w:t>
      </w:r>
      <w:r w:rsidRPr="00A33F56">
        <w:rPr>
          <w:rFonts w:cs="Calibri"/>
          <w:i/>
        </w:rPr>
        <w:t>ESR1</w:t>
      </w:r>
      <w:r>
        <w:rPr>
          <w:rFonts w:cs="Calibri"/>
        </w:rPr>
        <w:t xml:space="preserve"> variants</w:t>
      </w:r>
      <w:r w:rsidRPr="00A33F56">
        <w:rPr>
          <w:rFonts w:cs="Calibri"/>
        </w:rPr>
        <w:t xml:space="preserve"> and switching from AI to </w:t>
      </w:r>
      <w:proofErr w:type="spellStart"/>
      <w:r w:rsidRPr="00A33F56">
        <w:rPr>
          <w:rFonts w:cs="Calibri"/>
        </w:rPr>
        <w:t>camizestrant</w:t>
      </w:r>
      <w:proofErr w:type="spellEnd"/>
      <w:r w:rsidR="00C46D00">
        <w:rPr>
          <w:rFonts w:cs="Calibri"/>
        </w:rPr>
        <w:t xml:space="preserve"> in this patient population</w:t>
      </w:r>
      <w:r>
        <w:rPr>
          <w:rFonts w:cs="Calibri"/>
        </w:rPr>
        <w:t>, with</w:t>
      </w:r>
      <w:r w:rsidRPr="00A33F56">
        <w:rPr>
          <w:rFonts w:cs="Calibri"/>
        </w:rPr>
        <w:t xml:space="preserve"> </w:t>
      </w:r>
      <w:r w:rsidR="00C46D00">
        <w:rPr>
          <w:rFonts w:cs="Calibri"/>
        </w:rPr>
        <w:t xml:space="preserve">patients who switched to </w:t>
      </w:r>
      <w:proofErr w:type="spellStart"/>
      <w:r w:rsidR="00C46D00">
        <w:rPr>
          <w:rFonts w:cs="Calibri"/>
        </w:rPr>
        <w:t>camizestrant</w:t>
      </w:r>
      <w:proofErr w:type="spellEnd"/>
      <w:r w:rsidR="00C46D00">
        <w:rPr>
          <w:rFonts w:cs="Calibri"/>
        </w:rPr>
        <w:t xml:space="preserve"> having a significantly longer PFS period of almost 7 months </w:t>
      </w:r>
      <w:r w:rsidRPr="00A33F56">
        <w:rPr>
          <w:rFonts w:cs="Calibri"/>
        </w:rPr>
        <w:t xml:space="preserve">(HR 0.44 95% CI </w:t>
      </w:r>
      <w:r>
        <w:rPr>
          <w:rFonts w:cs="Calibri"/>
        </w:rPr>
        <w:t>0</w:t>
      </w:r>
      <w:r w:rsidRPr="00A33F56">
        <w:rPr>
          <w:rFonts w:cs="Calibri"/>
        </w:rPr>
        <w:t>.31-0.60, p&lt;0.0001)</w:t>
      </w:r>
      <w:r w:rsidR="00C46D00">
        <w:rPr>
          <w:rFonts w:cs="Calibri"/>
        </w:rPr>
        <w:t xml:space="preserve">, while experiencing </w:t>
      </w:r>
      <w:r w:rsidR="00C46D00" w:rsidRPr="00A33F56">
        <w:rPr>
          <w:rFonts w:cs="Calibri"/>
        </w:rPr>
        <w:t xml:space="preserve">a reduced risk of deterioration in patient reported overall health and </w:t>
      </w:r>
      <w:r w:rsidR="00C46D00">
        <w:rPr>
          <w:rFonts w:cs="Calibri"/>
        </w:rPr>
        <w:t>QoL, compared to those who maintained the AI combination treatment</w:t>
      </w:r>
      <w:r w:rsidRPr="00A33F56">
        <w:rPr>
          <w:rFonts w:cs="Calibri"/>
        </w:rPr>
        <w:t xml:space="preserve"> </w:t>
      </w:r>
      <w:r>
        <w:rPr>
          <w:rFonts w:cs="Calibri"/>
        </w:rPr>
        <w:fldChar w:fldCharType="begin"/>
      </w:r>
      <w:r>
        <w:rPr>
          <w:rFonts w:cs="Calibri"/>
        </w:rPr>
        <w:instrText xml:space="preserve"> ADDIN ZOTERO_ITEM CSL_CITATION {"citationID":"oTWdHMGZ","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Pr>
          <w:rFonts w:cs="Calibri"/>
        </w:rPr>
        <w:fldChar w:fldCharType="separate"/>
      </w:r>
      <w:r w:rsidRPr="00A33F56">
        <w:rPr>
          <w:rFonts w:cs="Calibri"/>
        </w:rPr>
        <w:t>(Bidard et al. 2025)</w:t>
      </w:r>
      <w:r>
        <w:rPr>
          <w:rFonts w:cs="Calibri"/>
        </w:rPr>
        <w:fldChar w:fldCharType="end"/>
      </w:r>
      <w:r w:rsidRPr="00A33F56">
        <w:rPr>
          <w:rFonts w:cs="Calibri"/>
        </w:rPr>
        <w:t xml:space="preserve">. </w:t>
      </w:r>
    </w:p>
    <w:p w14:paraId="2157D439" w14:textId="28ADEA0F" w:rsidR="00CC0014" w:rsidRPr="00FD7AE2" w:rsidRDefault="00A535F4" w:rsidP="00B73992">
      <w:pPr>
        <w:rPr>
          <w:iCs/>
          <w:szCs w:val="24"/>
        </w:rPr>
      </w:pPr>
      <w:r>
        <w:t xml:space="preserve">As per the proposed treatment population </w:t>
      </w:r>
      <w:r w:rsidRPr="00717BB6">
        <w:rPr>
          <w:iCs/>
          <w:szCs w:val="24"/>
        </w:rPr>
        <w:t xml:space="preserve">for </w:t>
      </w:r>
      <w:proofErr w:type="spellStart"/>
      <w:r w:rsidR="0080144F">
        <w:rPr>
          <w:iCs/>
          <w:szCs w:val="24"/>
        </w:rPr>
        <w:t>camizestrant</w:t>
      </w:r>
      <w:proofErr w:type="spellEnd"/>
      <w:r w:rsidR="0080144F">
        <w:rPr>
          <w:iCs/>
          <w:szCs w:val="24"/>
        </w:rPr>
        <w:t xml:space="preserve">, eligible patients must </w:t>
      </w:r>
      <w:r w:rsidR="0080144F">
        <w:t xml:space="preserve">not have </w:t>
      </w:r>
      <w:r w:rsidRPr="00F97831">
        <w:t>disease progress</w:t>
      </w:r>
      <w:r w:rsidR="0080144F">
        <w:t>ion on 1L therapy</w:t>
      </w:r>
      <w:r w:rsidRPr="00F97831">
        <w:t xml:space="preserve"> </w:t>
      </w:r>
      <w:r w:rsidR="0080144F">
        <w:t xml:space="preserve">(either </w:t>
      </w:r>
      <w:r w:rsidRPr="00F97831">
        <w:t>clinically or radiographically</w:t>
      </w:r>
      <w:r w:rsidR="0080144F">
        <w:t xml:space="preserve">). </w:t>
      </w:r>
      <w:r>
        <w:t xml:space="preserve"> </w:t>
      </w:r>
      <w:r w:rsidR="0080144F">
        <w:rPr>
          <w:iCs/>
          <w:szCs w:val="24"/>
        </w:rPr>
        <w:t xml:space="preserve">In SERENA-6, tumour assessments were performed by means of CT or MRI imaging at screening (within 4 weeks before randomisations), every 8 weeks for the first 18 months and then every 12 weeks until disease progression had occurred </w:t>
      </w:r>
      <w:r w:rsidR="0080144F">
        <w:rPr>
          <w:iCs/>
          <w:szCs w:val="24"/>
        </w:rPr>
        <w:fldChar w:fldCharType="begin"/>
      </w:r>
      <w:r w:rsidR="0080144F">
        <w:rPr>
          <w:iCs/>
          <w:szCs w:val="24"/>
        </w:rPr>
        <w:instrText xml:space="preserve"> ADDIN ZOTERO_ITEM CSL_CITATION {"citationID":"qO0XWjW3","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80144F">
        <w:rPr>
          <w:iCs/>
          <w:szCs w:val="24"/>
        </w:rPr>
        <w:fldChar w:fldCharType="separate"/>
      </w:r>
      <w:r w:rsidR="0080144F" w:rsidRPr="0080144F">
        <w:rPr>
          <w:rFonts w:cs="Calibri"/>
        </w:rPr>
        <w:t>(Bidard et al. 2025)</w:t>
      </w:r>
      <w:r w:rsidR="0080144F">
        <w:rPr>
          <w:iCs/>
          <w:szCs w:val="24"/>
        </w:rPr>
        <w:fldChar w:fldCharType="end"/>
      </w:r>
      <w:r w:rsidR="0080144F">
        <w:rPr>
          <w:iCs/>
          <w:szCs w:val="24"/>
        </w:rPr>
        <w:t xml:space="preserve">.  </w:t>
      </w:r>
      <w:r w:rsidR="00766C16">
        <w:rPr>
          <w:iCs/>
          <w:szCs w:val="24"/>
        </w:rPr>
        <w:t>In Australia, there is currently a gap in the MBS for</w:t>
      </w:r>
      <w:r w:rsidR="00C24C93">
        <w:rPr>
          <w:iCs/>
          <w:szCs w:val="24"/>
        </w:rPr>
        <w:t xml:space="preserve"> </w:t>
      </w:r>
      <w:r w:rsidR="00766C16">
        <w:rPr>
          <w:iCs/>
          <w:szCs w:val="24"/>
        </w:rPr>
        <w:t>imaging of patients</w:t>
      </w:r>
      <w:r w:rsidR="00B94A95">
        <w:rPr>
          <w:iCs/>
          <w:szCs w:val="24"/>
        </w:rPr>
        <w:t xml:space="preserve"> </w:t>
      </w:r>
      <w:r w:rsidR="000A3C20">
        <w:rPr>
          <w:iCs/>
          <w:szCs w:val="24"/>
        </w:rPr>
        <w:t>to adopt this monitoring approach</w:t>
      </w:r>
      <w:r w:rsidR="00766C16">
        <w:rPr>
          <w:iCs/>
          <w:szCs w:val="24"/>
        </w:rPr>
        <w:t>;</w:t>
      </w:r>
      <w:r w:rsidR="00DE319C">
        <w:rPr>
          <w:iCs/>
          <w:szCs w:val="24"/>
        </w:rPr>
        <w:t xml:space="preserve"> </w:t>
      </w:r>
      <w:r w:rsidR="00B94A95">
        <w:rPr>
          <w:iCs/>
          <w:szCs w:val="24"/>
        </w:rPr>
        <w:t>there are items for PET scan</w:t>
      </w:r>
      <w:r w:rsidR="00C17C1C">
        <w:rPr>
          <w:iCs/>
          <w:szCs w:val="24"/>
        </w:rPr>
        <w:t>s</w:t>
      </w:r>
      <w:r w:rsidR="00B94A95">
        <w:rPr>
          <w:iCs/>
          <w:szCs w:val="24"/>
        </w:rPr>
        <w:t xml:space="preserve"> (MBS items 61525 for evaluation of suspected metastatic or locally/regionally recurrent breast cancer for patient considered suitable for active therapy)</w:t>
      </w:r>
      <w:r w:rsidR="000A3C20">
        <w:rPr>
          <w:iCs/>
          <w:szCs w:val="24"/>
        </w:rPr>
        <w:t>, mammography (MBS items 59300/59303 for mammography of both/one breast/s if there is reason to suspect the presence of malignancy because of (</w:t>
      </w:r>
      <w:proofErr w:type="spellStart"/>
      <w:r w:rsidR="000A3C20">
        <w:rPr>
          <w:iCs/>
          <w:szCs w:val="24"/>
        </w:rPr>
        <w:t>i</w:t>
      </w:r>
      <w:proofErr w:type="spellEnd"/>
      <w:r w:rsidR="000A3C20">
        <w:rPr>
          <w:iCs/>
          <w:szCs w:val="24"/>
        </w:rPr>
        <w:t>) past occurrence of breast malignancy in the patient, or (iii) symptoms or indications of breast disease found on examination by a medical practitioner)</w:t>
      </w:r>
      <w:r w:rsidR="00B94A95">
        <w:rPr>
          <w:iCs/>
          <w:szCs w:val="24"/>
        </w:rPr>
        <w:t xml:space="preserve"> </w:t>
      </w:r>
      <w:r w:rsidR="00300E7C">
        <w:rPr>
          <w:iCs/>
          <w:szCs w:val="24"/>
        </w:rPr>
        <w:t>but not CT scans. For MRI scans, MBS item 63464 specifies a “MRI scan of both breast for the detection of cancer in a patient if</w:t>
      </w:r>
      <w:r w:rsidR="00715399">
        <w:rPr>
          <w:iCs/>
          <w:szCs w:val="24"/>
        </w:rPr>
        <w:t xml:space="preserve"> </w:t>
      </w:r>
      <w:proofErr w:type="gramStart"/>
      <w:r w:rsidR="00715399">
        <w:rPr>
          <w:iCs/>
          <w:szCs w:val="24"/>
        </w:rPr>
        <w:t>…..</w:t>
      </w:r>
      <w:proofErr w:type="gramEnd"/>
      <w:r w:rsidR="00715399">
        <w:rPr>
          <w:iCs/>
          <w:szCs w:val="24"/>
        </w:rPr>
        <w:t xml:space="preserve"> (b) the request for the scan identifies that the patient is asymptomatic and is younger than 60 years of age; and ….applicable not more than once in a 12 month period”</w:t>
      </w:r>
      <w:r w:rsidR="00300E7C">
        <w:rPr>
          <w:iCs/>
          <w:szCs w:val="24"/>
        </w:rPr>
        <w:t xml:space="preserve"> </w:t>
      </w:r>
      <w:r w:rsidR="00715399">
        <w:rPr>
          <w:iCs/>
          <w:szCs w:val="24"/>
        </w:rPr>
        <w:t xml:space="preserve">, while MBS item 63647 is for “MRI-scan of both breast for the detection of cancer, if… (b) the person has had an abnormality detected as a result of a service mentioned in item 63464 in the previous 12 months”. </w:t>
      </w:r>
      <w:r w:rsidR="00C17C1C">
        <w:rPr>
          <w:iCs/>
          <w:szCs w:val="24"/>
        </w:rPr>
        <w:t>So</w:t>
      </w:r>
      <w:r w:rsidR="00D138B8">
        <w:rPr>
          <w:iCs/>
          <w:szCs w:val="24"/>
        </w:rPr>
        <w:t>,</w:t>
      </w:r>
      <w:r w:rsidR="00C17C1C">
        <w:rPr>
          <w:iCs/>
          <w:szCs w:val="24"/>
        </w:rPr>
        <w:t xml:space="preserve"> while there is a possibility of an MBS-funded MRI scan every 12 months for a subgroup of patients, </w:t>
      </w:r>
      <w:proofErr w:type="gramStart"/>
      <w:r w:rsidR="00C17C1C">
        <w:rPr>
          <w:iCs/>
          <w:szCs w:val="24"/>
        </w:rPr>
        <w:t>overall</w:t>
      </w:r>
      <w:proofErr w:type="gramEnd"/>
      <w:r w:rsidR="00C17C1C">
        <w:rPr>
          <w:iCs/>
          <w:szCs w:val="24"/>
        </w:rPr>
        <w:t xml:space="preserve"> there is a lack of MBS-funded imaging services </w:t>
      </w:r>
      <w:r w:rsidR="00E31101">
        <w:rPr>
          <w:iCs/>
          <w:szCs w:val="24"/>
        </w:rPr>
        <w:t xml:space="preserve">to align with the monitoring approach adopted in the SERENA-6 trial. </w:t>
      </w:r>
    </w:p>
    <w:p w14:paraId="41CF2615" w14:textId="61F8D031" w:rsidR="00CC0014" w:rsidRPr="002869EC" w:rsidRDefault="00CC0014" w:rsidP="00A36967">
      <w:pPr>
        <w:autoSpaceDE w:val="0"/>
        <w:autoSpaceDN w:val="0"/>
        <w:adjustRightInd w:val="0"/>
        <w:rPr>
          <w:rFonts w:cs="Calibri"/>
          <w:i/>
          <w:iCs/>
        </w:rPr>
      </w:pPr>
      <w:r w:rsidRPr="002869EC">
        <w:rPr>
          <w:rFonts w:cs="Calibri"/>
          <w:i/>
          <w:iCs/>
        </w:rPr>
        <w:t>PASC considered that no changes were required to the proposed test/treatment interventions.</w:t>
      </w:r>
    </w:p>
    <w:p w14:paraId="42F4CDD8" w14:textId="625D487A" w:rsidR="00CC0014" w:rsidRPr="002869EC" w:rsidRDefault="00CC0014" w:rsidP="00A36967">
      <w:pPr>
        <w:autoSpaceDE w:val="0"/>
        <w:autoSpaceDN w:val="0"/>
        <w:adjustRightInd w:val="0"/>
        <w:rPr>
          <w:rFonts w:cs="Calibri"/>
          <w:i/>
          <w:iCs/>
        </w:rPr>
      </w:pPr>
      <w:r w:rsidRPr="002869EC">
        <w:rPr>
          <w:rFonts w:cs="Calibri"/>
          <w:i/>
          <w:iCs/>
        </w:rPr>
        <w:t xml:space="preserve">PASC noted that </w:t>
      </w:r>
      <w:proofErr w:type="spellStart"/>
      <w:r w:rsidRPr="002869EC">
        <w:rPr>
          <w:rFonts w:cs="Calibri"/>
          <w:i/>
          <w:iCs/>
        </w:rPr>
        <w:t>camizestrant</w:t>
      </w:r>
      <w:proofErr w:type="spellEnd"/>
      <w:r w:rsidRPr="002869EC">
        <w:rPr>
          <w:rFonts w:cs="Calibri"/>
          <w:i/>
          <w:iCs/>
        </w:rPr>
        <w:t xml:space="preserve"> targets </w:t>
      </w:r>
      <w:r w:rsidR="005D6304">
        <w:rPr>
          <w:rFonts w:cs="Calibri"/>
          <w:i/>
          <w:iCs/>
        </w:rPr>
        <w:t xml:space="preserve">breast </w:t>
      </w:r>
      <w:r w:rsidR="001858D5">
        <w:rPr>
          <w:rFonts w:cs="Calibri"/>
          <w:i/>
          <w:iCs/>
        </w:rPr>
        <w:t>cancers</w:t>
      </w:r>
      <w:r w:rsidR="000412E2">
        <w:rPr>
          <w:rFonts w:cs="Calibri"/>
          <w:i/>
          <w:iCs/>
        </w:rPr>
        <w:t xml:space="preserve"> </w:t>
      </w:r>
      <w:r w:rsidR="001858D5">
        <w:rPr>
          <w:rFonts w:cs="Calibri"/>
          <w:i/>
          <w:iCs/>
        </w:rPr>
        <w:t>that</w:t>
      </w:r>
      <w:r w:rsidR="000412E2">
        <w:rPr>
          <w:rFonts w:cs="Calibri"/>
          <w:i/>
          <w:iCs/>
        </w:rPr>
        <w:t xml:space="preserve"> are</w:t>
      </w:r>
      <w:r w:rsidR="00880580">
        <w:rPr>
          <w:rFonts w:cs="Calibri"/>
          <w:i/>
          <w:iCs/>
        </w:rPr>
        <w:t xml:space="preserve"> </w:t>
      </w:r>
      <w:r w:rsidRPr="002869EC">
        <w:rPr>
          <w:rFonts w:cs="Calibri"/>
          <w:i/>
          <w:iCs/>
        </w:rPr>
        <w:t xml:space="preserve">ER </w:t>
      </w:r>
      <w:r w:rsidR="000412E2">
        <w:rPr>
          <w:rFonts w:cs="Calibri"/>
          <w:i/>
          <w:iCs/>
        </w:rPr>
        <w:t>positive</w:t>
      </w:r>
      <w:r w:rsidRPr="002869EC">
        <w:rPr>
          <w:rFonts w:cs="Calibri"/>
          <w:i/>
          <w:iCs/>
        </w:rPr>
        <w:t xml:space="preserve"> </w:t>
      </w:r>
      <w:r w:rsidR="006E6491">
        <w:rPr>
          <w:rFonts w:cs="Calibri"/>
          <w:i/>
          <w:iCs/>
        </w:rPr>
        <w:t xml:space="preserve">and </w:t>
      </w:r>
      <w:r w:rsidR="00055226">
        <w:rPr>
          <w:rFonts w:cs="Calibri"/>
          <w:i/>
          <w:iCs/>
        </w:rPr>
        <w:t xml:space="preserve">can </w:t>
      </w:r>
      <w:r w:rsidR="006E6491">
        <w:rPr>
          <w:rFonts w:cs="Calibri"/>
          <w:i/>
          <w:iCs/>
        </w:rPr>
        <w:t>either</w:t>
      </w:r>
      <w:r w:rsidRPr="002869EC">
        <w:rPr>
          <w:rFonts w:cs="Calibri"/>
          <w:i/>
          <w:iCs/>
        </w:rPr>
        <w:t xml:space="preserve"> </w:t>
      </w:r>
      <w:r w:rsidR="007C7E8A">
        <w:rPr>
          <w:rFonts w:cs="Calibri"/>
          <w:i/>
          <w:iCs/>
        </w:rPr>
        <w:t xml:space="preserve">have </w:t>
      </w:r>
      <w:r w:rsidR="003C0CA3">
        <w:rPr>
          <w:rFonts w:cs="Calibri"/>
          <w:i/>
          <w:iCs/>
        </w:rPr>
        <w:t>a</w:t>
      </w:r>
      <w:r w:rsidRPr="002869EC">
        <w:rPr>
          <w:rFonts w:cs="Calibri"/>
          <w:i/>
          <w:iCs/>
        </w:rPr>
        <w:t xml:space="preserve"> </w:t>
      </w:r>
      <w:r>
        <w:rPr>
          <w:rFonts w:cs="Calibri"/>
          <w:i/>
        </w:rPr>
        <w:t>ESR1</w:t>
      </w:r>
      <w:r w:rsidRPr="002869EC">
        <w:rPr>
          <w:rFonts w:cs="Calibri"/>
          <w:i/>
          <w:iCs/>
        </w:rPr>
        <w:t xml:space="preserve"> </w:t>
      </w:r>
      <w:r w:rsidR="003C0CA3">
        <w:rPr>
          <w:rFonts w:cs="Calibri"/>
          <w:i/>
          <w:iCs/>
        </w:rPr>
        <w:t xml:space="preserve">variant </w:t>
      </w:r>
      <w:r w:rsidR="00664B20">
        <w:rPr>
          <w:rFonts w:cs="Calibri"/>
          <w:i/>
          <w:iCs/>
        </w:rPr>
        <w:t>present</w:t>
      </w:r>
      <w:r w:rsidR="003C0CA3">
        <w:rPr>
          <w:rFonts w:cs="Calibri"/>
          <w:i/>
          <w:iCs/>
        </w:rPr>
        <w:t xml:space="preserve"> or</w:t>
      </w:r>
      <w:r w:rsidRPr="002869EC">
        <w:rPr>
          <w:rFonts w:cs="Calibri"/>
          <w:i/>
          <w:iCs/>
        </w:rPr>
        <w:t xml:space="preserve"> </w:t>
      </w:r>
      <w:r w:rsidR="00664B20">
        <w:rPr>
          <w:rFonts w:cs="Calibri"/>
          <w:i/>
          <w:iCs/>
        </w:rPr>
        <w:t>are</w:t>
      </w:r>
      <w:r w:rsidRPr="002869EC">
        <w:rPr>
          <w:rFonts w:cs="Calibri"/>
          <w:i/>
          <w:iCs/>
        </w:rPr>
        <w:t xml:space="preserve"> </w:t>
      </w:r>
      <w:proofErr w:type="gramStart"/>
      <w:r w:rsidRPr="002869EC">
        <w:rPr>
          <w:rFonts w:cs="Calibri"/>
          <w:i/>
          <w:iCs/>
        </w:rPr>
        <w:t>wild-type</w:t>
      </w:r>
      <w:proofErr w:type="gramEnd"/>
      <w:r w:rsidRPr="002869EC">
        <w:rPr>
          <w:rFonts w:cs="Calibri"/>
          <w:i/>
          <w:iCs/>
        </w:rPr>
        <w:t xml:space="preserve">. Therefore, PASC queried whether </w:t>
      </w:r>
      <w:proofErr w:type="spellStart"/>
      <w:r w:rsidRPr="002869EC">
        <w:rPr>
          <w:rFonts w:cs="Calibri"/>
          <w:i/>
          <w:iCs/>
        </w:rPr>
        <w:t>camizestrant</w:t>
      </w:r>
      <w:proofErr w:type="spellEnd"/>
      <w:r w:rsidRPr="002869EC">
        <w:rPr>
          <w:rFonts w:cs="Calibri"/>
          <w:i/>
          <w:iCs/>
        </w:rPr>
        <w:t xml:space="preserve"> could be used upfront without </w:t>
      </w:r>
      <w:r w:rsidRPr="000252CA">
        <w:rPr>
          <w:rFonts w:cs="Calibri"/>
        </w:rPr>
        <w:t>ESR1</w:t>
      </w:r>
      <w:r w:rsidRPr="002869EC">
        <w:rPr>
          <w:rFonts w:cs="Calibri"/>
          <w:i/>
          <w:iCs/>
        </w:rPr>
        <w:t xml:space="preserve"> testing. PASC noted that the on-going phase III trial SERENA-4 is investigating this scenario by comparing </w:t>
      </w:r>
      <w:proofErr w:type="spellStart"/>
      <w:r w:rsidRPr="002869EC">
        <w:rPr>
          <w:rFonts w:cs="Calibri"/>
          <w:i/>
          <w:iCs/>
        </w:rPr>
        <w:t>camizestrant</w:t>
      </w:r>
      <w:proofErr w:type="spellEnd"/>
      <w:r w:rsidRPr="002869EC">
        <w:rPr>
          <w:rFonts w:cs="Calibri"/>
          <w:i/>
          <w:iCs/>
        </w:rPr>
        <w:t xml:space="preserve"> + CDK4/6i vs AI + CDK4/6i in patients with ER+/HER2- locally advanced or metastatic breast cancer (Primary completion date August 2026). PASC queried when the interim analysis/PFS data will be available and how the results of the SERENA-4 trial may affect this application. PASC noted the applicant’s comments that the results from the SERENA-4 trial will be available </w:t>
      </w:r>
      <w:r w:rsidR="00E273DF">
        <w:rPr>
          <w:rFonts w:cs="Calibri"/>
          <w:i/>
          <w:iCs/>
        </w:rPr>
        <w:t>REDACTED</w:t>
      </w:r>
      <w:r w:rsidRPr="002869EC">
        <w:rPr>
          <w:rFonts w:cs="Calibri"/>
          <w:i/>
          <w:iCs/>
        </w:rPr>
        <w:t xml:space="preserve">, and they will provide more information about how the trial will affect this application once they have analysed those results. </w:t>
      </w:r>
    </w:p>
    <w:p w14:paraId="4489A59E" w14:textId="77777777" w:rsidR="00CC0014" w:rsidRPr="002869EC" w:rsidRDefault="00CC0014" w:rsidP="00A36967">
      <w:pPr>
        <w:autoSpaceDE w:val="0"/>
        <w:autoSpaceDN w:val="0"/>
        <w:adjustRightInd w:val="0"/>
        <w:rPr>
          <w:rFonts w:cs="Calibri"/>
          <w:i/>
          <w:iCs/>
          <w:lang w:val="en-US"/>
        </w:rPr>
      </w:pPr>
      <w:r w:rsidRPr="002869EC">
        <w:rPr>
          <w:rFonts w:cs="Calibri"/>
          <w:i/>
          <w:iCs/>
        </w:rPr>
        <w:t xml:space="preserve">The PASC noted that, as per the SERENA-6 design, the applicant proposed testing every 2-3 months from at least 6 months after commencement of 1L therapy for patients who had not experienced disease progression; testing would continue until an </w:t>
      </w:r>
      <w:r w:rsidRPr="000252CA">
        <w:rPr>
          <w:rFonts w:cs="Calibri"/>
        </w:rPr>
        <w:t>ESR1</w:t>
      </w:r>
      <w:r w:rsidRPr="002869EC">
        <w:rPr>
          <w:rFonts w:cs="Calibri"/>
          <w:i/>
          <w:iCs/>
        </w:rPr>
        <w:t xml:space="preserve"> variant was detected or until disease progression. However, in the SERENA-6 trial the median time to </w:t>
      </w:r>
      <w:r w:rsidRPr="000252CA">
        <w:rPr>
          <w:rFonts w:cs="Calibri"/>
        </w:rPr>
        <w:t>ESR1</w:t>
      </w:r>
      <w:r w:rsidRPr="002869EC">
        <w:rPr>
          <w:rFonts w:cs="Calibri"/>
          <w:i/>
          <w:iCs/>
        </w:rPr>
        <w:t xml:space="preserve"> detection from commencement of 1L therapy was 21 months (range 5-96 months). As such, PASC recommended that the integrated codependent submission present sensitivity analyses to compare the yield and cost of testing when </w:t>
      </w:r>
      <w:proofErr w:type="gramStart"/>
      <w:r w:rsidRPr="002869EC">
        <w:rPr>
          <w:rFonts w:cs="Calibri"/>
          <w:i/>
          <w:iCs/>
        </w:rPr>
        <w:t>starting testing</w:t>
      </w:r>
      <w:proofErr w:type="gramEnd"/>
      <w:r w:rsidRPr="002869EC">
        <w:rPr>
          <w:rFonts w:cs="Calibri"/>
          <w:i/>
          <w:iCs/>
        </w:rPr>
        <w:t xml:space="preserve"> at 6, 12 or 18 months after commencement of 1L therapy. PASC noted that </w:t>
      </w:r>
      <w:r w:rsidRPr="002869EC">
        <w:rPr>
          <w:rFonts w:cs="Calibri"/>
          <w:i/>
          <w:iCs/>
          <w:lang w:val="en-US"/>
        </w:rPr>
        <w:t>MSAC previously supported testing once every 3 months for application 1782.</w:t>
      </w:r>
    </w:p>
    <w:p w14:paraId="5A618E05" w14:textId="64DD700E" w:rsidR="00974FC9" w:rsidRPr="006C6ABB" w:rsidRDefault="00CC0014" w:rsidP="00A36967">
      <w:pPr>
        <w:rPr>
          <w:rFonts w:cs="Calibri"/>
          <w:i/>
          <w:iCs/>
          <w:lang w:val="en-US"/>
        </w:rPr>
      </w:pPr>
      <w:r w:rsidRPr="002869EC">
        <w:rPr>
          <w:rFonts w:cs="Calibri"/>
          <w:i/>
          <w:iCs/>
          <w:lang w:val="en-US"/>
        </w:rPr>
        <w:t xml:space="preserve">PASC noted that the Royal College of Pathologists Australia Quality Assurance program (RCPAQAP) </w:t>
      </w:r>
      <w:proofErr w:type="gramStart"/>
      <w:r w:rsidRPr="002869EC">
        <w:rPr>
          <w:rFonts w:cs="Calibri"/>
          <w:i/>
          <w:iCs/>
          <w:lang w:val="en-US"/>
        </w:rPr>
        <w:t>are</w:t>
      </w:r>
      <w:proofErr w:type="gramEnd"/>
      <w:r w:rsidRPr="002869EC">
        <w:rPr>
          <w:rFonts w:cs="Calibri"/>
          <w:i/>
          <w:iCs/>
          <w:lang w:val="en-US"/>
        </w:rPr>
        <w:t xml:space="preserve"> partnered with the European Molecular Quality Network (EMQN) for the provision of their External Quality Assessments (EQA) in Australia. PASC noted that the EMQN started an EQA scheme in 2024 for breast cancer </w:t>
      </w:r>
      <w:r w:rsidRPr="000252CA">
        <w:rPr>
          <w:rFonts w:cs="Calibri"/>
          <w:lang w:val="en-US"/>
        </w:rPr>
        <w:t xml:space="preserve">ESR1 </w:t>
      </w:r>
      <w:r w:rsidRPr="002869EC">
        <w:rPr>
          <w:rFonts w:cs="Calibri"/>
          <w:i/>
          <w:iCs/>
          <w:lang w:val="en-US"/>
        </w:rPr>
        <w:t>testing in plasma and expect EQA accreditation in 2027.</w:t>
      </w:r>
    </w:p>
    <w:p w14:paraId="665B0675" w14:textId="5FDFCB88" w:rsidR="007A66C8" w:rsidRPr="008F1532" w:rsidRDefault="007A66C8" w:rsidP="00605D1E">
      <w:pPr>
        <w:pStyle w:val="Heading3"/>
      </w:pPr>
      <w:r w:rsidRPr="008F1532">
        <w:t>Comparator</w:t>
      </w:r>
      <w:r w:rsidR="007D6B83">
        <w:t>(</w:t>
      </w:r>
      <w:r w:rsidR="008F1532">
        <w:t>s</w:t>
      </w:r>
      <w:r w:rsidR="007D6B83">
        <w:t>)</w:t>
      </w:r>
    </w:p>
    <w:p w14:paraId="2C2D493C" w14:textId="77777777" w:rsidR="001F16D3" w:rsidRPr="00415E3E" w:rsidRDefault="001F16D3" w:rsidP="00635E76">
      <w:pPr>
        <w:pStyle w:val="Guidelinescross-ref"/>
        <w:rPr>
          <w:b w:val="0"/>
          <w:color w:val="auto"/>
          <w:sz w:val="22"/>
          <w:u w:val="single"/>
        </w:rPr>
      </w:pPr>
      <w:r w:rsidRPr="00415E3E">
        <w:rPr>
          <w:b w:val="0"/>
          <w:color w:val="auto"/>
          <w:sz w:val="22"/>
          <w:u w:val="single"/>
        </w:rPr>
        <w:t>Test</w:t>
      </w:r>
    </w:p>
    <w:p w14:paraId="605F3EF6" w14:textId="77777777" w:rsidR="001F16D3" w:rsidRPr="00415E3E" w:rsidRDefault="001F16D3" w:rsidP="002869EC">
      <w:pPr>
        <w:pStyle w:val="Guidelinescross-ref"/>
        <w:rPr>
          <w:b w:val="0"/>
          <w:color w:val="auto"/>
          <w:sz w:val="22"/>
        </w:rPr>
      </w:pPr>
      <w:r w:rsidRPr="00415E3E">
        <w:rPr>
          <w:b w:val="0"/>
          <w:color w:val="auto"/>
          <w:sz w:val="22"/>
        </w:rPr>
        <w:t>The nominated comparator is no test.</w:t>
      </w:r>
    </w:p>
    <w:p w14:paraId="40FF5E1A" w14:textId="50065B2B" w:rsidR="001F16D3" w:rsidRDefault="001F16D3" w:rsidP="002E6E61">
      <w:pPr>
        <w:rPr>
          <w:rFonts w:cs="Arial"/>
        </w:rPr>
      </w:pPr>
      <w:r w:rsidRPr="00C76C5F">
        <w:rPr>
          <w:rFonts w:cs="Arial"/>
        </w:rPr>
        <w:t xml:space="preserve">Currently, there are no </w:t>
      </w:r>
      <w:r>
        <w:rPr>
          <w:rFonts w:cs="Arial"/>
        </w:rPr>
        <w:t>MBS listed tests available to identify</w:t>
      </w:r>
      <w:r w:rsidRPr="00C76C5F">
        <w:rPr>
          <w:rFonts w:cs="Arial"/>
        </w:rPr>
        <w:t xml:space="preserve"> patients with </w:t>
      </w:r>
      <w:r w:rsidRPr="001F16D3">
        <w:rPr>
          <w:rFonts w:cs="Arial"/>
          <w:i/>
        </w:rPr>
        <w:t>ESR1</w:t>
      </w:r>
      <w:r w:rsidRPr="00C76C5F">
        <w:rPr>
          <w:rFonts w:cs="Arial"/>
        </w:rPr>
        <w:t xml:space="preserve"> </w:t>
      </w:r>
      <w:r>
        <w:rPr>
          <w:rFonts w:cs="Arial"/>
        </w:rPr>
        <w:t>variants</w:t>
      </w:r>
      <w:r w:rsidRPr="00C76C5F">
        <w:rPr>
          <w:rFonts w:cs="Arial"/>
        </w:rPr>
        <w:t>.</w:t>
      </w:r>
    </w:p>
    <w:p w14:paraId="1FC9D327" w14:textId="77777777" w:rsidR="001F16D3" w:rsidRPr="00415E3E" w:rsidRDefault="001F16D3" w:rsidP="00635E76">
      <w:pPr>
        <w:rPr>
          <w:u w:val="single"/>
        </w:rPr>
      </w:pPr>
      <w:r w:rsidRPr="00415E3E">
        <w:rPr>
          <w:u w:val="single"/>
        </w:rPr>
        <w:t>Treatment</w:t>
      </w:r>
    </w:p>
    <w:p w14:paraId="1CB6527E" w14:textId="3FF954C1" w:rsidR="001F16D3" w:rsidRDefault="001F16D3" w:rsidP="002869EC">
      <w:r>
        <w:t xml:space="preserve">The comparator is continued SOC first line treatment for patients with </w:t>
      </w:r>
      <w:r w:rsidR="003B21E5">
        <w:t>H</w:t>
      </w:r>
      <w:r>
        <w:t>R+/HER2- locally advanced or metastatic breast cancer</w:t>
      </w:r>
      <w:r w:rsidR="003B21E5">
        <w:t xml:space="preserve"> (CDK4/6 inhibitor in combination with an AI)</w:t>
      </w:r>
      <w:r>
        <w:t xml:space="preserve">. </w:t>
      </w:r>
    </w:p>
    <w:p w14:paraId="2A8E3D64" w14:textId="0D411C66" w:rsidR="003B21E5" w:rsidRDefault="001F16D3" w:rsidP="002869EC">
      <w:r>
        <w:t xml:space="preserve">Current PBS listed </w:t>
      </w:r>
      <w:r w:rsidR="003B21E5">
        <w:t>CDK4/6 inhibitor</w:t>
      </w:r>
      <w:r w:rsidR="00EA4614">
        <w:t xml:space="preserve">s include </w:t>
      </w:r>
      <w:proofErr w:type="spellStart"/>
      <w:r w:rsidR="003B21E5">
        <w:t>ribociclib</w:t>
      </w:r>
      <w:proofErr w:type="spellEnd"/>
      <w:r w:rsidR="003B21E5">
        <w:t xml:space="preserve">, palbociclib, </w:t>
      </w:r>
      <w:proofErr w:type="spellStart"/>
      <w:r w:rsidR="003B21E5">
        <w:t>abemaciclib</w:t>
      </w:r>
      <w:proofErr w:type="spellEnd"/>
      <w:r w:rsidR="00EA4614">
        <w:t>, while current PBS listed AIs</w:t>
      </w:r>
      <w:r w:rsidR="003B21E5">
        <w:t xml:space="preserve"> in</w:t>
      </w:r>
      <w:r w:rsidR="00EA4614">
        <w:t xml:space="preserve">clude </w:t>
      </w:r>
      <w:r w:rsidR="003B21E5">
        <w:t>anastrozole, letrozole</w:t>
      </w:r>
      <w:r w:rsidR="00EA4614">
        <w:t xml:space="preserve"> and</w:t>
      </w:r>
      <w:r w:rsidR="003B21E5">
        <w:t xml:space="preserve"> exemestane</w:t>
      </w:r>
      <w:r w:rsidR="00EA4614">
        <w:t>.</w:t>
      </w:r>
    </w:p>
    <w:p w14:paraId="0118FAEF" w14:textId="70F86D45" w:rsidR="003B21E5" w:rsidRDefault="003B21E5" w:rsidP="002869EC">
      <w:r>
        <w:t>Fulvestrant</w:t>
      </w:r>
      <w:r w:rsidR="00DE6346">
        <w:t xml:space="preserve"> </w:t>
      </w:r>
      <w:r w:rsidR="00C865DC">
        <w:t>is an alternative</w:t>
      </w:r>
      <w:r w:rsidR="00B34EB8">
        <w:t xml:space="preserve"> first line</w:t>
      </w:r>
      <w:r w:rsidR="00C865DC">
        <w:t xml:space="preserve"> </w:t>
      </w:r>
      <w:r w:rsidR="00DE6346">
        <w:t>endocrine therapy</w:t>
      </w:r>
      <w:r w:rsidR="00C865DC">
        <w:t xml:space="preserve"> option for HR+/HER2- locally advanced or metastatic breast cancer that</w:t>
      </w:r>
      <w:r w:rsidR="00B34EB8">
        <w:t xml:space="preserve"> can be delivered as a monotherapy or in combination with a CDK4/6 inhibitor and is PBS listed for this indication. </w:t>
      </w:r>
      <w:r w:rsidR="00C865DC">
        <w:t xml:space="preserve">Additionally, chemotherapy is a treatment option for patients with </w:t>
      </w:r>
      <w:r w:rsidR="00B34EB8">
        <w:t>visceral crisis (</w:t>
      </w:r>
      <w:r w:rsidR="00C865DC">
        <w:t>imminent organ failure</w:t>
      </w:r>
      <w:r w:rsidR="00B34EB8">
        <w:t>)</w:t>
      </w:r>
      <w:r w:rsidR="00C865DC">
        <w:t xml:space="preserve">. </w:t>
      </w:r>
    </w:p>
    <w:p w14:paraId="609A0C6F" w14:textId="77940851" w:rsidR="00B15C67" w:rsidRPr="000747FE" w:rsidRDefault="00B03EA2" w:rsidP="002869EC">
      <w:pPr>
        <w:rPr>
          <w:rFonts w:asciiTheme="minorHAnsi" w:hAnsiTheme="minorHAnsi" w:cstheme="minorHAnsi"/>
          <w:i/>
          <w:iCs/>
        </w:rPr>
      </w:pPr>
      <w:r>
        <w:rPr>
          <w:rFonts w:asciiTheme="minorHAnsi" w:hAnsiTheme="minorHAnsi" w:cstheme="minorHAnsi"/>
          <w:i/>
          <w:iCs/>
        </w:rPr>
        <w:t>The PASC agreed with the test and treatment comparators proposed in the draft PICO confirmation</w:t>
      </w:r>
      <w:r w:rsidR="00FD7AE2">
        <w:rPr>
          <w:rFonts w:asciiTheme="minorHAnsi" w:hAnsiTheme="minorHAnsi" w:cstheme="minorHAnsi"/>
          <w:i/>
          <w:iCs/>
        </w:rPr>
        <w:t>.</w:t>
      </w:r>
    </w:p>
    <w:p w14:paraId="15863BAA" w14:textId="77777777" w:rsidR="00677AE3" w:rsidRPr="008F1532" w:rsidRDefault="00677AE3" w:rsidP="00605D1E">
      <w:pPr>
        <w:pStyle w:val="Heading3"/>
      </w:pPr>
      <w:r w:rsidRPr="008F1532">
        <w:t>Reference standard (for investigative technologies only)</w:t>
      </w:r>
    </w:p>
    <w:p w14:paraId="4B9DD887" w14:textId="32F91598" w:rsidR="00F57E36" w:rsidRDefault="0090518A" w:rsidP="002869EC">
      <w:pPr>
        <w:pStyle w:val="Instructionaltext"/>
        <w:spacing w:before="0" w:after="120" w:line="276" w:lineRule="auto"/>
        <w:rPr>
          <w:color w:val="auto"/>
        </w:rPr>
      </w:pPr>
      <w:r w:rsidRPr="00415E3E">
        <w:rPr>
          <w:color w:val="auto"/>
        </w:rPr>
        <w:t xml:space="preserve">There is currently no reference standard for genetic testing. </w:t>
      </w:r>
      <w:r w:rsidR="00D459C3" w:rsidRPr="00415E3E">
        <w:rPr>
          <w:color w:val="auto"/>
        </w:rPr>
        <w:t xml:space="preserve">Detection assays for </w:t>
      </w:r>
      <w:r w:rsidR="00D459C3" w:rsidRPr="00415E3E">
        <w:rPr>
          <w:i/>
          <w:color w:val="auto"/>
        </w:rPr>
        <w:t xml:space="preserve">ESR1 </w:t>
      </w:r>
      <w:r w:rsidR="00D459C3" w:rsidRPr="00415E3E">
        <w:rPr>
          <w:color w:val="auto"/>
        </w:rPr>
        <w:t>variants</w:t>
      </w:r>
      <w:r w:rsidR="00E143AA" w:rsidRPr="00415E3E">
        <w:rPr>
          <w:color w:val="auto"/>
        </w:rPr>
        <w:t xml:space="preserve"> in ctDNA</w:t>
      </w:r>
      <w:r w:rsidR="00D459C3" w:rsidRPr="00415E3E">
        <w:rPr>
          <w:color w:val="auto"/>
        </w:rPr>
        <w:t xml:space="preserve"> include NGS and </w:t>
      </w:r>
      <w:proofErr w:type="spellStart"/>
      <w:r w:rsidR="00D459C3" w:rsidRPr="00415E3E">
        <w:rPr>
          <w:color w:val="auto"/>
        </w:rPr>
        <w:t>ddPCR</w:t>
      </w:r>
      <w:proofErr w:type="spellEnd"/>
      <w:r w:rsidR="00D459C3" w:rsidRPr="00415E3E">
        <w:rPr>
          <w:color w:val="auto"/>
        </w:rPr>
        <w:t xml:space="preserve">, with </w:t>
      </w:r>
      <w:proofErr w:type="spellStart"/>
      <w:r w:rsidR="00D459C3" w:rsidRPr="00415E3E">
        <w:rPr>
          <w:color w:val="auto"/>
        </w:rPr>
        <w:t>ddPCR</w:t>
      </w:r>
      <w:proofErr w:type="spellEnd"/>
      <w:r w:rsidR="00D459C3" w:rsidRPr="00415E3E">
        <w:rPr>
          <w:color w:val="auto"/>
        </w:rPr>
        <w:t xml:space="preserve"> the most sensitive </w:t>
      </w:r>
      <w:r w:rsidR="00D459C3" w:rsidRPr="00415E3E">
        <w:rPr>
          <w:color w:val="auto"/>
        </w:rPr>
        <w:fldChar w:fldCharType="begin"/>
      </w:r>
      <w:r w:rsidR="00D459C3" w:rsidRPr="00415E3E">
        <w:rPr>
          <w:color w:val="auto"/>
        </w:rPr>
        <w:instrText xml:space="preserve"> ADDIN ZOTERO_ITEM CSL_CITATION {"citationID":"HxFODX9u","properties":{"formattedCitation":"(Liao et al., 2020)","plainCitation":"(Liao et al., 2020)","noteIndex":0},"citationItems":[{"id":1031,"uris":["http://zotero.org/users/local/Kw89WoMg/items/R6B26PRU"],"itemData":{"id":1031,"type":"article-journal","abstract":"Endocrine therapy is the main treatment option for estrogen receptor-positive (ER+) breast cancer (BC). Compared with other clinical subtypes, ER+ BC patients usually have a more favorable prognosis. However, almost all ER+ BCpatients develop endocrine resistance and disease progression eventually. A large number of studies based on liquid biopsy suggest that ESR1 mutations may play a key role in this process. For patients with ER+ metastatic BC (MBC), ESR1 is an important prognostic factor and may associate with the resistance to endocrine therapy, like aromatase inhibitors. The advances of sequencing technologies allow us to conduct longitudinal monitoring of disease and unveil the clinical implications of each ESR1 sub-clone in ER+ MBC. Moreover, since the ESR1-related endocrine resistance has not been fully addressed by existing agents, more potent cornerstone drugs should be developed as soon as possible. Herein, we reviewed the recent progress of detecting ESR1 mutations based on liquid biopsy and different sequencing technologies in ER+ MBC and discussed its clinical impacts and prospects.","container-title":"Frontiers in Oncology","DOI":"10.3389/fonc.2020.587671","ISSN":"2234-943X","journalAbbreviation":"Front Oncol","language":"eng","page":"587671","PMID":"33384956","PMCID":"PMC7770162","source":"PubMed","title":"Detection of ESR1 Mutations Based on Liquid Biopsy in Estrogen Receptor-Positive Metastatic Breast Cancer: Clinical Impacts and Prospects","title-short":"Detection of ESR1 Mutations Based on Liquid Biopsy in Estrogen Receptor-Positive Metastatic Breast Cancer","volume":"10","author":[{"family":"Liao","given":"Hao"},{"family":"Huang","given":"Wenfa"},{"family":"Pei","given":"Wendi"},{"family":"Li","given":"Huiping"}],"issued":{"date-parts":[["2020"]]}}}],"schema":"https://github.com/citation-style-language/schema/raw/master/csl-citation.json"} </w:instrText>
      </w:r>
      <w:r w:rsidR="00D459C3" w:rsidRPr="00415E3E">
        <w:rPr>
          <w:color w:val="auto"/>
        </w:rPr>
        <w:fldChar w:fldCharType="separate"/>
      </w:r>
      <w:r w:rsidR="00D459C3" w:rsidRPr="00415E3E">
        <w:rPr>
          <w:color w:val="auto"/>
        </w:rPr>
        <w:t>(Liao et al. 2020)</w:t>
      </w:r>
      <w:r w:rsidR="00D459C3" w:rsidRPr="00415E3E">
        <w:rPr>
          <w:color w:val="auto"/>
        </w:rPr>
        <w:fldChar w:fldCharType="end"/>
      </w:r>
      <w:r w:rsidR="00D459C3" w:rsidRPr="00415E3E">
        <w:rPr>
          <w:color w:val="auto"/>
        </w:rPr>
        <w:t xml:space="preserve">. </w:t>
      </w:r>
      <w:r w:rsidR="00E143AA" w:rsidRPr="00415E3E">
        <w:rPr>
          <w:color w:val="auto"/>
        </w:rPr>
        <w:t>The applicant claimed that concordance studies between these testing method</w:t>
      </w:r>
      <w:r w:rsidR="00006578" w:rsidRPr="00415E3E">
        <w:rPr>
          <w:color w:val="auto"/>
        </w:rPr>
        <w:t>ologies are currently underway and will determine which methodology is recommended in the integrated co-dependent submission.</w:t>
      </w:r>
    </w:p>
    <w:p w14:paraId="6C5B0A90" w14:textId="6BB621A7" w:rsidR="00FD7AE2" w:rsidRPr="00656336" w:rsidRDefault="00FD7AE2" w:rsidP="00635E76">
      <w:pPr>
        <w:autoSpaceDE w:val="0"/>
        <w:autoSpaceDN w:val="0"/>
        <w:adjustRightInd w:val="0"/>
        <w:spacing w:line="23" w:lineRule="atLeast"/>
        <w:rPr>
          <w:rFonts w:asciiTheme="minorHAnsi" w:hAnsiTheme="minorHAnsi" w:cstheme="minorHAnsi"/>
          <w:i/>
          <w:iCs/>
        </w:rPr>
      </w:pPr>
      <w:r w:rsidRPr="00B66D27">
        <w:rPr>
          <w:rFonts w:asciiTheme="minorHAnsi" w:hAnsiTheme="minorHAnsi" w:cstheme="minorHAnsi"/>
          <w:i/>
          <w:iCs/>
          <w:lang w:val="en-US"/>
        </w:rPr>
        <w:t xml:space="preserve">PASC noted that </w:t>
      </w:r>
      <w:r w:rsidRPr="000252CA">
        <w:rPr>
          <w:rFonts w:asciiTheme="minorHAnsi" w:hAnsiTheme="minorHAnsi" w:cstheme="minorHAnsi"/>
          <w:lang w:val="en-US"/>
        </w:rPr>
        <w:t xml:space="preserve">ESR1 </w:t>
      </w:r>
      <w:r w:rsidRPr="00656336">
        <w:rPr>
          <w:rFonts w:asciiTheme="minorHAnsi" w:hAnsiTheme="minorHAnsi" w:cstheme="minorHAnsi"/>
          <w:i/>
          <w:iCs/>
          <w:lang w:val="en-US"/>
        </w:rPr>
        <w:t>variant detection in ctDNA</w:t>
      </w:r>
      <w:r w:rsidRPr="00B66D27">
        <w:rPr>
          <w:rFonts w:asciiTheme="minorHAnsi" w:hAnsiTheme="minorHAnsi" w:cstheme="minorHAnsi"/>
          <w:i/>
          <w:iCs/>
          <w:lang w:val="en-US"/>
        </w:rPr>
        <w:t xml:space="preserve"> can be conducted </w:t>
      </w:r>
      <w:r w:rsidRPr="00656336">
        <w:rPr>
          <w:rFonts w:asciiTheme="minorHAnsi" w:hAnsiTheme="minorHAnsi" w:cstheme="minorHAnsi"/>
          <w:i/>
          <w:iCs/>
          <w:lang w:val="en-US"/>
        </w:rPr>
        <w:t>using either NGS or digital PCR (</w:t>
      </w:r>
      <w:proofErr w:type="spellStart"/>
      <w:r w:rsidRPr="00656336">
        <w:rPr>
          <w:rFonts w:asciiTheme="minorHAnsi" w:hAnsiTheme="minorHAnsi" w:cstheme="minorHAnsi"/>
          <w:i/>
          <w:iCs/>
          <w:lang w:val="en-US"/>
        </w:rPr>
        <w:t>dPCR</w:t>
      </w:r>
      <w:proofErr w:type="spellEnd"/>
      <w:r w:rsidRPr="00656336">
        <w:rPr>
          <w:rFonts w:asciiTheme="minorHAnsi" w:hAnsiTheme="minorHAnsi" w:cstheme="minorHAnsi"/>
          <w:i/>
          <w:iCs/>
          <w:lang w:val="en-US"/>
        </w:rPr>
        <w:t>)</w:t>
      </w:r>
      <w:r w:rsidRPr="00B66D27">
        <w:rPr>
          <w:rFonts w:asciiTheme="minorHAnsi" w:hAnsiTheme="minorHAnsi" w:cstheme="minorHAnsi"/>
          <w:i/>
          <w:iCs/>
          <w:lang w:val="en-US"/>
        </w:rPr>
        <w:t xml:space="preserve"> and that the a</w:t>
      </w:r>
      <w:r w:rsidRPr="00656336">
        <w:rPr>
          <w:rFonts w:asciiTheme="minorHAnsi" w:hAnsiTheme="minorHAnsi" w:cstheme="minorHAnsi"/>
          <w:i/>
          <w:iCs/>
          <w:lang w:val="en-US"/>
        </w:rPr>
        <w:t xml:space="preserve">pplicant advised </w:t>
      </w:r>
      <w:r w:rsidRPr="00B66D27">
        <w:rPr>
          <w:rFonts w:asciiTheme="minorHAnsi" w:hAnsiTheme="minorHAnsi" w:cstheme="minorHAnsi"/>
          <w:i/>
          <w:iCs/>
          <w:lang w:val="en-US"/>
        </w:rPr>
        <w:t xml:space="preserve">that </w:t>
      </w:r>
      <w:r w:rsidRPr="00656336">
        <w:rPr>
          <w:rFonts w:asciiTheme="minorHAnsi" w:hAnsiTheme="minorHAnsi" w:cstheme="minorHAnsi"/>
          <w:i/>
          <w:iCs/>
          <w:lang w:val="en-US"/>
        </w:rPr>
        <w:t>both are available in Australian lab</w:t>
      </w:r>
      <w:r w:rsidR="00E14246">
        <w:rPr>
          <w:rFonts w:asciiTheme="minorHAnsi" w:hAnsiTheme="minorHAnsi" w:cstheme="minorHAnsi"/>
          <w:i/>
          <w:iCs/>
          <w:lang w:val="en-US"/>
        </w:rPr>
        <w:t>oratories</w:t>
      </w:r>
      <w:r w:rsidRPr="00B66D27">
        <w:rPr>
          <w:rFonts w:asciiTheme="minorHAnsi" w:hAnsiTheme="minorHAnsi" w:cstheme="minorHAnsi"/>
          <w:i/>
          <w:iCs/>
          <w:lang w:val="en-US"/>
        </w:rPr>
        <w:t>.</w:t>
      </w:r>
    </w:p>
    <w:p w14:paraId="7BB12846" w14:textId="77777777" w:rsidR="00FD7AE2" w:rsidRPr="00B66D27" w:rsidRDefault="00FD7AE2" w:rsidP="00A36967">
      <w:pPr>
        <w:autoSpaceDE w:val="0"/>
        <w:autoSpaceDN w:val="0"/>
        <w:adjustRightInd w:val="0"/>
        <w:spacing w:after="120"/>
        <w:rPr>
          <w:rFonts w:asciiTheme="minorHAnsi" w:hAnsiTheme="minorHAnsi" w:cstheme="minorHAnsi"/>
          <w:i/>
          <w:iCs/>
        </w:rPr>
      </w:pPr>
      <w:r w:rsidRPr="00B66D27">
        <w:rPr>
          <w:rFonts w:asciiTheme="minorHAnsi" w:hAnsiTheme="minorHAnsi" w:cstheme="minorHAnsi"/>
          <w:i/>
          <w:iCs/>
        </w:rPr>
        <w:t xml:space="preserve">PASC noted that only NGS was used for </w:t>
      </w:r>
      <w:r w:rsidRPr="00806531">
        <w:rPr>
          <w:rFonts w:asciiTheme="minorHAnsi" w:hAnsiTheme="minorHAnsi" w:cstheme="minorHAnsi"/>
        </w:rPr>
        <w:t>ESR1</w:t>
      </w:r>
      <w:r w:rsidRPr="00B66D27">
        <w:rPr>
          <w:rFonts w:asciiTheme="minorHAnsi" w:hAnsiTheme="minorHAnsi" w:cstheme="minorHAnsi"/>
          <w:i/>
          <w:iCs/>
        </w:rPr>
        <w:t xml:space="preserve"> testing in the SERENA-6 trial; as such information on how </w:t>
      </w:r>
      <w:proofErr w:type="spellStart"/>
      <w:r w:rsidRPr="00B66D27">
        <w:rPr>
          <w:rFonts w:asciiTheme="minorHAnsi" w:hAnsiTheme="minorHAnsi" w:cstheme="minorHAnsi"/>
          <w:i/>
          <w:iCs/>
        </w:rPr>
        <w:t>dPCR</w:t>
      </w:r>
      <w:proofErr w:type="spellEnd"/>
      <w:r w:rsidRPr="00B66D27">
        <w:rPr>
          <w:rFonts w:asciiTheme="minorHAnsi" w:hAnsiTheme="minorHAnsi" w:cstheme="minorHAnsi"/>
          <w:i/>
          <w:iCs/>
        </w:rPr>
        <w:t xml:space="preserve"> compares with NGS for </w:t>
      </w:r>
      <w:r w:rsidRPr="00806531">
        <w:rPr>
          <w:rFonts w:asciiTheme="minorHAnsi" w:hAnsiTheme="minorHAnsi" w:cstheme="minorHAnsi"/>
        </w:rPr>
        <w:t xml:space="preserve">ESR1 </w:t>
      </w:r>
      <w:r w:rsidRPr="00B66D27">
        <w:rPr>
          <w:rFonts w:asciiTheme="minorHAnsi" w:hAnsiTheme="minorHAnsi" w:cstheme="minorHAnsi"/>
          <w:i/>
          <w:iCs/>
        </w:rPr>
        <w:t xml:space="preserve">testing is required. PASC noted that </w:t>
      </w:r>
      <w:r w:rsidRPr="00B66D27">
        <w:rPr>
          <w:rFonts w:asciiTheme="minorHAnsi" w:hAnsiTheme="minorHAnsi" w:cstheme="minorHAnsi"/>
          <w:i/>
          <w:iCs/>
          <w:lang w:val="en-US"/>
        </w:rPr>
        <w:t>MSAC cited two meta-analyses comparing these methodologies in the PSD for application 1782</w:t>
      </w:r>
      <w:r>
        <w:rPr>
          <w:rFonts w:asciiTheme="minorHAnsi" w:hAnsiTheme="minorHAnsi" w:cstheme="minorHAnsi"/>
          <w:i/>
          <w:iCs/>
          <w:lang w:val="en-US"/>
        </w:rPr>
        <w:t xml:space="preserve"> which found</w:t>
      </w:r>
      <w:r w:rsidRPr="00B66D27">
        <w:rPr>
          <w:rFonts w:asciiTheme="minorHAnsi" w:hAnsiTheme="minorHAnsi" w:cstheme="minorHAnsi"/>
          <w:i/>
          <w:iCs/>
          <w:lang w:val="en-US"/>
        </w:rPr>
        <w:t>:</w:t>
      </w:r>
    </w:p>
    <w:p w14:paraId="56631045" w14:textId="6D85FC20" w:rsidR="00FD7AE2" w:rsidRPr="00FD7AE2" w:rsidRDefault="00FD7AE2" w:rsidP="00320877">
      <w:pPr>
        <w:numPr>
          <w:ilvl w:val="0"/>
          <w:numId w:val="32"/>
        </w:numPr>
        <w:autoSpaceDE w:val="0"/>
        <w:autoSpaceDN w:val="0"/>
        <w:adjustRightInd w:val="0"/>
        <w:spacing w:after="160" w:line="259" w:lineRule="auto"/>
        <w:ind w:left="714" w:hanging="357"/>
        <w:contextualSpacing/>
        <w:rPr>
          <w:rFonts w:asciiTheme="minorHAnsi" w:hAnsiTheme="minorHAnsi" w:cstheme="minorHAnsi"/>
          <w:i/>
          <w:iCs/>
        </w:rPr>
      </w:pPr>
      <w:r w:rsidRPr="00B66D27">
        <w:rPr>
          <w:rFonts w:asciiTheme="minorHAnsi" w:hAnsiTheme="minorHAnsi" w:cstheme="minorHAnsi"/>
          <w:i/>
          <w:iCs/>
          <w:lang w:val="en-US"/>
        </w:rPr>
        <w:t xml:space="preserve">No significant difference in </w:t>
      </w:r>
      <w:r w:rsidRPr="00806531">
        <w:rPr>
          <w:rFonts w:asciiTheme="minorHAnsi" w:hAnsiTheme="minorHAnsi" w:cstheme="minorHAnsi"/>
          <w:lang w:val="en-US"/>
        </w:rPr>
        <w:t>ESR1</w:t>
      </w:r>
      <w:r w:rsidRPr="00B66D27">
        <w:rPr>
          <w:rFonts w:asciiTheme="minorHAnsi" w:hAnsiTheme="minorHAnsi" w:cstheme="minorHAnsi"/>
          <w:i/>
          <w:iCs/>
          <w:lang w:val="en-US"/>
        </w:rPr>
        <w:t xml:space="preserve"> </w:t>
      </w:r>
      <w:r w:rsidR="002577A9">
        <w:rPr>
          <w:rFonts w:asciiTheme="minorHAnsi" w:hAnsiTheme="minorHAnsi" w:cstheme="minorHAnsi"/>
          <w:i/>
          <w:iCs/>
          <w:lang w:val="en-US"/>
        </w:rPr>
        <w:t>variant</w:t>
      </w:r>
      <w:r w:rsidR="002577A9" w:rsidRPr="00B66D27">
        <w:rPr>
          <w:rFonts w:asciiTheme="minorHAnsi" w:hAnsiTheme="minorHAnsi" w:cstheme="minorHAnsi"/>
          <w:i/>
          <w:iCs/>
          <w:lang w:val="en-US"/>
        </w:rPr>
        <w:t xml:space="preserve"> </w:t>
      </w:r>
      <w:r w:rsidRPr="00B66D27">
        <w:rPr>
          <w:rFonts w:asciiTheme="minorHAnsi" w:hAnsiTheme="minorHAnsi" w:cstheme="minorHAnsi"/>
          <w:i/>
          <w:iCs/>
          <w:lang w:val="en-US"/>
        </w:rPr>
        <w:t xml:space="preserve">incidence between </w:t>
      </w:r>
      <w:proofErr w:type="spellStart"/>
      <w:r w:rsidRPr="00B66D27">
        <w:rPr>
          <w:rFonts w:asciiTheme="minorHAnsi" w:hAnsiTheme="minorHAnsi" w:cstheme="minorHAnsi"/>
          <w:i/>
          <w:iCs/>
          <w:lang w:val="en-US"/>
        </w:rPr>
        <w:t>ddPCR</w:t>
      </w:r>
      <w:proofErr w:type="spellEnd"/>
      <w:r w:rsidRPr="00B66D27">
        <w:rPr>
          <w:rFonts w:asciiTheme="minorHAnsi" w:hAnsiTheme="minorHAnsi" w:cstheme="minorHAnsi"/>
          <w:i/>
          <w:iCs/>
          <w:lang w:val="en-US"/>
        </w:rPr>
        <w:t xml:space="preserve"> and NGS</w:t>
      </w:r>
      <w:r>
        <w:rPr>
          <w:rFonts w:asciiTheme="minorHAnsi" w:hAnsiTheme="minorHAnsi" w:cstheme="minorHAnsi"/>
          <w:i/>
          <w:iCs/>
          <w:lang w:val="en-US"/>
        </w:rPr>
        <w:t xml:space="preserve"> in both ctDNA extracted from blood (liquid biopsy) or tissue biopsy</w:t>
      </w:r>
      <w:r w:rsidRPr="00B66D27">
        <w:rPr>
          <w:rFonts w:asciiTheme="minorHAnsi" w:hAnsiTheme="minorHAnsi" w:cstheme="minorHAnsi"/>
          <w:i/>
          <w:iCs/>
          <w:lang w:val="en-US"/>
        </w:rPr>
        <w:t xml:space="preserve"> (Najim et al. 2023)</w:t>
      </w:r>
      <w:r>
        <w:rPr>
          <w:rFonts w:asciiTheme="minorHAnsi" w:hAnsiTheme="minorHAnsi" w:cstheme="minorHAnsi"/>
          <w:i/>
          <w:iCs/>
          <w:lang w:val="en-US"/>
        </w:rPr>
        <w:t>.</w:t>
      </w:r>
    </w:p>
    <w:p w14:paraId="561FC2FE" w14:textId="710112EA" w:rsidR="00890F75" w:rsidRPr="000747FE" w:rsidRDefault="00FD7AE2" w:rsidP="000747FE">
      <w:pPr>
        <w:numPr>
          <w:ilvl w:val="0"/>
          <w:numId w:val="32"/>
        </w:numPr>
        <w:autoSpaceDE w:val="0"/>
        <w:autoSpaceDN w:val="0"/>
        <w:adjustRightInd w:val="0"/>
        <w:spacing w:after="160" w:line="259" w:lineRule="auto"/>
        <w:ind w:left="714" w:hanging="357"/>
        <w:rPr>
          <w:rFonts w:asciiTheme="minorHAnsi" w:hAnsiTheme="minorHAnsi" w:cstheme="minorHAnsi"/>
          <w:i/>
          <w:iCs/>
        </w:rPr>
      </w:pPr>
      <w:r w:rsidRPr="00FD7AE2">
        <w:rPr>
          <w:rFonts w:asciiTheme="minorHAnsi" w:hAnsiTheme="minorHAnsi" w:cstheme="minorHAnsi"/>
          <w:i/>
          <w:iCs/>
          <w:lang w:val="en-US"/>
        </w:rPr>
        <w:t>Specificity of NGS (90.1%) and digital PCR (90.4%) was comparable, but sensitivity for NGS (56.8%) was lower than for digital PCR</w:t>
      </w:r>
      <w:r w:rsidRPr="00FD7AE2">
        <w:rPr>
          <w:rFonts w:asciiTheme="minorHAnsi" w:hAnsiTheme="minorHAnsi" w:cstheme="minorHAnsi"/>
          <w:b/>
          <w:bCs/>
          <w:i/>
          <w:iCs/>
          <w:lang w:val="en-US"/>
        </w:rPr>
        <w:t xml:space="preserve"> </w:t>
      </w:r>
      <w:r w:rsidRPr="00FD7AE2">
        <w:rPr>
          <w:rFonts w:asciiTheme="minorHAnsi" w:hAnsiTheme="minorHAnsi" w:cstheme="minorHAnsi"/>
          <w:i/>
          <w:iCs/>
          <w:lang w:val="en-US"/>
        </w:rPr>
        <w:t xml:space="preserve">(81.0%) in detecting </w:t>
      </w:r>
      <w:r w:rsidRPr="00806531">
        <w:rPr>
          <w:rFonts w:asciiTheme="minorHAnsi" w:hAnsiTheme="minorHAnsi" w:cstheme="minorHAnsi"/>
          <w:lang w:val="en-US"/>
        </w:rPr>
        <w:t>ESR1</w:t>
      </w:r>
      <w:r w:rsidRPr="00FD7AE2">
        <w:rPr>
          <w:rFonts w:asciiTheme="minorHAnsi" w:hAnsiTheme="minorHAnsi" w:cstheme="minorHAnsi"/>
          <w:i/>
          <w:iCs/>
          <w:lang w:val="en-US"/>
        </w:rPr>
        <w:t xml:space="preserve"> </w:t>
      </w:r>
      <w:r w:rsidR="002577A9">
        <w:rPr>
          <w:rFonts w:asciiTheme="minorHAnsi" w:hAnsiTheme="minorHAnsi" w:cstheme="minorHAnsi"/>
          <w:i/>
          <w:iCs/>
          <w:lang w:val="en-US"/>
        </w:rPr>
        <w:t>variant</w:t>
      </w:r>
      <w:r w:rsidR="002577A9" w:rsidRPr="00FD7AE2">
        <w:rPr>
          <w:rFonts w:asciiTheme="minorHAnsi" w:hAnsiTheme="minorHAnsi" w:cstheme="minorHAnsi"/>
          <w:i/>
          <w:iCs/>
          <w:lang w:val="en-US"/>
        </w:rPr>
        <w:t xml:space="preserve">s </w:t>
      </w:r>
      <w:r w:rsidRPr="00FD7AE2">
        <w:rPr>
          <w:rFonts w:asciiTheme="minorHAnsi" w:hAnsiTheme="minorHAnsi" w:cstheme="minorHAnsi"/>
          <w:i/>
          <w:iCs/>
          <w:lang w:val="en-US"/>
        </w:rPr>
        <w:t>in ctDNA extracted from blood (liquid biopsy) (Raei et al., 2024)</w:t>
      </w:r>
      <w:r>
        <w:rPr>
          <w:rFonts w:asciiTheme="minorHAnsi" w:hAnsiTheme="minorHAnsi" w:cstheme="minorHAnsi"/>
          <w:i/>
          <w:iCs/>
          <w:lang w:val="en-US"/>
        </w:rPr>
        <w:t>.</w:t>
      </w:r>
    </w:p>
    <w:p w14:paraId="3BC68763" w14:textId="77777777" w:rsidR="00CE1B13" w:rsidRPr="008F1532" w:rsidRDefault="00CE1B13" w:rsidP="00605D1E">
      <w:pPr>
        <w:pStyle w:val="Heading3"/>
      </w:pPr>
      <w:r w:rsidRPr="008F1532">
        <w:t>Clinical utility standard (for codependent investigative technologies only)</w:t>
      </w:r>
    </w:p>
    <w:p w14:paraId="2EAA9D69" w14:textId="309AFF66" w:rsidR="00D459C3" w:rsidRPr="00415E3E" w:rsidRDefault="0090518A" w:rsidP="002869EC">
      <w:pPr>
        <w:pStyle w:val="Instructionaltext"/>
        <w:spacing w:before="0" w:after="240" w:line="276" w:lineRule="auto"/>
        <w:rPr>
          <w:color w:val="auto"/>
        </w:rPr>
      </w:pPr>
      <w:r w:rsidRPr="00415E3E">
        <w:rPr>
          <w:color w:val="auto"/>
        </w:rPr>
        <w:t xml:space="preserve">In the </w:t>
      </w:r>
      <w:r w:rsidR="00A94BBD" w:rsidRPr="00415E3E">
        <w:rPr>
          <w:color w:val="auto"/>
        </w:rPr>
        <w:t>SERENA</w:t>
      </w:r>
      <w:r w:rsidR="00311325" w:rsidRPr="00415E3E">
        <w:rPr>
          <w:color w:val="auto"/>
        </w:rPr>
        <w:t>-6</w:t>
      </w:r>
      <w:r w:rsidRPr="00415E3E">
        <w:rPr>
          <w:color w:val="auto"/>
        </w:rPr>
        <w:t xml:space="preserve"> clinical trial, </w:t>
      </w:r>
      <w:r w:rsidRPr="00415E3E">
        <w:rPr>
          <w:i/>
          <w:color w:val="auto"/>
        </w:rPr>
        <w:t>ESR1</w:t>
      </w:r>
      <w:r w:rsidRPr="00415E3E">
        <w:rPr>
          <w:color w:val="auto"/>
        </w:rPr>
        <w:t xml:space="preserve"> </w:t>
      </w:r>
      <w:r w:rsidR="00311325" w:rsidRPr="00415E3E">
        <w:rPr>
          <w:color w:val="auto"/>
        </w:rPr>
        <w:t>variant</w:t>
      </w:r>
      <w:r w:rsidRPr="00415E3E">
        <w:rPr>
          <w:color w:val="auto"/>
        </w:rPr>
        <w:t xml:space="preserve"> status was evaluated in ctDNA extracted from blood (liquid biopsy) using the Guardant360® CDx test</w:t>
      </w:r>
      <w:r w:rsidR="00311325" w:rsidRPr="00415E3E">
        <w:rPr>
          <w:color w:val="auto"/>
        </w:rPr>
        <w:t xml:space="preserve"> </w:t>
      </w:r>
      <w:r w:rsidR="00311325" w:rsidRPr="00415E3E">
        <w:rPr>
          <w:color w:val="auto"/>
        </w:rPr>
        <w:fldChar w:fldCharType="begin"/>
      </w:r>
      <w:r w:rsidR="00311325" w:rsidRPr="00415E3E">
        <w:rPr>
          <w:color w:val="auto"/>
        </w:rPr>
        <w:instrText xml:space="preserve"> ADDIN ZOTERO_ITEM CSL_CITATION {"citationID":"sZ48upWm","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311325" w:rsidRPr="00415E3E">
        <w:rPr>
          <w:color w:val="auto"/>
        </w:rPr>
        <w:fldChar w:fldCharType="separate"/>
      </w:r>
      <w:r w:rsidR="00311325" w:rsidRPr="00415E3E">
        <w:rPr>
          <w:color w:val="auto"/>
        </w:rPr>
        <w:t>(Bidard et al. 2025)</w:t>
      </w:r>
      <w:r w:rsidR="00311325" w:rsidRPr="00415E3E">
        <w:rPr>
          <w:color w:val="auto"/>
        </w:rPr>
        <w:fldChar w:fldCharType="end"/>
      </w:r>
      <w:r w:rsidRPr="00415E3E">
        <w:rPr>
          <w:color w:val="auto"/>
        </w:rPr>
        <w:t xml:space="preserve">. </w:t>
      </w:r>
      <w:r w:rsidR="00D459C3" w:rsidRPr="00415E3E">
        <w:rPr>
          <w:color w:val="auto"/>
        </w:rPr>
        <w:t>The Guardant360® CDx uses NGS and high throughput hybridisation-based capture technology to detect single nucleotide variants (SNVs), insertions and deletions (indels), copy number amplifications (CNAs) and fusions in a targeted panel of 55 genes</w:t>
      </w:r>
      <w:r w:rsidR="001A5000" w:rsidRPr="00415E3E">
        <w:rPr>
          <w:color w:val="auto"/>
        </w:rPr>
        <w:t xml:space="preserve"> </w:t>
      </w:r>
      <w:r w:rsidR="001A5000" w:rsidRPr="00415E3E">
        <w:rPr>
          <w:color w:val="auto"/>
        </w:rPr>
        <w:fldChar w:fldCharType="begin"/>
      </w:r>
      <w:r w:rsidR="001A5000" w:rsidRPr="00415E3E">
        <w:rPr>
          <w:color w:val="auto"/>
        </w:rPr>
        <w:instrText xml:space="preserve"> ADDIN ZOTERO_ITEM CSL_CITATION {"citationID":"ikx6qhaD","properties":{"formattedCitation":"(Guardant Health, 2025)","plainCitation":"(Guardant Health, 2025)","noteIndex":0},"citationItems":[{"id":1020,"uris":["http://zotero.org/users/local/Kw89WoMg/items/IWHC38DR"],"itemData":{"id":1020,"type":"webpage","title":"Guardant360-CDx-Technical-Information-US","URL":"https://www.guardantcomplete.com/assets/pdf/Guardant360-CDx-Technical-Information-US.pdf","author":[{"family":"Guardant Health","given":""}],"accessed":{"date-parts":[["2026",3,6]]},"issued":{"date-parts":[["2025"]]}}}],"schema":"https://github.com/citation-style-language/schema/raw/master/csl-citation.json"} </w:instrText>
      </w:r>
      <w:r w:rsidR="001A5000" w:rsidRPr="00415E3E">
        <w:rPr>
          <w:color w:val="auto"/>
        </w:rPr>
        <w:fldChar w:fldCharType="separate"/>
      </w:r>
      <w:r w:rsidR="001A5000" w:rsidRPr="00415E3E">
        <w:rPr>
          <w:color w:val="auto"/>
        </w:rPr>
        <w:t>(Guardant Health</w:t>
      </w:r>
      <w:r w:rsidR="009A35D7">
        <w:rPr>
          <w:color w:val="auto"/>
        </w:rPr>
        <w:t xml:space="preserve"> </w:t>
      </w:r>
      <w:r w:rsidR="001A5000" w:rsidRPr="00415E3E">
        <w:rPr>
          <w:color w:val="auto"/>
        </w:rPr>
        <w:t>2025)</w:t>
      </w:r>
      <w:r w:rsidR="001A5000" w:rsidRPr="00415E3E">
        <w:rPr>
          <w:color w:val="auto"/>
        </w:rPr>
        <w:fldChar w:fldCharType="end"/>
      </w:r>
      <w:r w:rsidR="00D459C3" w:rsidRPr="00415E3E">
        <w:rPr>
          <w:color w:val="auto"/>
        </w:rPr>
        <w:t xml:space="preserve">. </w:t>
      </w:r>
    </w:p>
    <w:p w14:paraId="75BB6076" w14:textId="477CE7C7" w:rsidR="000D7AE7" w:rsidRDefault="00E143AA" w:rsidP="002869EC">
      <w:pPr>
        <w:pStyle w:val="Instructionaltext"/>
        <w:spacing w:before="0" w:after="240" w:line="276" w:lineRule="auto"/>
        <w:rPr>
          <w:color w:val="auto"/>
        </w:rPr>
      </w:pPr>
      <w:r w:rsidRPr="00415E3E">
        <w:rPr>
          <w:color w:val="auto"/>
        </w:rPr>
        <w:t xml:space="preserve">The applicant </w:t>
      </w:r>
      <w:r w:rsidR="002A17FD" w:rsidRPr="00415E3E">
        <w:rPr>
          <w:color w:val="auto"/>
        </w:rPr>
        <w:t>stated that</w:t>
      </w:r>
      <w:r w:rsidR="00006578" w:rsidRPr="00415E3E">
        <w:rPr>
          <w:color w:val="auto"/>
        </w:rPr>
        <w:t xml:space="preserve"> </w:t>
      </w:r>
      <w:r w:rsidR="002A17FD" w:rsidRPr="00415E3E">
        <w:rPr>
          <w:color w:val="auto"/>
        </w:rPr>
        <w:t xml:space="preserve">the Guardant360® CDx is not available in Australia and that they are </w:t>
      </w:r>
      <w:r w:rsidR="00B0610E">
        <w:rPr>
          <w:color w:val="auto"/>
        </w:rPr>
        <w:t>exploring</w:t>
      </w:r>
      <w:r w:rsidR="00B0610E" w:rsidRPr="00415E3E">
        <w:rPr>
          <w:color w:val="auto"/>
        </w:rPr>
        <w:t xml:space="preserve"> </w:t>
      </w:r>
      <w:r w:rsidR="002A17FD" w:rsidRPr="00415E3E">
        <w:rPr>
          <w:color w:val="auto"/>
        </w:rPr>
        <w:t xml:space="preserve">the use of NGS within existing laboratories in Australia for the purposes of this MBS item. At the pre-PASC meeting the applicant stated they are currently conducting concordance studies between Australian assays using NGS to detect </w:t>
      </w:r>
      <w:r w:rsidR="002A17FD" w:rsidRPr="00415E3E">
        <w:rPr>
          <w:i/>
          <w:color w:val="auto"/>
        </w:rPr>
        <w:t>ESR1</w:t>
      </w:r>
      <w:r w:rsidR="002A17FD" w:rsidRPr="00415E3E">
        <w:rPr>
          <w:color w:val="auto"/>
        </w:rPr>
        <w:t xml:space="preserve"> variants</w:t>
      </w:r>
      <w:r w:rsidR="00773916" w:rsidRPr="00415E3E">
        <w:rPr>
          <w:color w:val="auto"/>
        </w:rPr>
        <w:t xml:space="preserve"> and Guardant360® CDx.</w:t>
      </w:r>
    </w:p>
    <w:p w14:paraId="7997AAA2" w14:textId="66634D7F" w:rsidR="00FD7AE2" w:rsidRPr="00F105A2" w:rsidRDefault="00FD7AE2" w:rsidP="00A36967">
      <w:pPr>
        <w:autoSpaceDE w:val="0"/>
        <w:autoSpaceDN w:val="0"/>
        <w:adjustRightInd w:val="0"/>
        <w:rPr>
          <w:rFonts w:asciiTheme="minorHAnsi" w:hAnsiTheme="minorHAnsi" w:cstheme="minorHAnsi"/>
          <w:i/>
          <w:iCs/>
        </w:rPr>
      </w:pPr>
      <w:r w:rsidRPr="00656336">
        <w:rPr>
          <w:rFonts w:asciiTheme="minorHAnsi" w:hAnsiTheme="minorHAnsi" w:cstheme="minorHAnsi"/>
          <w:i/>
          <w:iCs/>
          <w:lang w:val="en-US"/>
        </w:rPr>
        <w:t>PASC noted that t</w:t>
      </w:r>
      <w:r w:rsidRPr="00F105A2">
        <w:rPr>
          <w:rFonts w:asciiTheme="minorHAnsi" w:hAnsiTheme="minorHAnsi" w:cstheme="minorHAnsi"/>
          <w:i/>
          <w:iCs/>
          <w:lang w:val="en-US"/>
        </w:rPr>
        <w:t>he Guardant360 CDx NGS test was used to detect ESR1 variants in the key clinical trial SERENA-6</w:t>
      </w:r>
      <w:r w:rsidRPr="00656336">
        <w:rPr>
          <w:rFonts w:asciiTheme="minorHAnsi" w:hAnsiTheme="minorHAnsi" w:cstheme="minorHAnsi"/>
          <w:i/>
          <w:iCs/>
          <w:lang w:val="en-US"/>
        </w:rPr>
        <w:t xml:space="preserve"> (this test is the c</w:t>
      </w:r>
      <w:r w:rsidRPr="00F105A2">
        <w:rPr>
          <w:rFonts w:asciiTheme="minorHAnsi" w:hAnsiTheme="minorHAnsi" w:cstheme="minorHAnsi"/>
          <w:i/>
          <w:iCs/>
          <w:lang w:val="en-US"/>
        </w:rPr>
        <w:t>linical utility standard</w:t>
      </w:r>
      <w:r w:rsidRPr="00656336">
        <w:rPr>
          <w:rFonts w:asciiTheme="minorHAnsi" w:hAnsiTheme="minorHAnsi" w:cstheme="minorHAnsi"/>
          <w:i/>
          <w:iCs/>
          <w:lang w:val="en-US"/>
        </w:rPr>
        <w:t>). However, PASC noted</w:t>
      </w:r>
      <w:r>
        <w:rPr>
          <w:rFonts w:asciiTheme="minorHAnsi" w:hAnsiTheme="minorHAnsi" w:cstheme="minorHAnsi"/>
          <w:i/>
          <w:iCs/>
          <w:lang w:val="en-US"/>
        </w:rPr>
        <w:t xml:space="preserve"> that</w:t>
      </w:r>
      <w:r w:rsidRPr="00656336">
        <w:rPr>
          <w:rFonts w:asciiTheme="minorHAnsi" w:hAnsiTheme="minorHAnsi" w:cstheme="minorHAnsi"/>
          <w:i/>
          <w:iCs/>
          <w:lang w:val="en-US"/>
        </w:rPr>
        <w:t xml:space="preserve"> t</w:t>
      </w:r>
      <w:r w:rsidRPr="00F105A2">
        <w:rPr>
          <w:rFonts w:asciiTheme="minorHAnsi" w:hAnsiTheme="minorHAnsi" w:cstheme="minorHAnsi"/>
          <w:i/>
          <w:iCs/>
          <w:lang w:val="en-US"/>
        </w:rPr>
        <w:t>his specific NGS test is not available in Australia</w:t>
      </w:r>
      <w:r w:rsidR="00F76889">
        <w:rPr>
          <w:rFonts w:asciiTheme="minorHAnsi" w:hAnsiTheme="minorHAnsi" w:cstheme="minorHAnsi"/>
          <w:i/>
          <w:iCs/>
          <w:lang w:val="en-US"/>
        </w:rPr>
        <w:t>.</w:t>
      </w:r>
    </w:p>
    <w:p w14:paraId="4A79F69F" w14:textId="5F8F7EC6" w:rsidR="00FD7AE2" w:rsidRPr="00F105A2" w:rsidRDefault="00FD7AE2" w:rsidP="00A36967">
      <w:pPr>
        <w:autoSpaceDE w:val="0"/>
        <w:autoSpaceDN w:val="0"/>
        <w:adjustRightInd w:val="0"/>
        <w:rPr>
          <w:rFonts w:asciiTheme="minorHAnsi" w:hAnsiTheme="minorHAnsi" w:cstheme="minorHAnsi"/>
          <w:i/>
          <w:iCs/>
        </w:rPr>
      </w:pPr>
      <w:r w:rsidRPr="00656336">
        <w:rPr>
          <w:rFonts w:asciiTheme="minorHAnsi" w:hAnsiTheme="minorHAnsi" w:cstheme="minorHAnsi"/>
          <w:i/>
          <w:iCs/>
          <w:lang w:val="en-US"/>
        </w:rPr>
        <w:t>PASC noted t</w:t>
      </w:r>
      <w:r w:rsidRPr="00F105A2">
        <w:rPr>
          <w:rFonts w:asciiTheme="minorHAnsi" w:hAnsiTheme="minorHAnsi" w:cstheme="minorHAnsi"/>
          <w:i/>
          <w:iCs/>
          <w:lang w:val="en-US"/>
        </w:rPr>
        <w:t>he applicant is conducting a study to provide critical evidence for the analytical performance and concordance between two NGS assays (</w:t>
      </w:r>
      <w:r w:rsidR="00E273DF">
        <w:rPr>
          <w:rFonts w:asciiTheme="minorHAnsi" w:hAnsiTheme="minorHAnsi" w:cstheme="minorHAnsi"/>
          <w:i/>
          <w:iCs/>
          <w:lang w:val="en-US"/>
        </w:rPr>
        <w:t>REDACTED</w:t>
      </w:r>
      <w:r w:rsidRPr="00F105A2">
        <w:rPr>
          <w:rFonts w:asciiTheme="minorHAnsi" w:hAnsiTheme="minorHAnsi" w:cstheme="minorHAnsi"/>
          <w:i/>
          <w:iCs/>
          <w:lang w:val="en-US"/>
        </w:rPr>
        <w:t xml:space="preserve"> and </w:t>
      </w:r>
      <w:r w:rsidR="00E273DF">
        <w:rPr>
          <w:rFonts w:asciiTheme="minorHAnsi" w:hAnsiTheme="minorHAnsi" w:cstheme="minorHAnsi"/>
          <w:i/>
          <w:iCs/>
          <w:lang w:val="en-US"/>
        </w:rPr>
        <w:t>REDACTED</w:t>
      </w:r>
      <w:r w:rsidR="00AD2A0E">
        <w:rPr>
          <w:rFonts w:asciiTheme="minorHAnsi" w:hAnsiTheme="minorHAnsi" w:cstheme="minorHAnsi"/>
          <w:i/>
          <w:iCs/>
          <w:lang w:val="en-US"/>
        </w:rPr>
        <w:t>)</w:t>
      </w:r>
      <w:r w:rsidRPr="00F105A2">
        <w:rPr>
          <w:rFonts w:asciiTheme="minorHAnsi" w:hAnsiTheme="minorHAnsi" w:cstheme="minorHAnsi"/>
          <w:i/>
          <w:iCs/>
          <w:lang w:val="en-US"/>
        </w:rPr>
        <w:t xml:space="preserve">, both available in Australia) and </w:t>
      </w:r>
      <w:r w:rsidR="00E273DF">
        <w:rPr>
          <w:rFonts w:asciiTheme="minorHAnsi" w:hAnsiTheme="minorHAnsi" w:cstheme="minorHAnsi"/>
          <w:i/>
          <w:iCs/>
          <w:lang w:val="en-US"/>
        </w:rPr>
        <w:t>REDACTED</w:t>
      </w:r>
      <w:r>
        <w:rPr>
          <w:rFonts w:asciiTheme="minorHAnsi" w:hAnsiTheme="minorHAnsi" w:cstheme="minorHAnsi"/>
          <w:i/>
          <w:iCs/>
          <w:lang w:val="en-US"/>
        </w:rPr>
        <w:t xml:space="preserve"> (European based ctDNA panel using </w:t>
      </w:r>
      <w:r w:rsidRPr="00F105A2">
        <w:rPr>
          <w:rFonts w:asciiTheme="minorHAnsi" w:hAnsiTheme="minorHAnsi" w:cstheme="minorHAnsi"/>
          <w:i/>
          <w:iCs/>
          <w:lang w:val="en-US"/>
        </w:rPr>
        <w:t xml:space="preserve">Guardant360 </w:t>
      </w:r>
      <w:r>
        <w:rPr>
          <w:rFonts w:asciiTheme="minorHAnsi" w:hAnsiTheme="minorHAnsi" w:cstheme="minorHAnsi"/>
          <w:i/>
          <w:iCs/>
          <w:lang w:val="en-US"/>
        </w:rPr>
        <w:t>technology</w:t>
      </w:r>
      <w:r w:rsidRPr="00F105A2">
        <w:rPr>
          <w:rFonts w:asciiTheme="minorHAnsi" w:hAnsiTheme="minorHAnsi" w:cstheme="minorHAnsi"/>
          <w:i/>
          <w:iCs/>
          <w:lang w:val="en-US"/>
        </w:rPr>
        <w:t xml:space="preserve">) for the detection of ESR1 </w:t>
      </w:r>
      <w:r w:rsidR="008F5EDE">
        <w:rPr>
          <w:rFonts w:asciiTheme="minorHAnsi" w:hAnsiTheme="minorHAnsi" w:cstheme="minorHAnsi"/>
          <w:i/>
          <w:iCs/>
          <w:lang w:val="en-US"/>
        </w:rPr>
        <w:t>variant</w:t>
      </w:r>
      <w:r w:rsidR="008F5EDE" w:rsidRPr="00F105A2">
        <w:rPr>
          <w:rFonts w:asciiTheme="minorHAnsi" w:hAnsiTheme="minorHAnsi" w:cstheme="minorHAnsi"/>
          <w:i/>
          <w:iCs/>
          <w:lang w:val="en-US"/>
        </w:rPr>
        <w:t xml:space="preserve">s </w:t>
      </w:r>
      <w:r w:rsidRPr="00F105A2">
        <w:rPr>
          <w:rFonts w:asciiTheme="minorHAnsi" w:hAnsiTheme="minorHAnsi" w:cstheme="minorHAnsi"/>
          <w:i/>
          <w:iCs/>
          <w:lang w:val="en-US"/>
        </w:rPr>
        <w:t>in c</w:t>
      </w:r>
      <w:r w:rsidRPr="00656336">
        <w:rPr>
          <w:rFonts w:asciiTheme="minorHAnsi" w:hAnsiTheme="minorHAnsi" w:cstheme="minorHAnsi"/>
          <w:i/>
          <w:iCs/>
          <w:lang w:val="en-US"/>
        </w:rPr>
        <w:t>t</w:t>
      </w:r>
      <w:r w:rsidRPr="00F105A2">
        <w:rPr>
          <w:rFonts w:asciiTheme="minorHAnsi" w:hAnsiTheme="minorHAnsi" w:cstheme="minorHAnsi"/>
          <w:i/>
          <w:iCs/>
          <w:lang w:val="en-US"/>
        </w:rPr>
        <w:t>DNA</w:t>
      </w:r>
      <w:r w:rsidRPr="00656336">
        <w:rPr>
          <w:rFonts w:asciiTheme="minorHAnsi" w:hAnsiTheme="minorHAnsi" w:cstheme="minorHAnsi"/>
          <w:i/>
          <w:iCs/>
          <w:lang w:val="en-US"/>
        </w:rPr>
        <w:t xml:space="preserve">, with a </w:t>
      </w:r>
      <w:r w:rsidRPr="00F105A2">
        <w:rPr>
          <w:rFonts w:asciiTheme="minorHAnsi" w:hAnsiTheme="minorHAnsi" w:cstheme="minorHAnsi"/>
          <w:i/>
          <w:iCs/>
          <w:lang w:val="en-US"/>
        </w:rPr>
        <w:t xml:space="preserve">full comparison </w:t>
      </w:r>
      <w:r w:rsidRPr="00656336">
        <w:rPr>
          <w:rFonts w:asciiTheme="minorHAnsi" w:hAnsiTheme="minorHAnsi" w:cstheme="minorHAnsi"/>
          <w:i/>
          <w:iCs/>
          <w:lang w:val="en-US"/>
        </w:rPr>
        <w:t>to</w:t>
      </w:r>
      <w:r w:rsidRPr="00F105A2">
        <w:rPr>
          <w:rFonts w:asciiTheme="minorHAnsi" w:hAnsiTheme="minorHAnsi" w:cstheme="minorHAnsi"/>
          <w:i/>
          <w:iCs/>
          <w:lang w:val="en-US"/>
        </w:rPr>
        <w:t xml:space="preserve"> be presented in the </w:t>
      </w:r>
      <w:r w:rsidRPr="00656336">
        <w:rPr>
          <w:rFonts w:asciiTheme="minorHAnsi" w:hAnsiTheme="minorHAnsi" w:cstheme="minorHAnsi"/>
          <w:i/>
          <w:iCs/>
          <w:lang w:val="en-US"/>
        </w:rPr>
        <w:t xml:space="preserve">integrated </w:t>
      </w:r>
      <w:r w:rsidRPr="00F105A2">
        <w:rPr>
          <w:rFonts w:asciiTheme="minorHAnsi" w:hAnsiTheme="minorHAnsi" w:cstheme="minorHAnsi"/>
          <w:i/>
          <w:iCs/>
          <w:lang w:val="en-US"/>
        </w:rPr>
        <w:t>PBAC/MSAC submission</w:t>
      </w:r>
      <w:r w:rsidRPr="00656336">
        <w:rPr>
          <w:rFonts w:asciiTheme="minorHAnsi" w:hAnsiTheme="minorHAnsi" w:cstheme="minorHAnsi"/>
          <w:i/>
          <w:iCs/>
          <w:lang w:val="en-US"/>
        </w:rPr>
        <w:t>.</w:t>
      </w:r>
    </w:p>
    <w:p w14:paraId="1EB36521" w14:textId="5F66535D" w:rsidR="00CE3D6C" w:rsidRPr="00E41773" w:rsidRDefault="00C20E5F" w:rsidP="00A36967">
      <w:pPr>
        <w:rPr>
          <w:rFonts w:asciiTheme="minorHAnsi" w:hAnsiTheme="minorHAnsi" w:cstheme="minorHAnsi"/>
          <w:i/>
          <w:iCs/>
          <w:lang w:val="en-US"/>
        </w:rPr>
      </w:pPr>
      <w:r w:rsidRPr="00656336">
        <w:rPr>
          <w:rFonts w:asciiTheme="minorHAnsi" w:hAnsiTheme="minorHAnsi" w:cstheme="minorHAnsi"/>
          <w:i/>
          <w:iCs/>
          <w:lang w:val="en-US"/>
        </w:rPr>
        <w:t>PASC noted that Peter MacCallum Cancer Centre (PMCC)</w:t>
      </w:r>
      <w:r w:rsidRPr="00F105A2">
        <w:rPr>
          <w:rFonts w:asciiTheme="minorHAnsi" w:hAnsiTheme="minorHAnsi" w:cstheme="minorHAnsi"/>
          <w:i/>
          <w:iCs/>
          <w:lang w:val="en-US"/>
        </w:rPr>
        <w:t xml:space="preserve"> has received NATA accreditation for ESR1 testing using the Oncomine Precision Assay</w:t>
      </w:r>
      <w:r w:rsidRPr="00656336">
        <w:rPr>
          <w:rFonts w:asciiTheme="minorHAnsi" w:hAnsiTheme="minorHAnsi" w:cstheme="minorHAnsi"/>
          <w:i/>
          <w:iCs/>
          <w:lang w:val="en-US"/>
        </w:rPr>
        <w:t xml:space="preserve"> and that </w:t>
      </w:r>
      <w:proofErr w:type="spellStart"/>
      <w:r w:rsidRPr="00F105A2">
        <w:rPr>
          <w:rFonts w:asciiTheme="minorHAnsi" w:hAnsiTheme="minorHAnsi" w:cstheme="minorHAnsi"/>
          <w:i/>
          <w:iCs/>
          <w:lang w:val="en-US"/>
        </w:rPr>
        <w:t>LifeStrands</w:t>
      </w:r>
      <w:proofErr w:type="spellEnd"/>
      <w:r w:rsidRPr="00F105A2">
        <w:rPr>
          <w:rFonts w:asciiTheme="minorHAnsi" w:hAnsiTheme="minorHAnsi" w:cstheme="minorHAnsi"/>
          <w:i/>
          <w:iCs/>
          <w:lang w:val="en-US"/>
        </w:rPr>
        <w:t xml:space="preserve"> also offers ctDNA </w:t>
      </w:r>
      <w:r w:rsidRPr="00E41773">
        <w:rPr>
          <w:rFonts w:asciiTheme="minorHAnsi" w:hAnsiTheme="minorHAnsi" w:cstheme="minorHAnsi"/>
          <w:lang w:val="en-US"/>
        </w:rPr>
        <w:t>ESR1</w:t>
      </w:r>
      <w:r w:rsidRPr="00F105A2">
        <w:rPr>
          <w:rFonts w:asciiTheme="minorHAnsi" w:hAnsiTheme="minorHAnsi" w:cstheme="minorHAnsi"/>
          <w:i/>
          <w:iCs/>
          <w:lang w:val="en-US"/>
        </w:rPr>
        <w:t xml:space="preserve"> NGS testing</w:t>
      </w:r>
      <w:r w:rsidRPr="00656336">
        <w:rPr>
          <w:rFonts w:asciiTheme="minorHAnsi" w:hAnsiTheme="minorHAnsi" w:cstheme="minorHAnsi"/>
          <w:i/>
          <w:iCs/>
          <w:lang w:val="en-US"/>
        </w:rPr>
        <w:t>.</w:t>
      </w:r>
    </w:p>
    <w:p w14:paraId="29C1EA87" w14:textId="77777777" w:rsidR="007A66C8" w:rsidRPr="008F1532" w:rsidRDefault="007A66C8" w:rsidP="00635E76">
      <w:pPr>
        <w:pStyle w:val="Heading3"/>
      </w:pPr>
      <w:r w:rsidRPr="008F1532">
        <w:t xml:space="preserve">Outcomes </w:t>
      </w:r>
    </w:p>
    <w:p w14:paraId="7729113C" w14:textId="0D0BA96A" w:rsidR="004F7147" w:rsidRPr="004D063F" w:rsidRDefault="004F7147" w:rsidP="002869EC">
      <w:r w:rsidRPr="004D063F">
        <w:t xml:space="preserve">The SERENA-6 trial provides direct evidence of the clinical utility of using </w:t>
      </w:r>
      <w:r w:rsidRPr="004D063F">
        <w:rPr>
          <w:i/>
          <w:iCs/>
        </w:rPr>
        <w:t>ESR1</w:t>
      </w:r>
      <w:r w:rsidRPr="004D063F">
        <w:t xml:space="preserve"> variant status as a predictive biomarker for the benefits of treatment with </w:t>
      </w:r>
      <w:proofErr w:type="spellStart"/>
      <w:r w:rsidRPr="004D063F">
        <w:t>camizestrant</w:t>
      </w:r>
      <w:proofErr w:type="spellEnd"/>
      <w:r w:rsidRPr="004D063F">
        <w:t xml:space="preserve"> in patients with HR+/HER2- locally advanced or metastatic breast cancer who have</w:t>
      </w:r>
      <w:r w:rsidR="004D063F" w:rsidRPr="004D063F">
        <w:t xml:space="preserve"> </w:t>
      </w:r>
      <w:r w:rsidR="004D063F" w:rsidRPr="004D063F">
        <w:rPr>
          <w:color w:val="000000" w:themeColor="text1"/>
        </w:rPr>
        <w:t>received first line treatment with a CDK4/6 inhibitor in combination with an AI for at least 6 months, and whose disease has not progressed clinically or radiographically</w:t>
      </w:r>
      <w:r w:rsidRPr="004D063F">
        <w:t xml:space="preserve"> following at least one line of endocrine therapy, including a CDK4/6 inhibitor. </w:t>
      </w:r>
    </w:p>
    <w:p w14:paraId="7D871F9B" w14:textId="77777777" w:rsidR="004F7147" w:rsidRPr="004D063F" w:rsidRDefault="004F7147" w:rsidP="00233DCD">
      <w:pPr>
        <w:keepNext/>
        <w:keepLines/>
      </w:pPr>
      <w:r w:rsidRPr="004D063F">
        <w:t>The following outcomes are relevant for MSAC decision making:</w:t>
      </w:r>
    </w:p>
    <w:p w14:paraId="43D48468" w14:textId="77777777" w:rsidR="004F7147" w:rsidRPr="00415E3E" w:rsidRDefault="004F7147" w:rsidP="002E6E61">
      <w:pPr>
        <w:keepNext/>
        <w:keepLines/>
        <w:rPr>
          <w:u w:val="single"/>
        </w:rPr>
      </w:pPr>
      <w:r w:rsidRPr="00415E3E">
        <w:rPr>
          <w:u w:val="single"/>
        </w:rPr>
        <w:t>Test outcomes</w:t>
      </w:r>
    </w:p>
    <w:p w14:paraId="4AE85070" w14:textId="77777777" w:rsidR="004F7147" w:rsidRPr="00415E3E" w:rsidRDefault="004F7147" w:rsidP="002E6E61">
      <w:pPr>
        <w:spacing w:before="120" w:after="160" w:line="259" w:lineRule="auto"/>
        <w:rPr>
          <w:i/>
        </w:rPr>
      </w:pPr>
      <w:r w:rsidRPr="00415E3E">
        <w:rPr>
          <w:i/>
        </w:rPr>
        <w:t>Efficacy/effectiveness</w:t>
      </w:r>
    </w:p>
    <w:p w14:paraId="4D62BD8A" w14:textId="77777777" w:rsidR="004F7147" w:rsidRPr="00415E3E" w:rsidRDefault="004F7147" w:rsidP="002869EC">
      <w:pPr>
        <w:pStyle w:val="Instructionaltext"/>
        <w:numPr>
          <w:ilvl w:val="0"/>
          <w:numId w:val="19"/>
        </w:numPr>
        <w:ind w:left="723"/>
        <w:rPr>
          <w:i/>
          <w:color w:val="auto"/>
        </w:rPr>
      </w:pPr>
      <w:r w:rsidRPr="00415E3E">
        <w:rPr>
          <w:color w:val="auto"/>
        </w:rPr>
        <w:t>Diagnostic accuracy (Sensitivity, Specificity, PPV, NPV), test-retest reliability</w:t>
      </w:r>
    </w:p>
    <w:p w14:paraId="600E43B4" w14:textId="77777777" w:rsidR="004F7147" w:rsidRPr="00415E3E" w:rsidRDefault="004F7147" w:rsidP="002E6E61">
      <w:pPr>
        <w:pStyle w:val="Instructionaltext"/>
        <w:rPr>
          <w:i/>
          <w:color w:val="auto"/>
        </w:rPr>
      </w:pPr>
      <w:r w:rsidRPr="00415E3E">
        <w:rPr>
          <w:i/>
          <w:color w:val="auto"/>
        </w:rPr>
        <w:t>Other test-related considerations</w:t>
      </w:r>
    </w:p>
    <w:p w14:paraId="52AB3E0B" w14:textId="77777777" w:rsidR="004F7147" w:rsidRPr="00D85C75" w:rsidRDefault="004F7147" w:rsidP="002869EC">
      <w:pPr>
        <w:pStyle w:val="Default"/>
        <w:numPr>
          <w:ilvl w:val="0"/>
          <w:numId w:val="15"/>
        </w:numPr>
        <w:spacing w:before="120" w:after="160" w:line="259" w:lineRule="auto"/>
        <w:ind w:left="720" w:hanging="357"/>
        <w:contextualSpacing/>
        <w:rPr>
          <w:rFonts w:ascii="Calibri" w:hAnsi="Calibri" w:cs="Calibri"/>
          <w:sz w:val="22"/>
          <w:szCs w:val="22"/>
        </w:rPr>
      </w:pPr>
      <w:r w:rsidRPr="00D85C75">
        <w:rPr>
          <w:rFonts w:ascii="Calibri" w:hAnsi="Calibri" w:cs="Calibri"/>
          <w:sz w:val="22"/>
          <w:szCs w:val="22"/>
        </w:rPr>
        <w:t xml:space="preserve">Number needed to test (to identify one eligible case for treatment) </w:t>
      </w:r>
    </w:p>
    <w:p w14:paraId="0E780B29" w14:textId="77777777" w:rsidR="004F7147" w:rsidRPr="00D85C75" w:rsidRDefault="004F7147" w:rsidP="002869EC">
      <w:pPr>
        <w:pStyle w:val="Default"/>
        <w:numPr>
          <w:ilvl w:val="0"/>
          <w:numId w:val="15"/>
        </w:numPr>
        <w:spacing w:before="120" w:after="160" w:line="259" w:lineRule="auto"/>
        <w:ind w:left="720" w:hanging="357"/>
        <w:contextualSpacing/>
        <w:rPr>
          <w:rFonts w:ascii="Calibri" w:hAnsi="Calibri" w:cs="Calibri"/>
          <w:sz w:val="22"/>
          <w:szCs w:val="22"/>
        </w:rPr>
      </w:pPr>
      <w:r w:rsidRPr="00D85C75">
        <w:rPr>
          <w:rFonts w:ascii="Calibri" w:hAnsi="Calibri" w:cs="Calibri"/>
          <w:sz w:val="22"/>
          <w:szCs w:val="22"/>
        </w:rPr>
        <w:t xml:space="preserve">Test turn-around time </w:t>
      </w:r>
    </w:p>
    <w:p w14:paraId="2E50CB3C" w14:textId="77777777" w:rsidR="004F7147" w:rsidRPr="00D85C75" w:rsidRDefault="004F7147" w:rsidP="002E6E61">
      <w:pPr>
        <w:pStyle w:val="Default"/>
        <w:numPr>
          <w:ilvl w:val="0"/>
          <w:numId w:val="15"/>
        </w:numPr>
        <w:spacing w:line="360" w:lineRule="auto"/>
        <w:ind w:left="720" w:hanging="357"/>
        <w:rPr>
          <w:rFonts w:ascii="Calibri" w:hAnsi="Calibri" w:cs="Calibri"/>
          <w:sz w:val="22"/>
          <w:szCs w:val="22"/>
        </w:rPr>
      </w:pPr>
      <w:r w:rsidRPr="00D85C75">
        <w:rPr>
          <w:rFonts w:ascii="Calibri" w:hAnsi="Calibri" w:cs="Calibri"/>
          <w:sz w:val="22"/>
          <w:szCs w:val="22"/>
        </w:rPr>
        <w:t xml:space="preserve">Rate of re-testing (including test failure) </w:t>
      </w:r>
    </w:p>
    <w:p w14:paraId="6C917E22" w14:textId="20AEA771" w:rsidR="004F7147" w:rsidRPr="00415E3E" w:rsidRDefault="004F7147" w:rsidP="00635E76">
      <w:pPr>
        <w:pStyle w:val="Instructionaltext"/>
        <w:rPr>
          <w:i/>
          <w:color w:val="auto"/>
        </w:rPr>
      </w:pPr>
      <w:r w:rsidRPr="00415E3E">
        <w:rPr>
          <w:i/>
          <w:color w:val="auto"/>
        </w:rPr>
        <w:t xml:space="preserve">Comparative performance of </w:t>
      </w:r>
      <w:r w:rsidRPr="00E575D4">
        <w:rPr>
          <w:color w:val="auto"/>
        </w:rPr>
        <w:t>ESR1</w:t>
      </w:r>
      <w:r w:rsidRPr="00415E3E">
        <w:rPr>
          <w:i/>
          <w:color w:val="auto"/>
        </w:rPr>
        <w:t xml:space="preserve"> </w:t>
      </w:r>
      <w:r w:rsidR="004D063F" w:rsidRPr="00415E3E">
        <w:rPr>
          <w:i/>
          <w:color w:val="auto"/>
        </w:rPr>
        <w:t>variant</w:t>
      </w:r>
      <w:r w:rsidRPr="00415E3E">
        <w:rPr>
          <w:i/>
          <w:color w:val="auto"/>
        </w:rPr>
        <w:t xml:space="preserve"> testing methods </w:t>
      </w:r>
    </w:p>
    <w:p w14:paraId="24A0C72E" w14:textId="509C4007" w:rsidR="004F7147" w:rsidRPr="00415E3E" w:rsidRDefault="004F7147" w:rsidP="00635E76">
      <w:pPr>
        <w:pStyle w:val="Instructionaltext"/>
        <w:numPr>
          <w:ilvl w:val="0"/>
          <w:numId w:val="15"/>
        </w:numPr>
        <w:ind w:left="720" w:hanging="357"/>
        <w:contextualSpacing/>
        <w:rPr>
          <w:color w:val="auto"/>
        </w:rPr>
      </w:pPr>
      <w:r w:rsidRPr="00415E3E">
        <w:rPr>
          <w:color w:val="auto"/>
        </w:rPr>
        <w:t xml:space="preserve">Concordance between </w:t>
      </w:r>
      <w:r w:rsidRPr="00415E3E">
        <w:rPr>
          <w:i/>
          <w:color w:val="auto"/>
        </w:rPr>
        <w:t>ESR1</w:t>
      </w:r>
      <w:r w:rsidRPr="00415E3E">
        <w:rPr>
          <w:color w:val="auto"/>
        </w:rPr>
        <w:t xml:space="preserve"> </w:t>
      </w:r>
      <w:r w:rsidR="004D063F" w:rsidRPr="00415E3E">
        <w:rPr>
          <w:color w:val="auto"/>
        </w:rPr>
        <w:t>variant</w:t>
      </w:r>
      <w:r w:rsidRPr="00415E3E">
        <w:rPr>
          <w:color w:val="auto"/>
        </w:rPr>
        <w:t xml:space="preserve"> testing assays (NGS vs </w:t>
      </w:r>
      <w:proofErr w:type="spellStart"/>
      <w:r w:rsidRPr="00415E3E">
        <w:rPr>
          <w:color w:val="auto"/>
        </w:rPr>
        <w:t>ddPCR</w:t>
      </w:r>
      <w:proofErr w:type="spellEnd"/>
      <w:r w:rsidRPr="00415E3E">
        <w:rPr>
          <w:color w:val="auto"/>
        </w:rPr>
        <w:t>)</w:t>
      </w:r>
    </w:p>
    <w:p w14:paraId="4705E7AF" w14:textId="77777777" w:rsidR="004F7147" w:rsidRDefault="004F7147" w:rsidP="00635E76">
      <w:pPr>
        <w:pStyle w:val="Instructionaltext"/>
        <w:numPr>
          <w:ilvl w:val="0"/>
          <w:numId w:val="15"/>
        </w:numPr>
        <w:spacing w:after="0"/>
        <w:ind w:left="720" w:hanging="357"/>
        <w:rPr>
          <w:color w:val="auto"/>
        </w:rPr>
      </w:pPr>
      <w:r w:rsidRPr="00415E3E">
        <w:rPr>
          <w:color w:val="auto"/>
        </w:rPr>
        <w:t xml:space="preserve">Re-testing rate </w:t>
      </w:r>
    </w:p>
    <w:p w14:paraId="1F8A1878" w14:textId="160C56E1" w:rsidR="00F4043D" w:rsidRPr="00FD7AE2" w:rsidRDefault="00F4043D" w:rsidP="002E6E61">
      <w:pPr>
        <w:pStyle w:val="Instructionaltext"/>
        <w:numPr>
          <w:ilvl w:val="0"/>
          <w:numId w:val="15"/>
        </w:numPr>
        <w:spacing w:before="0"/>
        <w:ind w:left="720" w:hanging="357"/>
        <w:rPr>
          <w:color w:val="auto"/>
        </w:rPr>
      </w:pPr>
      <w:r w:rsidRPr="00FD7AE2">
        <w:rPr>
          <w:rFonts w:asciiTheme="minorHAnsi" w:hAnsiTheme="minorHAnsi" w:cstheme="minorHAnsi"/>
          <w:color w:val="auto"/>
          <w:lang w:val="en-US"/>
        </w:rPr>
        <w:t>Concordance between Guardant360 CDX</w:t>
      </w:r>
      <w:r w:rsidR="003112E7">
        <w:rPr>
          <w:rFonts w:asciiTheme="minorHAnsi" w:hAnsiTheme="minorHAnsi" w:cstheme="minorHAnsi"/>
          <w:color w:val="auto"/>
          <w:lang w:val="en-US"/>
        </w:rPr>
        <w:t>/</w:t>
      </w:r>
      <w:r w:rsidR="00D9415A">
        <w:rPr>
          <w:rFonts w:asciiTheme="minorHAnsi" w:hAnsiTheme="minorHAnsi" w:cstheme="minorHAnsi"/>
          <w:color w:val="auto"/>
          <w:lang w:val="en-US"/>
        </w:rPr>
        <w:t>R</w:t>
      </w:r>
      <w:r w:rsidR="003112E7">
        <w:rPr>
          <w:rFonts w:asciiTheme="minorHAnsi" w:hAnsiTheme="minorHAnsi" w:cstheme="minorHAnsi"/>
          <w:color w:val="auto"/>
          <w:lang w:val="en-US"/>
        </w:rPr>
        <w:t>EDACTED</w:t>
      </w:r>
      <w:r w:rsidRPr="00FD7AE2">
        <w:rPr>
          <w:rFonts w:asciiTheme="minorHAnsi" w:hAnsiTheme="minorHAnsi" w:cstheme="minorHAnsi"/>
          <w:color w:val="auto"/>
          <w:lang w:val="en-US"/>
        </w:rPr>
        <w:t xml:space="preserve"> vs Australian NGS assays (</w:t>
      </w:r>
      <w:r w:rsidR="003112E7">
        <w:rPr>
          <w:rFonts w:asciiTheme="minorHAnsi" w:hAnsiTheme="minorHAnsi" w:cstheme="minorHAnsi"/>
          <w:color w:val="auto"/>
          <w:lang w:val="en-US"/>
        </w:rPr>
        <w:t>REDACTED</w:t>
      </w:r>
      <w:r w:rsidRPr="00FD7AE2">
        <w:rPr>
          <w:rFonts w:asciiTheme="minorHAnsi" w:hAnsiTheme="minorHAnsi" w:cstheme="minorHAnsi"/>
          <w:color w:val="auto"/>
          <w:lang w:val="en-US"/>
        </w:rPr>
        <w:t xml:space="preserve"> and </w:t>
      </w:r>
      <w:r w:rsidR="003112E7">
        <w:rPr>
          <w:rFonts w:asciiTheme="minorHAnsi" w:hAnsiTheme="minorHAnsi" w:cstheme="minorHAnsi"/>
          <w:color w:val="auto"/>
          <w:lang w:val="en-US"/>
        </w:rPr>
        <w:t>REDACTED</w:t>
      </w:r>
      <w:r w:rsidRPr="00FD7AE2">
        <w:rPr>
          <w:rFonts w:asciiTheme="minorHAnsi" w:hAnsiTheme="minorHAnsi" w:cstheme="minorHAnsi"/>
          <w:color w:val="auto"/>
          <w:lang w:val="en-US"/>
        </w:rPr>
        <w:t>)</w:t>
      </w:r>
    </w:p>
    <w:p w14:paraId="4895F259" w14:textId="77777777" w:rsidR="004F7147" w:rsidRPr="00415E3E" w:rsidRDefault="004F7147" w:rsidP="00635E76">
      <w:pPr>
        <w:pStyle w:val="Instructionaltext"/>
        <w:rPr>
          <w:i/>
          <w:color w:val="auto"/>
        </w:rPr>
      </w:pPr>
      <w:r w:rsidRPr="00415E3E">
        <w:rPr>
          <w:i/>
          <w:color w:val="auto"/>
        </w:rPr>
        <w:t xml:space="preserve">Clinical utility of the test </w:t>
      </w:r>
    </w:p>
    <w:p w14:paraId="3B7F2F00" w14:textId="77777777" w:rsidR="004F7147" w:rsidRPr="00835148" w:rsidRDefault="004F7147" w:rsidP="002E6E61">
      <w:pPr>
        <w:pStyle w:val="ListParagraph"/>
        <w:numPr>
          <w:ilvl w:val="0"/>
          <w:numId w:val="18"/>
        </w:numPr>
        <w:spacing w:after="160" w:line="259" w:lineRule="auto"/>
        <w:ind w:left="720" w:hanging="357"/>
        <w:contextualSpacing w:val="0"/>
      </w:pPr>
      <w:r>
        <w:t>P</w:t>
      </w:r>
      <w:r w:rsidRPr="00E648D5">
        <w:t>ercentage of patients changing treatment plan</w:t>
      </w:r>
    </w:p>
    <w:p w14:paraId="193AF7B5" w14:textId="77777777" w:rsidR="004F7147" w:rsidRPr="00FB3DFA" w:rsidRDefault="004F7147" w:rsidP="00635E76">
      <w:pPr>
        <w:pStyle w:val="Instructionaltext"/>
        <w:rPr>
          <w:i/>
          <w:color w:val="auto"/>
        </w:rPr>
      </w:pPr>
      <w:r w:rsidRPr="00FB3DFA">
        <w:rPr>
          <w:i/>
          <w:color w:val="auto"/>
        </w:rPr>
        <w:t xml:space="preserve">Safety outcomes </w:t>
      </w:r>
    </w:p>
    <w:p w14:paraId="063D9307" w14:textId="77777777" w:rsidR="004F7147" w:rsidRPr="00415E3E" w:rsidRDefault="004F7147" w:rsidP="00635E76">
      <w:pPr>
        <w:pStyle w:val="Instructionaltext"/>
        <w:numPr>
          <w:ilvl w:val="0"/>
          <w:numId w:val="18"/>
        </w:numPr>
        <w:ind w:left="720" w:hanging="357"/>
        <w:rPr>
          <w:color w:val="auto"/>
        </w:rPr>
      </w:pPr>
      <w:r w:rsidRPr="00415E3E">
        <w:rPr>
          <w:color w:val="auto"/>
        </w:rPr>
        <w:t>Adverse events related to testing</w:t>
      </w:r>
    </w:p>
    <w:p w14:paraId="033E36D5" w14:textId="77777777" w:rsidR="004F7147" w:rsidRPr="00415E3E" w:rsidRDefault="004F7147" w:rsidP="00F01E02">
      <w:pPr>
        <w:pStyle w:val="Instructionaltext"/>
        <w:rPr>
          <w:color w:val="auto"/>
          <w:u w:val="single"/>
        </w:rPr>
      </w:pPr>
      <w:r w:rsidRPr="00415E3E">
        <w:rPr>
          <w:color w:val="auto"/>
          <w:u w:val="single"/>
        </w:rPr>
        <w:t xml:space="preserve">Treatment outcomes </w:t>
      </w:r>
    </w:p>
    <w:p w14:paraId="04CA4134" w14:textId="77777777" w:rsidR="004F7147" w:rsidRPr="00415E3E" w:rsidRDefault="004F7147" w:rsidP="00635E76">
      <w:pPr>
        <w:pStyle w:val="Instructionaltext"/>
        <w:rPr>
          <w:i/>
          <w:color w:val="auto"/>
        </w:rPr>
      </w:pPr>
      <w:r w:rsidRPr="00415E3E">
        <w:rPr>
          <w:i/>
          <w:color w:val="auto"/>
        </w:rPr>
        <w:t xml:space="preserve">Efficacy/effectiveness </w:t>
      </w:r>
    </w:p>
    <w:p w14:paraId="5E3427BB" w14:textId="77777777" w:rsidR="004F7147" w:rsidRPr="00415E3E" w:rsidRDefault="004F7147" w:rsidP="00635E76">
      <w:pPr>
        <w:pStyle w:val="Instructionaltext"/>
        <w:numPr>
          <w:ilvl w:val="0"/>
          <w:numId w:val="18"/>
        </w:numPr>
        <w:ind w:left="720" w:hanging="357"/>
        <w:contextualSpacing/>
        <w:rPr>
          <w:color w:val="auto"/>
        </w:rPr>
      </w:pPr>
      <w:r w:rsidRPr="00415E3E">
        <w:rPr>
          <w:color w:val="auto"/>
        </w:rPr>
        <w:t>Progression-free survival (PFS)</w:t>
      </w:r>
    </w:p>
    <w:p w14:paraId="11E5187A" w14:textId="77777777" w:rsidR="004F7147" w:rsidRPr="00415E3E" w:rsidRDefault="004F7147" w:rsidP="00635E76">
      <w:pPr>
        <w:pStyle w:val="Instructionaltext"/>
        <w:numPr>
          <w:ilvl w:val="0"/>
          <w:numId w:val="18"/>
        </w:numPr>
        <w:ind w:left="720" w:hanging="357"/>
        <w:contextualSpacing/>
        <w:rPr>
          <w:color w:val="auto"/>
        </w:rPr>
      </w:pPr>
      <w:r w:rsidRPr="00415E3E">
        <w:rPr>
          <w:color w:val="auto"/>
        </w:rPr>
        <w:t>Overall survival (OS)</w:t>
      </w:r>
    </w:p>
    <w:p w14:paraId="781E766D" w14:textId="1E6C7C55" w:rsidR="004D063F" w:rsidRPr="00415E3E" w:rsidRDefault="004D063F" w:rsidP="00635E76">
      <w:pPr>
        <w:pStyle w:val="Instructionaltext"/>
        <w:numPr>
          <w:ilvl w:val="0"/>
          <w:numId w:val="18"/>
        </w:numPr>
        <w:ind w:left="720" w:hanging="357"/>
        <w:contextualSpacing/>
        <w:rPr>
          <w:color w:val="auto"/>
        </w:rPr>
      </w:pPr>
      <w:r w:rsidRPr="00415E3E">
        <w:rPr>
          <w:color w:val="auto"/>
        </w:rPr>
        <w:t>Objective response (complete response or partial response)</w:t>
      </w:r>
    </w:p>
    <w:p w14:paraId="29E40124" w14:textId="77777777" w:rsidR="004F7147" w:rsidRPr="00415E3E" w:rsidRDefault="004F7147" w:rsidP="00635E76">
      <w:pPr>
        <w:pStyle w:val="Instructionaltext"/>
        <w:numPr>
          <w:ilvl w:val="0"/>
          <w:numId w:val="18"/>
        </w:numPr>
        <w:ind w:left="723"/>
        <w:rPr>
          <w:color w:val="auto"/>
        </w:rPr>
      </w:pPr>
      <w:r w:rsidRPr="00415E3E">
        <w:rPr>
          <w:color w:val="auto"/>
        </w:rPr>
        <w:t>Health-related quality of life (</w:t>
      </w:r>
      <w:proofErr w:type="spellStart"/>
      <w:r w:rsidRPr="00415E3E">
        <w:rPr>
          <w:color w:val="auto"/>
        </w:rPr>
        <w:t>HRQoL</w:t>
      </w:r>
      <w:proofErr w:type="spellEnd"/>
      <w:r w:rsidRPr="00415E3E">
        <w:rPr>
          <w:color w:val="auto"/>
        </w:rPr>
        <w:t>)</w:t>
      </w:r>
    </w:p>
    <w:p w14:paraId="2B0C84D7" w14:textId="77777777" w:rsidR="004F7147" w:rsidRPr="00FB3DFA" w:rsidRDefault="004F7147" w:rsidP="00635E76">
      <w:pPr>
        <w:pStyle w:val="Instructionaltext"/>
        <w:rPr>
          <w:i/>
          <w:color w:val="auto"/>
        </w:rPr>
      </w:pPr>
      <w:r w:rsidRPr="00FB3DFA">
        <w:rPr>
          <w:i/>
          <w:color w:val="auto"/>
        </w:rPr>
        <w:t xml:space="preserve">Safety Outcomes </w:t>
      </w:r>
    </w:p>
    <w:p w14:paraId="1A50FFE1" w14:textId="77777777" w:rsidR="004F7147" w:rsidRPr="00415E3E" w:rsidRDefault="004F7147" w:rsidP="00635E76">
      <w:pPr>
        <w:pStyle w:val="Instructionaltext"/>
        <w:numPr>
          <w:ilvl w:val="0"/>
          <w:numId w:val="18"/>
        </w:numPr>
        <w:ind w:left="723"/>
        <w:rPr>
          <w:color w:val="auto"/>
        </w:rPr>
      </w:pPr>
      <w:r w:rsidRPr="00415E3E">
        <w:rPr>
          <w:color w:val="auto"/>
        </w:rPr>
        <w:t xml:space="preserve">Treatment-emergent adverse events </w:t>
      </w:r>
    </w:p>
    <w:p w14:paraId="2E59EC87" w14:textId="2643DB84" w:rsidR="00862680" w:rsidRPr="00FB3DFA" w:rsidRDefault="004F7147" w:rsidP="00635E76">
      <w:pPr>
        <w:pStyle w:val="Instructionaltext"/>
        <w:rPr>
          <w:color w:val="auto"/>
          <w:u w:val="single"/>
        </w:rPr>
      </w:pPr>
      <w:r w:rsidRPr="00FB3DFA">
        <w:rPr>
          <w:color w:val="auto"/>
          <w:u w:val="single"/>
        </w:rPr>
        <w:t xml:space="preserve">Healthcare </w:t>
      </w:r>
      <w:r w:rsidR="00862680" w:rsidRPr="00FB3DFA">
        <w:rPr>
          <w:color w:val="auto"/>
          <w:u w:val="single"/>
        </w:rPr>
        <w:t>resources</w:t>
      </w:r>
    </w:p>
    <w:p w14:paraId="519EEE31" w14:textId="3F496FC4" w:rsidR="00862680" w:rsidRPr="006D35D3" w:rsidRDefault="00862680" w:rsidP="00635E76">
      <w:pPr>
        <w:pStyle w:val="Instructionaltext"/>
        <w:numPr>
          <w:ilvl w:val="0"/>
          <w:numId w:val="18"/>
        </w:numPr>
        <w:ind w:left="720" w:hanging="357"/>
        <w:contextualSpacing/>
        <w:rPr>
          <w:color w:val="auto"/>
        </w:rPr>
      </w:pPr>
      <w:r w:rsidRPr="006D35D3">
        <w:rPr>
          <w:color w:val="auto"/>
        </w:rPr>
        <w:t>Costs of delivering the testing intervention</w:t>
      </w:r>
      <w:r w:rsidR="00B23564" w:rsidRPr="006D35D3">
        <w:rPr>
          <w:color w:val="auto"/>
        </w:rPr>
        <w:t xml:space="preserve"> </w:t>
      </w:r>
      <w:r w:rsidR="005A339F" w:rsidRPr="006D35D3">
        <w:rPr>
          <w:color w:val="auto"/>
        </w:rPr>
        <w:t>including ongoing monitoring</w:t>
      </w:r>
    </w:p>
    <w:p w14:paraId="112CE94D" w14:textId="120D8104" w:rsidR="005131B4" w:rsidRPr="006D35D3" w:rsidRDefault="005131B4" w:rsidP="00635E76">
      <w:pPr>
        <w:pStyle w:val="Instructionaltext"/>
        <w:numPr>
          <w:ilvl w:val="0"/>
          <w:numId w:val="18"/>
        </w:numPr>
        <w:ind w:left="720" w:hanging="357"/>
        <w:contextualSpacing/>
        <w:rPr>
          <w:color w:val="auto"/>
        </w:rPr>
      </w:pPr>
      <w:r w:rsidRPr="006D35D3">
        <w:rPr>
          <w:color w:val="auto"/>
        </w:rPr>
        <w:t>Costs of delivering the treatment</w:t>
      </w:r>
      <w:r w:rsidR="00150DE7" w:rsidRPr="006D35D3">
        <w:rPr>
          <w:color w:val="auto"/>
        </w:rPr>
        <w:t xml:space="preserve"> (including cost of treatment for additional or incidental findings)</w:t>
      </w:r>
    </w:p>
    <w:p w14:paraId="2A2A1502" w14:textId="06F13997" w:rsidR="005131B4" w:rsidRPr="006D35D3" w:rsidRDefault="005131B4" w:rsidP="00635E76">
      <w:pPr>
        <w:pStyle w:val="Instructionaltext"/>
        <w:numPr>
          <w:ilvl w:val="0"/>
          <w:numId w:val="18"/>
        </w:numPr>
        <w:ind w:left="720" w:hanging="357"/>
        <w:contextualSpacing/>
        <w:rPr>
          <w:color w:val="auto"/>
        </w:rPr>
      </w:pPr>
      <w:r w:rsidRPr="006D35D3">
        <w:rPr>
          <w:color w:val="auto"/>
        </w:rPr>
        <w:t>Costs of managing adverse events</w:t>
      </w:r>
    </w:p>
    <w:p w14:paraId="721513BE" w14:textId="78D9AF58" w:rsidR="00862680" w:rsidRPr="00FD7AE2" w:rsidRDefault="004F7147" w:rsidP="00635E76">
      <w:pPr>
        <w:pStyle w:val="Instructionaltext"/>
        <w:numPr>
          <w:ilvl w:val="0"/>
          <w:numId w:val="18"/>
        </w:numPr>
        <w:spacing w:after="0"/>
        <w:ind w:left="720" w:hanging="357"/>
        <w:rPr>
          <w:color w:val="auto"/>
          <w:u w:val="single"/>
        </w:rPr>
      </w:pPr>
      <w:r w:rsidRPr="00415E3E">
        <w:rPr>
          <w:color w:val="auto"/>
        </w:rPr>
        <w:t>Cost-effectiveness of test and treatment</w:t>
      </w:r>
    </w:p>
    <w:p w14:paraId="185CD4D0" w14:textId="2BCC26AF" w:rsidR="00F4043D" w:rsidRPr="00FD7AE2" w:rsidRDefault="00F4043D" w:rsidP="00635E76">
      <w:pPr>
        <w:pStyle w:val="Instructionaltext"/>
        <w:numPr>
          <w:ilvl w:val="0"/>
          <w:numId w:val="18"/>
        </w:numPr>
        <w:spacing w:before="0"/>
        <w:ind w:left="720" w:hanging="357"/>
        <w:rPr>
          <w:color w:val="auto"/>
          <w:u w:val="single"/>
        </w:rPr>
      </w:pPr>
      <w:r w:rsidRPr="00FD7AE2">
        <w:rPr>
          <w:rFonts w:asciiTheme="minorHAnsi" w:hAnsiTheme="minorHAnsi" w:cstheme="minorHAnsi"/>
          <w:color w:val="auto"/>
        </w:rPr>
        <w:t>Financial implications of test and treatment</w:t>
      </w:r>
    </w:p>
    <w:p w14:paraId="30751110" w14:textId="77777777" w:rsidR="004F7147" w:rsidRPr="00FB3DFA" w:rsidRDefault="00656715" w:rsidP="00635E76">
      <w:pPr>
        <w:pStyle w:val="Instructionaltext"/>
        <w:rPr>
          <w:color w:val="auto"/>
          <w:u w:val="single"/>
        </w:rPr>
      </w:pPr>
      <w:r w:rsidRPr="00FB3DFA">
        <w:rPr>
          <w:color w:val="auto"/>
          <w:u w:val="single"/>
        </w:rPr>
        <w:t>Total Australian government healthcare costs</w:t>
      </w:r>
    </w:p>
    <w:p w14:paraId="161C60BE" w14:textId="77777777" w:rsidR="004F7147" w:rsidRPr="00415E3E" w:rsidRDefault="004F7147" w:rsidP="00635E76">
      <w:pPr>
        <w:pStyle w:val="Instructionaltext"/>
        <w:numPr>
          <w:ilvl w:val="0"/>
          <w:numId w:val="17"/>
        </w:numPr>
        <w:ind w:left="720" w:hanging="357"/>
        <w:contextualSpacing/>
        <w:rPr>
          <w:i/>
          <w:color w:val="auto"/>
        </w:rPr>
      </w:pPr>
      <w:r w:rsidRPr="00415E3E">
        <w:rPr>
          <w:color w:val="auto"/>
        </w:rPr>
        <w:t>Total cost to the Medicare Benefits Schedule (MBS) for testing</w:t>
      </w:r>
      <w:r w:rsidRPr="00415E3E">
        <w:rPr>
          <w:i/>
          <w:color w:val="auto"/>
        </w:rPr>
        <w:t xml:space="preserve"> </w:t>
      </w:r>
    </w:p>
    <w:p w14:paraId="59B808E7" w14:textId="77777777" w:rsidR="004F7147" w:rsidRPr="00415E3E" w:rsidRDefault="004F7147" w:rsidP="00635E76">
      <w:pPr>
        <w:pStyle w:val="Instructionaltext"/>
        <w:numPr>
          <w:ilvl w:val="0"/>
          <w:numId w:val="17"/>
        </w:numPr>
        <w:ind w:left="720" w:hanging="357"/>
        <w:contextualSpacing/>
        <w:rPr>
          <w:color w:val="auto"/>
        </w:rPr>
      </w:pPr>
      <w:r w:rsidRPr="00415E3E">
        <w:rPr>
          <w:color w:val="auto"/>
        </w:rPr>
        <w:t>Total cost to the Pharmaceutical Benefits Scheme (PBS) for treatment</w:t>
      </w:r>
    </w:p>
    <w:p w14:paraId="043A6262" w14:textId="77777777" w:rsidR="004F7147" w:rsidRPr="00415E3E" w:rsidRDefault="004F7147" w:rsidP="00635E76">
      <w:pPr>
        <w:pStyle w:val="Instructionaltext"/>
        <w:numPr>
          <w:ilvl w:val="0"/>
          <w:numId w:val="16"/>
        </w:numPr>
        <w:ind w:left="720" w:hanging="357"/>
        <w:rPr>
          <w:color w:val="auto"/>
        </w:rPr>
      </w:pPr>
      <w:r w:rsidRPr="00415E3E">
        <w:rPr>
          <w:color w:val="auto"/>
        </w:rPr>
        <w:t>Total cost to other healthcare services</w:t>
      </w:r>
    </w:p>
    <w:p w14:paraId="5AEB0A93" w14:textId="779B1D9A" w:rsidR="00792AA7" w:rsidRDefault="00A601F5" w:rsidP="002869EC">
      <w:r>
        <w:t>The SERENA-6 trial h</w:t>
      </w:r>
      <w:r w:rsidRPr="00A601F5">
        <w:t xml:space="preserve">ad both a surveillance period for </w:t>
      </w:r>
      <w:r w:rsidRPr="00A601F5">
        <w:rPr>
          <w:i/>
          <w:iCs/>
        </w:rPr>
        <w:t>ESR1</w:t>
      </w:r>
      <w:r w:rsidRPr="00A601F5">
        <w:t xml:space="preserve"> </w:t>
      </w:r>
      <w:r>
        <w:t>variant</w:t>
      </w:r>
      <w:r w:rsidRPr="00A601F5">
        <w:t>s</w:t>
      </w:r>
      <w:r>
        <w:t xml:space="preserve"> (eligible patients were tested for </w:t>
      </w:r>
      <w:r>
        <w:rPr>
          <w:i/>
          <w:iCs/>
        </w:rPr>
        <w:t xml:space="preserve">ESR1 </w:t>
      </w:r>
      <w:r>
        <w:t>variants once every 2 to 3 months)</w:t>
      </w:r>
      <w:r w:rsidRPr="00A601F5">
        <w:t xml:space="preserve"> and a double-blind randomized treatment period</w:t>
      </w:r>
      <w:r>
        <w:t xml:space="preserve"> (for patients who had positive tests for </w:t>
      </w:r>
      <w:r>
        <w:rPr>
          <w:i/>
          <w:iCs/>
        </w:rPr>
        <w:t xml:space="preserve">ESR1 </w:t>
      </w:r>
      <w:r>
        <w:t>variants and no evidence of radiologic or clinical disease progression)</w:t>
      </w:r>
      <w:r w:rsidR="00792AA7">
        <w:t xml:space="preserve"> </w:t>
      </w:r>
      <w:r w:rsidR="00792AA7">
        <w:fldChar w:fldCharType="begin"/>
      </w:r>
      <w:r w:rsidR="00792AA7">
        <w:instrText xml:space="preserve"> ADDIN ZOTERO_ITEM CSL_CITATION {"citationID":"gqnogFKL","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792AA7">
        <w:fldChar w:fldCharType="separate"/>
      </w:r>
      <w:r w:rsidR="00792AA7" w:rsidRPr="00792AA7">
        <w:rPr>
          <w:rFonts w:cs="Calibri"/>
        </w:rPr>
        <w:t>(Bidard et al. 2025)</w:t>
      </w:r>
      <w:r w:rsidR="00792AA7">
        <w:fldChar w:fldCharType="end"/>
      </w:r>
      <w:r>
        <w:t xml:space="preserve">. For the treatment period, eligible patients were randomly assigned to continue to receive CDK4/6 inhibitor and AI treatment or switched to </w:t>
      </w:r>
      <w:proofErr w:type="spellStart"/>
      <w:r>
        <w:t>camizestrant</w:t>
      </w:r>
      <w:proofErr w:type="spellEnd"/>
      <w:r>
        <w:t xml:space="preserve"> in combination with the same CDK4/6 inhibitor they were already receiving</w:t>
      </w:r>
      <w:r w:rsidR="00792AA7">
        <w:t xml:space="preserve"> </w:t>
      </w:r>
      <w:r w:rsidR="00792AA7">
        <w:fldChar w:fldCharType="begin"/>
      </w:r>
      <w:r w:rsidR="00792AA7">
        <w:instrText xml:space="preserve"> ADDIN ZOTERO_ITEM CSL_CITATION {"citationID":"iiXcBVti","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792AA7">
        <w:fldChar w:fldCharType="separate"/>
      </w:r>
      <w:r w:rsidR="00792AA7" w:rsidRPr="00792AA7">
        <w:rPr>
          <w:rFonts w:cs="Calibri"/>
        </w:rPr>
        <w:t>(Bidard et al. 2025)</w:t>
      </w:r>
      <w:r w:rsidR="00792AA7">
        <w:fldChar w:fldCharType="end"/>
      </w:r>
      <w:r>
        <w:t xml:space="preserve">. </w:t>
      </w:r>
      <w:r w:rsidR="004F7147">
        <w:t xml:space="preserve">The primary </w:t>
      </w:r>
      <w:r w:rsidR="00694B2D">
        <w:t>outcome</w:t>
      </w:r>
      <w:r w:rsidR="004F7147">
        <w:t xml:space="preserve"> was </w:t>
      </w:r>
      <w:r w:rsidR="0011300B">
        <w:t xml:space="preserve">investigator-assessed </w:t>
      </w:r>
      <w:r w:rsidR="004F7147">
        <w:t>PFS</w:t>
      </w:r>
      <w:r w:rsidR="00792AA7">
        <w:t>, d</w:t>
      </w:r>
      <w:r w:rsidR="00792AA7" w:rsidRPr="00792AA7">
        <w:t>efined as the time from randomization until disease progression (as assessed according to RECIST, version 1.1) or death from any cause</w:t>
      </w:r>
      <w:r w:rsidR="00792AA7">
        <w:t xml:space="preserve"> </w:t>
      </w:r>
      <w:r w:rsidR="00792AA7">
        <w:fldChar w:fldCharType="begin"/>
      </w:r>
      <w:r w:rsidR="00792AA7">
        <w:instrText xml:space="preserve"> ADDIN ZOTERO_ITEM CSL_CITATION {"citationID":"2bl2Jc8Y","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792AA7">
        <w:fldChar w:fldCharType="separate"/>
      </w:r>
      <w:r w:rsidR="00792AA7" w:rsidRPr="00792AA7">
        <w:rPr>
          <w:rFonts w:cs="Calibri"/>
        </w:rPr>
        <w:t>(Bidard et al. 2025)</w:t>
      </w:r>
      <w:r w:rsidR="00792AA7">
        <w:fldChar w:fldCharType="end"/>
      </w:r>
      <w:r w:rsidR="00792AA7" w:rsidRPr="00792AA7">
        <w:t>.</w:t>
      </w:r>
      <w:r w:rsidR="004F7147">
        <w:t xml:space="preserve"> </w:t>
      </w:r>
      <w:r w:rsidR="00792AA7">
        <w:t>K</w:t>
      </w:r>
      <w:r w:rsidR="00792AA7" w:rsidRPr="00792AA7">
        <w:t xml:space="preserve">ey secondary outcomes were second </w:t>
      </w:r>
      <w:r w:rsidR="00792AA7">
        <w:t>PFS</w:t>
      </w:r>
      <w:r w:rsidR="00792AA7" w:rsidRPr="00792AA7">
        <w:t xml:space="preserve"> (defined as the time from randomization to the earliest of either subsequent disease progression after the next line of therapy or death) and </w:t>
      </w:r>
      <w:r w:rsidR="00792AA7">
        <w:t xml:space="preserve">OS </w:t>
      </w:r>
      <w:r w:rsidR="00792AA7">
        <w:fldChar w:fldCharType="begin"/>
      </w:r>
      <w:r w:rsidR="00792AA7">
        <w:instrText xml:space="preserve"> ADDIN ZOTERO_ITEM CSL_CITATION {"citationID":"gZmhNcaa","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792AA7">
        <w:fldChar w:fldCharType="separate"/>
      </w:r>
      <w:r w:rsidR="00792AA7" w:rsidRPr="00792AA7">
        <w:rPr>
          <w:rFonts w:cs="Calibri"/>
        </w:rPr>
        <w:t>(Bidard et al. 2025)</w:t>
      </w:r>
      <w:r w:rsidR="00792AA7">
        <w:fldChar w:fldCharType="end"/>
      </w:r>
      <w:r w:rsidR="00792AA7" w:rsidRPr="00792AA7">
        <w:t>. Other secondary outcomes were objective response (complete response or partial response, as determined by the investigator according to RECIST) and safety</w:t>
      </w:r>
      <w:r w:rsidR="00792AA7">
        <w:t xml:space="preserve"> </w:t>
      </w:r>
      <w:r w:rsidR="00792AA7">
        <w:fldChar w:fldCharType="begin"/>
      </w:r>
      <w:r w:rsidR="00792AA7">
        <w:instrText xml:space="preserve"> ADDIN ZOTERO_ITEM CSL_CITATION {"citationID":"Hlwdc9bC","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792AA7">
        <w:fldChar w:fldCharType="separate"/>
      </w:r>
      <w:r w:rsidR="00792AA7" w:rsidRPr="00792AA7">
        <w:rPr>
          <w:rFonts w:cs="Calibri"/>
        </w:rPr>
        <w:t>(Bidard et al. 2025)</w:t>
      </w:r>
      <w:r w:rsidR="00792AA7">
        <w:fldChar w:fldCharType="end"/>
      </w:r>
      <w:r w:rsidR="00792AA7">
        <w:t>. Exploratory outc</w:t>
      </w:r>
      <w:r w:rsidR="00792AA7" w:rsidRPr="00792AA7">
        <w:t>omes include</w:t>
      </w:r>
      <w:r w:rsidR="00792AA7">
        <w:t>d</w:t>
      </w:r>
      <w:r w:rsidR="00792AA7" w:rsidRPr="00792AA7">
        <w:t xml:space="preserve"> patient</w:t>
      </w:r>
      <w:r w:rsidR="00792AA7">
        <w:t xml:space="preserve"> </w:t>
      </w:r>
      <w:r w:rsidR="00792AA7" w:rsidRPr="00792AA7">
        <w:t>reported global health status and quality of life, as measured by the European Organization for Research and Treatment of Cancer (EORTC) 30</w:t>
      </w:r>
      <w:r w:rsidR="00792AA7">
        <w:t xml:space="preserve"> </w:t>
      </w:r>
      <w:r w:rsidR="00792AA7" w:rsidRPr="00792AA7">
        <w:t>item quality-of-life questionnaire, and patient</w:t>
      </w:r>
      <w:r w:rsidR="00792AA7">
        <w:t xml:space="preserve"> </w:t>
      </w:r>
      <w:r w:rsidR="00792AA7" w:rsidRPr="00792AA7">
        <w:t xml:space="preserve">reported </w:t>
      </w:r>
      <w:r w:rsidR="006C6352" w:rsidRPr="00792AA7">
        <w:t>vis</w:t>
      </w:r>
      <w:r w:rsidR="006C6352">
        <w:t>ion</w:t>
      </w:r>
      <w:r w:rsidR="006C6352" w:rsidRPr="00792AA7">
        <w:t xml:space="preserve"> </w:t>
      </w:r>
      <w:r w:rsidR="001F5A80">
        <w:t xml:space="preserve">related </w:t>
      </w:r>
      <w:r w:rsidR="007C0688">
        <w:t>disturbances</w:t>
      </w:r>
      <w:r w:rsidR="00F03C61">
        <w:t xml:space="preserve"> (e.g. photopsia</w:t>
      </w:r>
      <w:r w:rsidR="003A5F08">
        <w:t>- brief flashes of light in peripheral vision)</w:t>
      </w:r>
      <w:r w:rsidR="001F5A80">
        <w:t xml:space="preserve"> and adverse events</w:t>
      </w:r>
      <w:r w:rsidR="00792AA7" w:rsidRPr="00792AA7">
        <w:t>, as measured by the Visual Symptom Assessment Questionnaire</w:t>
      </w:r>
      <w:r w:rsidR="00792AA7">
        <w:t xml:space="preserve"> </w:t>
      </w:r>
      <w:r w:rsidR="00792AA7">
        <w:fldChar w:fldCharType="begin"/>
      </w:r>
      <w:r w:rsidR="00792AA7">
        <w:instrText xml:space="preserve"> ADDIN ZOTERO_ITEM CSL_CITATION {"citationID":"QOLMR5fP","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792AA7">
        <w:fldChar w:fldCharType="separate"/>
      </w:r>
      <w:r w:rsidR="00792AA7" w:rsidRPr="00792AA7">
        <w:rPr>
          <w:rFonts w:cs="Calibri"/>
        </w:rPr>
        <w:t>(Bidard et al. 2025)</w:t>
      </w:r>
      <w:r w:rsidR="00792AA7">
        <w:fldChar w:fldCharType="end"/>
      </w:r>
      <w:r w:rsidR="00792AA7" w:rsidRPr="00792AA7">
        <w:t xml:space="preserve">. </w:t>
      </w:r>
    </w:p>
    <w:p w14:paraId="1ED2EC88" w14:textId="64EBAF37" w:rsidR="00320877" w:rsidRPr="00E41773" w:rsidRDefault="00F4043D" w:rsidP="7C8842D8">
      <w:pPr>
        <w:autoSpaceDE w:val="0"/>
        <w:autoSpaceDN w:val="0"/>
        <w:adjustRightInd w:val="0"/>
        <w:spacing w:line="23" w:lineRule="atLeast"/>
        <w:rPr>
          <w:rFonts w:asciiTheme="minorHAnsi" w:hAnsiTheme="minorHAnsi"/>
          <w:i/>
          <w:iCs/>
        </w:rPr>
      </w:pPr>
      <w:r w:rsidRPr="7C8842D8">
        <w:rPr>
          <w:rFonts w:asciiTheme="minorHAnsi" w:hAnsiTheme="minorHAnsi"/>
          <w:i/>
          <w:iCs/>
        </w:rPr>
        <w:t>PASC agreed with the proposed outcomes in the draft PICO confirmation</w:t>
      </w:r>
      <w:r w:rsidR="006F4A93" w:rsidRPr="7C8842D8">
        <w:rPr>
          <w:rFonts w:asciiTheme="minorHAnsi" w:hAnsiTheme="minorHAnsi"/>
          <w:i/>
          <w:iCs/>
        </w:rPr>
        <w:t xml:space="preserve">. </w:t>
      </w:r>
      <w:r w:rsidRPr="7C8842D8">
        <w:rPr>
          <w:rFonts w:asciiTheme="minorHAnsi" w:hAnsiTheme="minorHAnsi"/>
          <w:i/>
          <w:iCs/>
        </w:rPr>
        <w:t xml:space="preserve">PASC noted that the applicant will provide relevant data from SERENA-6 Clinical Study Report </w:t>
      </w:r>
      <w:r w:rsidR="14FAE458" w:rsidRPr="7C8842D8">
        <w:rPr>
          <w:rFonts w:asciiTheme="minorHAnsi" w:hAnsiTheme="minorHAnsi"/>
          <w:i/>
          <w:iCs/>
        </w:rPr>
        <w:t>in</w:t>
      </w:r>
      <w:r w:rsidRPr="7C8842D8">
        <w:rPr>
          <w:rFonts w:asciiTheme="minorHAnsi" w:hAnsiTheme="minorHAnsi"/>
          <w:i/>
          <w:iCs/>
        </w:rPr>
        <w:t xml:space="preserve"> the integrated codependent submission to PBAC and MSAC</w:t>
      </w:r>
      <w:r w:rsidR="00F76889" w:rsidRPr="7C8842D8">
        <w:rPr>
          <w:rFonts w:asciiTheme="minorHAnsi" w:hAnsiTheme="minorHAnsi"/>
          <w:i/>
          <w:iCs/>
        </w:rPr>
        <w:t>.</w:t>
      </w:r>
    </w:p>
    <w:p w14:paraId="4BBF84CB" w14:textId="77777777" w:rsidR="009B31CC" w:rsidRPr="004E3ABF" w:rsidRDefault="009B31CC" w:rsidP="00605D1E">
      <w:pPr>
        <w:pStyle w:val="Heading2"/>
      </w:pPr>
      <w:r w:rsidRPr="00490FBB">
        <w:t>Assessment framework (for investigative technologies)</w:t>
      </w:r>
    </w:p>
    <w:p w14:paraId="127AEF14" w14:textId="167B66B5" w:rsidR="008C07FD" w:rsidRPr="00415E3E" w:rsidRDefault="008C07FD" w:rsidP="00415E3E">
      <w:pPr>
        <w:pStyle w:val="Instructionaltext"/>
        <w:spacing w:before="0" w:after="240" w:line="276" w:lineRule="auto"/>
        <w:rPr>
          <w:color w:val="auto"/>
        </w:rPr>
      </w:pPr>
      <w:r w:rsidRPr="00415E3E">
        <w:rPr>
          <w:color w:val="auto"/>
        </w:rPr>
        <w:t xml:space="preserve">An initial assessment framework linking genetic testing for </w:t>
      </w:r>
      <w:r w:rsidRPr="00415E3E">
        <w:rPr>
          <w:i/>
          <w:color w:val="auto"/>
        </w:rPr>
        <w:t>ESR1</w:t>
      </w:r>
      <w:r w:rsidRPr="00415E3E">
        <w:rPr>
          <w:color w:val="auto"/>
        </w:rPr>
        <w:t xml:space="preserve"> variants to the relevant health outcomes is presented in </w:t>
      </w:r>
      <w:r w:rsidR="004F7147" w:rsidRPr="00415E3E">
        <w:rPr>
          <w:color w:val="auto"/>
        </w:rPr>
        <w:fldChar w:fldCharType="begin"/>
      </w:r>
      <w:r w:rsidR="004F7147" w:rsidRPr="00415E3E">
        <w:rPr>
          <w:color w:val="auto"/>
        </w:rPr>
        <w:instrText xml:space="preserve"> REF _Ref68327680 \h </w:instrText>
      </w:r>
      <w:r w:rsidR="004B00B7" w:rsidRPr="00415E3E">
        <w:rPr>
          <w:color w:val="auto"/>
        </w:rPr>
        <w:instrText xml:space="preserve"> \* MERGEFORMAT </w:instrText>
      </w:r>
      <w:r w:rsidR="004F7147" w:rsidRPr="00415E3E">
        <w:rPr>
          <w:color w:val="auto"/>
        </w:rPr>
      </w:r>
      <w:r w:rsidR="004F7147" w:rsidRPr="00415E3E">
        <w:rPr>
          <w:color w:val="auto"/>
        </w:rPr>
        <w:fldChar w:fldCharType="separate"/>
      </w:r>
      <w:r w:rsidR="00E662DF" w:rsidRPr="00415E3E">
        <w:rPr>
          <w:color w:val="auto"/>
        </w:rPr>
        <w:t>Figure 2</w:t>
      </w:r>
      <w:r w:rsidR="004F7147" w:rsidRPr="00415E3E">
        <w:rPr>
          <w:color w:val="auto"/>
        </w:rPr>
        <w:fldChar w:fldCharType="end"/>
      </w:r>
      <w:r w:rsidRPr="00415E3E">
        <w:rPr>
          <w:color w:val="auto"/>
        </w:rPr>
        <w:t>.</w:t>
      </w:r>
    </w:p>
    <w:p w14:paraId="5237872D" w14:textId="77777777" w:rsidR="008C07FD" w:rsidRPr="006428B8" w:rsidRDefault="008C07FD" w:rsidP="00605D1E">
      <w:pPr>
        <w:pStyle w:val="Instructionaltext"/>
      </w:pPr>
    </w:p>
    <w:p w14:paraId="12F2305D" w14:textId="72946CD3" w:rsidR="00717443" w:rsidRPr="00490FBB" w:rsidRDefault="00717443" w:rsidP="00605D1E">
      <w:r>
        <w:rPr>
          <w:noProof/>
          <w:lang w:eastAsia="en-AU"/>
        </w:rPr>
        <w:drawing>
          <wp:inline distT="0" distB="0" distL="0" distR="0" wp14:anchorId="431FC2CE" wp14:editId="462EAB73">
            <wp:extent cx="5727700" cy="2044700"/>
            <wp:effectExtent l="0" t="0" r="0" b="0"/>
            <wp:doc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58E23E9A" w14:textId="7EEC0930" w:rsidR="009B31CC" w:rsidRDefault="00AE6FE0" w:rsidP="00605D1E">
      <w:pPr>
        <w:pStyle w:val="Caption"/>
      </w:pPr>
      <w:bookmarkStart w:id="6" w:name="_Ref68327593"/>
      <w:bookmarkStart w:id="7" w:name="_Ref68327680"/>
      <w:r>
        <w:t>Figure</w:t>
      </w:r>
      <w:bookmarkEnd w:id="6"/>
      <w:r w:rsidR="00E607F3">
        <w:t> </w:t>
      </w:r>
      <w:r>
        <w:fldChar w:fldCharType="begin"/>
      </w:r>
      <w:r>
        <w:instrText xml:space="preserve"> SEQ Figure \* ARABIC </w:instrText>
      </w:r>
      <w:r>
        <w:fldChar w:fldCharType="separate"/>
      </w:r>
      <w:r w:rsidR="00470481">
        <w:rPr>
          <w:noProof/>
        </w:rPr>
        <w:t>2</w:t>
      </w:r>
      <w:r>
        <w:fldChar w:fldCharType="end"/>
      </w:r>
      <w:bookmarkEnd w:id="7"/>
      <w:r w:rsidR="009B31CC" w:rsidRPr="00490FBB">
        <w:tab/>
        <w:t>Generic assessment framework showing the links from the test population to health outcomes</w:t>
      </w:r>
    </w:p>
    <w:p w14:paraId="534738C5" w14:textId="5594621B" w:rsidR="00C40CC4" w:rsidRPr="00C40CC4" w:rsidRDefault="00C40CC4" w:rsidP="00605D1E">
      <w:pPr>
        <w:pStyle w:val="Tablenotes"/>
        <w:rPr>
          <w:szCs w:val="18"/>
        </w:rPr>
      </w:pPr>
      <w:r w:rsidRPr="00C40CC4">
        <w:rPr>
          <w:szCs w:val="18"/>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623310AD" w14:textId="77777777" w:rsidR="00421080" w:rsidRPr="00415E3E" w:rsidRDefault="00421080" w:rsidP="00415E3E">
      <w:pPr>
        <w:pStyle w:val="Instructionaltext-afterfiguretable"/>
        <w:spacing w:before="120"/>
        <w:rPr>
          <w:color w:val="auto"/>
        </w:rPr>
      </w:pPr>
      <w:r w:rsidRPr="00415E3E">
        <w:rPr>
          <w:color w:val="auto"/>
        </w:rPr>
        <w:t>Assessment questions for a claim of superiority:</w:t>
      </w:r>
    </w:p>
    <w:p w14:paraId="5C13AEF6" w14:textId="31A15808" w:rsidR="00421080" w:rsidRPr="00415E3E" w:rsidRDefault="00421080" w:rsidP="00DE13A6">
      <w:pPr>
        <w:pStyle w:val="Instructionaltext-afterfiguretable"/>
        <w:numPr>
          <w:ilvl w:val="0"/>
          <w:numId w:val="20"/>
        </w:numPr>
        <w:spacing w:before="120"/>
        <w:rPr>
          <w:color w:val="auto"/>
        </w:rPr>
      </w:pPr>
      <w:r w:rsidRPr="00415E3E">
        <w:rPr>
          <w:color w:val="auto"/>
        </w:rPr>
        <w:t xml:space="preserve">Does the use of genetic testing for </w:t>
      </w:r>
      <w:r w:rsidRPr="00415E3E">
        <w:rPr>
          <w:i/>
          <w:color w:val="auto"/>
        </w:rPr>
        <w:t>ESR1</w:t>
      </w:r>
      <w:r w:rsidRPr="00415E3E">
        <w:rPr>
          <w:color w:val="auto"/>
        </w:rPr>
        <w:t xml:space="preserve"> variants in place of no testing result in the claimed superior health outcomes?</w:t>
      </w:r>
    </w:p>
    <w:p w14:paraId="7A2C05B4" w14:textId="77777777" w:rsidR="00421080" w:rsidRPr="00415E3E" w:rsidRDefault="00421080" w:rsidP="00DE13A6">
      <w:pPr>
        <w:pStyle w:val="Instructionaltext-afterfiguretable"/>
        <w:numPr>
          <w:ilvl w:val="0"/>
          <w:numId w:val="20"/>
        </w:numPr>
        <w:spacing w:before="120"/>
        <w:rPr>
          <w:color w:val="auto"/>
        </w:rPr>
      </w:pPr>
      <w:r w:rsidRPr="00415E3E">
        <w:rPr>
          <w:color w:val="auto"/>
        </w:rPr>
        <w:t xml:space="preserve">What is the accuracy of NGS (sensitivity, specificity) using ctDNA extracted from blood (liquid biopsy)? How does this differ from </w:t>
      </w:r>
      <w:proofErr w:type="spellStart"/>
      <w:r w:rsidRPr="00415E3E">
        <w:rPr>
          <w:color w:val="auto"/>
        </w:rPr>
        <w:t>ddPCR</w:t>
      </w:r>
      <w:proofErr w:type="spellEnd"/>
      <w:r w:rsidRPr="00415E3E">
        <w:rPr>
          <w:color w:val="auto"/>
        </w:rPr>
        <w:t xml:space="preserve">? What are the implications of discordance between these techniques? </w:t>
      </w:r>
    </w:p>
    <w:p w14:paraId="05E3D1A4" w14:textId="24BDF2CD" w:rsidR="00421080" w:rsidRPr="00415E3E" w:rsidRDefault="00421080" w:rsidP="00DE13A6">
      <w:pPr>
        <w:pStyle w:val="Instructionaltext-afterfiguretable"/>
        <w:numPr>
          <w:ilvl w:val="0"/>
          <w:numId w:val="20"/>
        </w:numPr>
        <w:spacing w:before="120"/>
        <w:rPr>
          <w:color w:val="auto"/>
        </w:rPr>
      </w:pPr>
      <w:r w:rsidRPr="00415E3E">
        <w:rPr>
          <w:color w:val="auto"/>
        </w:rPr>
        <w:t>Does the availability of new information (</w:t>
      </w:r>
      <w:r w:rsidRPr="00415E3E">
        <w:rPr>
          <w:i/>
          <w:color w:val="auto"/>
        </w:rPr>
        <w:t>ESR1</w:t>
      </w:r>
      <w:r w:rsidRPr="00415E3E">
        <w:rPr>
          <w:color w:val="auto"/>
        </w:rPr>
        <w:t xml:space="preserve"> variants) lead to a change in management of the patient?</w:t>
      </w:r>
    </w:p>
    <w:p w14:paraId="0FEE2ED0" w14:textId="74FF2F25" w:rsidR="00421080" w:rsidRPr="00415E3E" w:rsidRDefault="00421080" w:rsidP="00DE13A6">
      <w:pPr>
        <w:pStyle w:val="Instructionaltext-afterfiguretable"/>
        <w:numPr>
          <w:ilvl w:val="0"/>
          <w:numId w:val="20"/>
        </w:numPr>
        <w:spacing w:before="120"/>
        <w:rPr>
          <w:color w:val="auto"/>
        </w:rPr>
      </w:pPr>
      <w:r w:rsidRPr="00415E3E">
        <w:rPr>
          <w:color w:val="auto"/>
        </w:rPr>
        <w:t xml:space="preserve">Do the differences in management derived from testing (switch from an AI to </w:t>
      </w:r>
      <w:proofErr w:type="spellStart"/>
      <w:r w:rsidRPr="00415E3E">
        <w:rPr>
          <w:color w:val="auto"/>
        </w:rPr>
        <w:t>camizestrant</w:t>
      </w:r>
      <w:proofErr w:type="spellEnd"/>
      <w:r w:rsidRPr="00415E3E">
        <w:rPr>
          <w:color w:val="auto"/>
        </w:rPr>
        <w:t xml:space="preserve"> in combination with a CDK4/6 inhibitor for patients with </w:t>
      </w:r>
      <w:r w:rsidRPr="00415E3E">
        <w:rPr>
          <w:i/>
          <w:color w:val="auto"/>
        </w:rPr>
        <w:t>ESR1</w:t>
      </w:r>
      <w:r w:rsidRPr="00415E3E">
        <w:rPr>
          <w:color w:val="auto"/>
        </w:rPr>
        <w:t xml:space="preserve"> variants) result in the claimed superior health outcomes (PFS, OS, </w:t>
      </w:r>
      <w:proofErr w:type="spellStart"/>
      <w:r w:rsidRPr="00415E3E">
        <w:rPr>
          <w:color w:val="auto"/>
        </w:rPr>
        <w:t>HRQoL</w:t>
      </w:r>
      <w:proofErr w:type="spellEnd"/>
      <w:r w:rsidRPr="00415E3E">
        <w:rPr>
          <w:color w:val="auto"/>
        </w:rPr>
        <w:t>)?</w:t>
      </w:r>
    </w:p>
    <w:p w14:paraId="3F8697D0" w14:textId="70D3664A" w:rsidR="00421080" w:rsidRPr="00415E3E" w:rsidRDefault="00421080" w:rsidP="00DE13A6">
      <w:pPr>
        <w:pStyle w:val="Instructionaltext-afterfiguretable"/>
        <w:numPr>
          <w:ilvl w:val="0"/>
          <w:numId w:val="20"/>
        </w:numPr>
        <w:spacing w:before="120"/>
        <w:rPr>
          <w:color w:val="auto"/>
        </w:rPr>
      </w:pPr>
      <w:r w:rsidRPr="00415E3E">
        <w:rPr>
          <w:color w:val="auto"/>
        </w:rPr>
        <w:t>Do the differences in management derived from testing (</w:t>
      </w:r>
      <w:proofErr w:type="spellStart"/>
      <w:r w:rsidR="00CA053D">
        <w:rPr>
          <w:color w:val="auto"/>
        </w:rPr>
        <w:t>camizestrant</w:t>
      </w:r>
      <w:proofErr w:type="spellEnd"/>
      <w:r w:rsidRPr="00415E3E">
        <w:rPr>
          <w:color w:val="auto"/>
        </w:rPr>
        <w:t xml:space="preserve"> treatment for patients with </w:t>
      </w:r>
      <w:r w:rsidRPr="0028268F">
        <w:rPr>
          <w:i/>
          <w:color w:val="auto"/>
        </w:rPr>
        <w:t>ESR1</w:t>
      </w:r>
      <w:r w:rsidRPr="00415E3E">
        <w:rPr>
          <w:color w:val="auto"/>
        </w:rPr>
        <w:t xml:space="preserve"> </w:t>
      </w:r>
      <w:r w:rsidR="00EC1280">
        <w:rPr>
          <w:color w:val="auto"/>
        </w:rPr>
        <w:t>variant</w:t>
      </w:r>
      <w:r w:rsidR="00EC1280" w:rsidRPr="00415E3E">
        <w:rPr>
          <w:color w:val="auto"/>
        </w:rPr>
        <w:t>s</w:t>
      </w:r>
      <w:r w:rsidRPr="00415E3E">
        <w:rPr>
          <w:color w:val="auto"/>
        </w:rPr>
        <w:t>) result in the claimed superior surrogate outcomes (</w:t>
      </w:r>
      <w:r w:rsidR="00DE6346" w:rsidRPr="00415E3E">
        <w:rPr>
          <w:color w:val="auto"/>
        </w:rPr>
        <w:t>objective response</w:t>
      </w:r>
      <w:r w:rsidRPr="00415E3E">
        <w:rPr>
          <w:color w:val="auto"/>
        </w:rPr>
        <w:t>)?</w:t>
      </w:r>
    </w:p>
    <w:p w14:paraId="297ACD85" w14:textId="6F66DEE7" w:rsidR="00421080" w:rsidRPr="00415E3E" w:rsidRDefault="00421080" w:rsidP="00DE13A6">
      <w:pPr>
        <w:pStyle w:val="Instructionaltext-afterfiguretable"/>
        <w:numPr>
          <w:ilvl w:val="0"/>
          <w:numId w:val="20"/>
        </w:numPr>
        <w:spacing w:before="120"/>
        <w:rPr>
          <w:color w:val="auto"/>
        </w:rPr>
      </w:pPr>
      <w:r w:rsidRPr="00415E3E">
        <w:rPr>
          <w:color w:val="auto"/>
        </w:rPr>
        <w:t>Is the observed chan</w:t>
      </w:r>
      <w:r w:rsidR="00A94BBD" w:rsidRPr="00415E3E">
        <w:rPr>
          <w:color w:val="auto"/>
        </w:rPr>
        <w:t>g</w:t>
      </w:r>
      <w:r w:rsidRPr="00415E3E">
        <w:rPr>
          <w:color w:val="auto"/>
        </w:rPr>
        <w:t>e in surrogate</w:t>
      </w:r>
      <w:r>
        <w:rPr>
          <w:color w:val="auto"/>
        </w:rPr>
        <w:t xml:space="preserve"> </w:t>
      </w:r>
      <w:r w:rsidR="00747250">
        <w:rPr>
          <w:color w:val="auto"/>
        </w:rPr>
        <w:t>outcomes</w:t>
      </w:r>
      <w:r w:rsidRPr="00415E3E">
        <w:rPr>
          <w:color w:val="auto"/>
        </w:rPr>
        <w:t xml:space="preserve"> (</w:t>
      </w:r>
      <w:r w:rsidR="00DE6346" w:rsidRPr="00415E3E">
        <w:rPr>
          <w:color w:val="auto"/>
        </w:rPr>
        <w:t>objective response</w:t>
      </w:r>
      <w:r w:rsidRPr="00415E3E">
        <w:rPr>
          <w:color w:val="auto"/>
        </w:rPr>
        <w:t>) associated with the concomitant chan</w:t>
      </w:r>
      <w:r w:rsidR="00A94BBD" w:rsidRPr="00415E3E">
        <w:rPr>
          <w:color w:val="auto"/>
        </w:rPr>
        <w:t>g</w:t>
      </w:r>
      <w:r w:rsidRPr="00415E3E">
        <w:rPr>
          <w:color w:val="auto"/>
        </w:rPr>
        <w:t xml:space="preserve">e in claimed health outcomes (PFS, OS, </w:t>
      </w:r>
      <w:proofErr w:type="spellStart"/>
      <w:r w:rsidRPr="00415E3E">
        <w:rPr>
          <w:color w:val="auto"/>
        </w:rPr>
        <w:t>HRQoL</w:t>
      </w:r>
      <w:proofErr w:type="spellEnd"/>
      <w:r w:rsidRPr="00415E3E">
        <w:rPr>
          <w:color w:val="auto"/>
        </w:rPr>
        <w:t>)? And how strong is the association?</w:t>
      </w:r>
    </w:p>
    <w:p w14:paraId="672B41AE" w14:textId="2AD36F52" w:rsidR="00421080" w:rsidRPr="00415E3E" w:rsidRDefault="00421080" w:rsidP="00DE13A6">
      <w:pPr>
        <w:pStyle w:val="Instructionaltext-afterfiguretable"/>
        <w:numPr>
          <w:ilvl w:val="0"/>
          <w:numId w:val="20"/>
        </w:numPr>
        <w:spacing w:before="120"/>
        <w:rPr>
          <w:color w:val="auto"/>
        </w:rPr>
      </w:pPr>
      <w:r w:rsidRPr="00415E3E">
        <w:rPr>
          <w:color w:val="auto"/>
        </w:rPr>
        <w:t xml:space="preserve">What are the adverse events associated with testing for </w:t>
      </w:r>
      <w:r w:rsidRPr="00415E3E">
        <w:rPr>
          <w:i/>
          <w:color w:val="auto"/>
        </w:rPr>
        <w:t>ESR1</w:t>
      </w:r>
      <w:r w:rsidRPr="00415E3E">
        <w:rPr>
          <w:color w:val="auto"/>
        </w:rPr>
        <w:t xml:space="preserve"> variants compared to a no testing strategy?</w:t>
      </w:r>
    </w:p>
    <w:p w14:paraId="01838C4D" w14:textId="7D7178DB" w:rsidR="00421080" w:rsidRDefault="00421080" w:rsidP="00DE13A6">
      <w:pPr>
        <w:pStyle w:val="Instructionaltext-afterfiguretable"/>
        <w:numPr>
          <w:ilvl w:val="0"/>
          <w:numId w:val="20"/>
        </w:numPr>
        <w:spacing w:before="120"/>
        <w:rPr>
          <w:color w:val="auto"/>
        </w:rPr>
      </w:pPr>
      <w:r w:rsidRPr="00415E3E">
        <w:rPr>
          <w:color w:val="auto"/>
        </w:rPr>
        <w:t xml:space="preserve">What are the adverse events associated with </w:t>
      </w:r>
      <w:proofErr w:type="spellStart"/>
      <w:r w:rsidRPr="00415E3E">
        <w:rPr>
          <w:color w:val="auto"/>
        </w:rPr>
        <w:t>camizestrant</w:t>
      </w:r>
      <w:proofErr w:type="spellEnd"/>
      <w:r w:rsidRPr="00415E3E">
        <w:rPr>
          <w:color w:val="auto"/>
        </w:rPr>
        <w:t xml:space="preserve"> treatment for patients with </w:t>
      </w:r>
      <w:r w:rsidRPr="00415E3E">
        <w:rPr>
          <w:i/>
          <w:color w:val="auto"/>
        </w:rPr>
        <w:t>ESR1</w:t>
      </w:r>
      <w:r w:rsidRPr="00415E3E">
        <w:rPr>
          <w:color w:val="auto"/>
        </w:rPr>
        <w:t xml:space="preserve"> </w:t>
      </w:r>
      <w:r w:rsidR="00F624CE" w:rsidRPr="00415E3E">
        <w:rPr>
          <w:color w:val="auto"/>
        </w:rPr>
        <w:t>variant</w:t>
      </w:r>
      <w:r w:rsidRPr="00415E3E">
        <w:rPr>
          <w:color w:val="auto"/>
        </w:rPr>
        <w:t xml:space="preserve">s? What are the adverse events associated with SOC for patients without </w:t>
      </w:r>
      <w:r w:rsidRPr="00415E3E">
        <w:rPr>
          <w:i/>
          <w:color w:val="auto"/>
        </w:rPr>
        <w:t>ESR1</w:t>
      </w:r>
      <w:r w:rsidRPr="00415E3E">
        <w:rPr>
          <w:color w:val="auto"/>
        </w:rPr>
        <w:t xml:space="preserve"> </w:t>
      </w:r>
      <w:r w:rsidR="00F624CE" w:rsidRPr="00415E3E">
        <w:rPr>
          <w:color w:val="auto"/>
        </w:rPr>
        <w:t>variants</w:t>
      </w:r>
      <w:r w:rsidRPr="00415E3E">
        <w:rPr>
          <w:color w:val="auto"/>
        </w:rPr>
        <w:t>?</w:t>
      </w:r>
    </w:p>
    <w:p w14:paraId="75EBD79B" w14:textId="7A060CDA" w:rsidR="00454F6B" w:rsidRPr="00CC0017" w:rsidRDefault="00F4043D" w:rsidP="00FD7AE2">
      <w:pPr>
        <w:rPr>
          <w:i/>
          <w:iCs/>
        </w:rPr>
      </w:pPr>
      <w:r w:rsidRPr="006F4A93">
        <w:rPr>
          <w:i/>
          <w:iCs/>
        </w:rPr>
        <w:t>PASC did not raise any concerns with the proposed Assessment Framework.</w:t>
      </w:r>
    </w:p>
    <w:p w14:paraId="6069F0B5" w14:textId="77777777" w:rsidR="00D73332" w:rsidRPr="00490FBB" w:rsidRDefault="00D73332" w:rsidP="00CC0017">
      <w:pPr>
        <w:pStyle w:val="Heading2"/>
        <w:rPr>
          <w:b/>
          <w:bCs/>
          <w:i/>
        </w:rPr>
      </w:pPr>
      <w:r w:rsidRPr="00490FBB">
        <w:t>Clinical management algorithms</w:t>
      </w:r>
    </w:p>
    <w:p w14:paraId="6F7DC184" w14:textId="77777777" w:rsidR="00C66871" w:rsidRPr="00415E3E" w:rsidRDefault="00C66871" w:rsidP="00CC0017">
      <w:pPr>
        <w:pStyle w:val="Instructionaltext"/>
        <w:keepNext/>
        <w:keepLines/>
        <w:rPr>
          <w:b/>
          <w:color w:val="auto"/>
        </w:rPr>
      </w:pPr>
      <w:r w:rsidRPr="00415E3E">
        <w:rPr>
          <w:b/>
          <w:color w:val="auto"/>
        </w:rPr>
        <w:t>Current clinical management algorithm (comparator)</w:t>
      </w:r>
    </w:p>
    <w:p w14:paraId="57C6AD86" w14:textId="17572A9D" w:rsidR="008047A2" w:rsidRPr="00415E3E" w:rsidRDefault="002A6384" w:rsidP="00CC0017">
      <w:pPr>
        <w:pStyle w:val="Instructionaltext"/>
        <w:keepNext/>
        <w:keepLines/>
        <w:spacing w:before="0" w:after="240" w:line="276" w:lineRule="auto"/>
        <w:rPr>
          <w:color w:val="auto"/>
        </w:rPr>
      </w:pPr>
      <w:r>
        <w:rPr>
          <w:color w:val="auto"/>
        </w:rPr>
        <w:t xml:space="preserve">The current clinical management algorithm for patients diagnosed with HR-positive HER2-negative locally advanced and metastatic breast cancer is shown in Figure 3. </w:t>
      </w:r>
      <w:r w:rsidR="00F624CE" w:rsidRPr="00415E3E">
        <w:rPr>
          <w:color w:val="auto"/>
        </w:rPr>
        <w:t>Australian clinical practice is informed by international treatment guidelines, including those from the US (National Comprehensive Cancer Network [NCCN]</w:t>
      </w:r>
      <w:r w:rsidR="003F11D0" w:rsidRPr="00415E3E">
        <w:rPr>
          <w:color w:val="auto"/>
        </w:rPr>
        <w:t xml:space="preserve"> and the American Society of Clinical Oncology [ASCO]</w:t>
      </w:r>
      <w:r w:rsidR="00F624CE" w:rsidRPr="00415E3E">
        <w:rPr>
          <w:color w:val="auto"/>
        </w:rPr>
        <w:t>) and Europe (ESMO</w:t>
      </w:r>
      <w:r w:rsidR="00F624CE" w:rsidRPr="004E2195">
        <w:rPr>
          <w:color w:val="auto"/>
        </w:rPr>
        <w:t>).</w:t>
      </w:r>
      <w:r w:rsidR="00F624CE" w:rsidRPr="00415E3E">
        <w:rPr>
          <w:color w:val="auto"/>
        </w:rPr>
        <w:t xml:space="preserve"> </w:t>
      </w:r>
      <w:r w:rsidR="008047A2" w:rsidRPr="00415E3E">
        <w:rPr>
          <w:color w:val="auto"/>
        </w:rPr>
        <w:t>Except for patients with visceral crisis (imminent organ failure) in whom chemotherapy is recommended, endocrine therapy plus a CDK4/6 inhibitor is the recommended SOC first-line treatment for patients with newly diagnosed HR+/HER2- locally advanced or metastatic breast</w:t>
      </w:r>
      <w:r w:rsidR="008047A2">
        <w:rPr>
          <w:color w:val="auto"/>
        </w:rPr>
        <w:t xml:space="preserve"> </w:t>
      </w:r>
      <w:r w:rsidR="007343A7">
        <w:rPr>
          <w:color w:val="auto"/>
        </w:rPr>
        <w:t>cancer</w:t>
      </w:r>
      <w:r w:rsidR="008047A2" w:rsidRPr="00415E3E">
        <w:rPr>
          <w:color w:val="auto"/>
        </w:rPr>
        <w:t xml:space="preserve"> </w:t>
      </w:r>
      <w:r w:rsidR="008047A2" w:rsidRPr="00415E3E">
        <w:rPr>
          <w:color w:val="auto"/>
        </w:rPr>
        <w:fldChar w:fldCharType="begin"/>
      </w:r>
      <w:r w:rsidR="008047A2" w:rsidRPr="00415E3E">
        <w:rPr>
          <w:color w:val="auto"/>
        </w:rPr>
        <w:instrText xml:space="preserve"> ADDIN ZOTERO_ITEM CSL_CITATION {"citationID":"HrU9W6fU","properties":{"formattedCitation":"(Al Sukhun et al., 2024; Gennari et al., 2021; NCCN, 2023)","plainCitation":"(Al Sukhun et al., 2024; Gennari et al., 2021; NCCN, 2023)","noteIndex":0},"citationItems":[{"id":1010,"uris":["http://zotero.org/users/local/Kw89WoMg/items/DXLJ4DTF"],"itemData":{"id":1010,"type":"article-journal","abstract":"PurposeTo guide clinicians and policymakers in three global resource-constrained settings on treating patients with metastatic breast cancer (MBC) when Maximal setting–guideline recommended treatment is unavailable.MethodsA multidisciplinary, multinational panel reviewed existing ASCO guidelines and conducted modified ADAPTE and formal consensus processes.ResultsFour published resource-agnostic guidelines were adapted for resource-constrained settings; informing two rounds of formal consensus; recommendations received ≥75% agreement.RecommendationsClinicians should recommend treatment according to menopausal status, pathological and biomarker features when quality results are available. In first-line, for hormone receptor (HR)–positive MBC, when a non-steroidal aromatase inhibitor and CDK 4/6 inhibitor combination is unavailable, use hormonal therapy alone. For life-threatening disease, use single-agent chemotherapy or surgery for local control. For premenopausal patients, use ovarian suppression or ablation plus hormone therapy in Basic settings. For human epidermal growth factor receptor 2 (HER2)–positive MBC, if trastuzumab, pertuzumab, and chemotherapy are unavailable, use trastuzumab and chemotherapy; if unavailable, use chemotherapy. For HER2-positive, HR-positive MBC, use standard first-line therapy, or endocrine therapy if contraindications. For triple-negative MBC with unknown PD-L1 status, or if PD-L1–positive and immunotherapy unavailable, use single-agent chemotherapy. For germline BRCA1/2 mutation–positive MBC, if poly(ADP-ribose) polymerase inhibitor is unavailable, use hormonal therapy (HR-positive MBC) and chemotherapy (HR-negative MBC). In second-line, for HR-positive MBC, Enhanced setting recommendations depend on prior treatment; for Limited, use tamoxifen or chemotherapy. For HER2-positive MBC, if trastuzumab deruxtecan is unavailable, use trastuzumab emtansine; if unavailable, capecitabine and lapatinib; if unavailable, trastuzumab and/or chemotherapy (hormonal therapy alone for HR-positive MBC).Additional information is available at www.asco.org/resource-stratified-guidelines. It is ASCO's view that healthcare providers and system decision-makers should be guided by the recommendations for the highest stratum of resources available. The guideline is intended to complement but not replace local guidelines.","container-title":"JCO Global Oncology","DOI":"10.1200/GO.23.00285","issue":"10","journalAbbreviation":"JCO Glob Oncol","page":"e2300285","publisher":"Wolters Kluwer","source":"ascopubs.org (Atypon)","title":"Systemic Treatment of Patients With Metastatic Breast Cancer: ASCO Resource–Stratified Guideline","title-short":"Systemic Treatment of Patients With Metastatic Breast Cancer","author":[{"family":"Al Sukhun","given":"Sana"},{"family":"Temin","given":"Sarah"},{"family":"Barrios","given":"Carlos H."},{"family":"Antone","given":"Nicoleta Zenovia"},{"family":"Guerra","given":"Yanin Chavarri"},{"family":"Chavez-MacGregor","given":"Mariana"},{"family":"Chopra","given":"Rakesh"},{"family":"Danso","given":"Michael A."},{"family":"Gomez","given":"Henry Leonidas"},{"family":"Homian","given":"N’Da Marcelin"},{"family":"Kandil","given":"Alaa"},{"family":"Kithaka","given":"Benda"},{"family":"Koczwara","given":"Bogda"},{"family":"Moy","given":"Beverly"},{"family":"Nakigudde","given":"Gertrude"},{"family":"Petracci","given":"Fernando Enrique"},{"family":"Rugo","given":"Hope S."},{"family":"El Saghir","given":"Nagi S."},{"family":"Arun","given":"Banu K."}],"issued":{"date-parts":[["2024",1]]}}},{"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1007,"uris":["http://zotero.org/users/local/Kw89WoMg/items/YE4HZI26"],"itemData":{"id":1007,"type":"webpage","title":"NCCN Guidelines® Insights: Breast Cancer, Version 4.2023 in: Journal of the National Comprehensive Cancer Network Volume 21 Issue 6 (2023)","URL":"https://jnccn.org/view/journals/jnccn/21/6/article-p594.xml","author":[{"family":"NCCN","given":""}],"accessed":{"date-parts":[["2026",3,3]]},"issued":{"date-parts":[["2023"]]}}}],"schema":"https://github.com/citation-style-language/schema/raw/master/csl-citation.json"} </w:instrText>
      </w:r>
      <w:r w:rsidR="008047A2" w:rsidRPr="00415E3E">
        <w:rPr>
          <w:color w:val="auto"/>
        </w:rPr>
        <w:fldChar w:fldCharType="separate"/>
      </w:r>
      <w:r w:rsidR="008047A2" w:rsidRPr="00415E3E">
        <w:rPr>
          <w:color w:val="auto"/>
        </w:rPr>
        <w:t>(Al Sukhun et al. 2024; Gennari et al. 2021; NCCN 2023)</w:t>
      </w:r>
      <w:r w:rsidR="008047A2" w:rsidRPr="00415E3E">
        <w:rPr>
          <w:color w:val="auto"/>
        </w:rPr>
        <w:fldChar w:fldCharType="end"/>
      </w:r>
      <w:r w:rsidR="008047A2" w:rsidRPr="00415E3E">
        <w:rPr>
          <w:color w:val="auto"/>
        </w:rPr>
        <w:t xml:space="preserve">. The choice of endocrine therapy is generally an AI, however </w:t>
      </w:r>
      <w:r w:rsidR="008047A2" w:rsidRPr="00402B80">
        <w:rPr>
          <w:color w:val="auto"/>
        </w:rPr>
        <w:t>for a small proportion of patients (primarily patients with primary endocrine therapy resistance</w:t>
      </w:r>
      <w:r w:rsidR="008047A2" w:rsidRPr="00415E3E">
        <w:rPr>
          <w:color w:val="auto"/>
        </w:rPr>
        <w:t xml:space="preserve"> </w:t>
      </w:r>
      <w:r w:rsidR="008047A2" w:rsidRPr="00402B80">
        <w:rPr>
          <w:color w:val="auto"/>
        </w:rPr>
        <w:t xml:space="preserve">or early relapse on/after adjuvant AI), fulvestrant is used. Patients who have received adjuvant CDK4/6 inhibitor in the early breast cancer setting are unable to be re-treated with a CDK4/6 inhibitor due to the current PBS once in a lifetime restriction and will therefore receive endocrine monotherapy or chemotherapy, depending on their disease characteristics. </w:t>
      </w:r>
    </w:p>
    <w:p w14:paraId="463251F1" w14:textId="441C68A4" w:rsidR="00F624CE" w:rsidRPr="00415E3E" w:rsidRDefault="00F624CE" w:rsidP="00806531">
      <w:pPr>
        <w:pStyle w:val="Instructionaltext"/>
        <w:spacing w:before="0" w:after="240" w:line="276" w:lineRule="auto"/>
        <w:rPr>
          <w:color w:val="auto"/>
        </w:rPr>
      </w:pPr>
      <w:r w:rsidRPr="00415E3E">
        <w:rPr>
          <w:color w:val="auto"/>
          <w:shd w:val="clear" w:color="auto" w:fill="FBFBFB"/>
        </w:rPr>
        <w:t xml:space="preserve">Selection of second and subsequent lines of therapy is dependent on </w:t>
      </w:r>
      <w:r w:rsidR="001226BE" w:rsidRPr="00415E3E">
        <w:rPr>
          <w:color w:val="auto"/>
          <w:shd w:val="clear" w:color="auto" w:fill="FBFBFB"/>
        </w:rPr>
        <w:t>prior therapies</w:t>
      </w:r>
      <w:r w:rsidR="006C525C" w:rsidRPr="00415E3E">
        <w:rPr>
          <w:color w:val="auto"/>
          <w:shd w:val="clear" w:color="auto" w:fill="FBFBFB"/>
        </w:rPr>
        <w:t xml:space="preserve"> used</w:t>
      </w:r>
      <w:r w:rsidR="001226BE" w:rsidRPr="00415E3E">
        <w:rPr>
          <w:color w:val="auto"/>
          <w:shd w:val="clear" w:color="auto" w:fill="FBFBFB"/>
        </w:rPr>
        <w:t xml:space="preserve">, </w:t>
      </w:r>
      <w:r w:rsidRPr="00415E3E">
        <w:rPr>
          <w:color w:val="auto"/>
          <w:shd w:val="clear" w:color="auto" w:fill="FBFBFB"/>
        </w:rPr>
        <w:t>disease aggressiveness, organ function</w:t>
      </w:r>
      <w:r w:rsidR="00F77F1D" w:rsidRPr="00415E3E">
        <w:rPr>
          <w:color w:val="auto"/>
          <w:shd w:val="clear" w:color="auto" w:fill="FBFBFB"/>
        </w:rPr>
        <w:t>, menopausal status</w:t>
      </w:r>
      <w:r w:rsidRPr="00415E3E">
        <w:rPr>
          <w:color w:val="auto"/>
          <w:shd w:val="clear" w:color="auto" w:fill="FBFBFB"/>
        </w:rPr>
        <w:t xml:space="preserve"> and consideration of associated toxicities</w:t>
      </w:r>
      <w:r w:rsidR="00F77F1D" w:rsidRPr="00415E3E">
        <w:rPr>
          <w:color w:val="auto"/>
          <w:shd w:val="clear" w:color="auto" w:fill="FBFBFB"/>
        </w:rPr>
        <w:t xml:space="preserve"> </w:t>
      </w:r>
      <w:r w:rsidR="00F77F1D" w:rsidRPr="00415E3E">
        <w:rPr>
          <w:color w:val="auto"/>
          <w:shd w:val="clear" w:color="auto" w:fill="FBFBFB"/>
        </w:rPr>
        <w:fldChar w:fldCharType="begin"/>
      </w:r>
      <w:r w:rsidR="00F77F1D" w:rsidRPr="00415E3E">
        <w:rPr>
          <w:color w:val="auto"/>
          <w:shd w:val="clear" w:color="auto" w:fill="FBFBFB"/>
        </w:rPr>
        <w:instrText xml:space="preserve"> ADDIN ZOTERO_ITEM CSL_CITATION {"citationID":"UapIyzjK","properties":{"formattedCitation":"(Al Sukhun et al., 2024; Gennari et al., 2021; NCCN, 2023)","plainCitation":"(Al Sukhun et al., 2024; Gennari et al., 2021; NCCN, 2023)","noteIndex":0},"citationItems":[{"id":1010,"uris":["http://zotero.org/users/local/Kw89WoMg/items/DXLJ4DTF"],"itemData":{"id":1010,"type":"article-journal","abstract":"PurposeTo guide clinicians and policymakers in three global resource-constrained settings on treating patients with metastatic breast cancer (MBC) when Maximal setting–guideline recommended treatment is unavailable.MethodsA multidisciplinary, multinational panel reviewed existing ASCO guidelines and conducted modified ADAPTE and formal consensus processes.ResultsFour published resource-agnostic guidelines were adapted for resource-constrained settings; informing two rounds of formal consensus; recommendations received ≥75% agreement.RecommendationsClinicians should recommend treatment according to menopausal status, pathological and biomarker features when quality results are available. In first-line, for hormone receptor (HR)–positive MBC, when a non-steroidal aromatase inhibitor and CDK 4/6 inhibitor combination is unavailable, use hormonal therapy alone. For life-threatening disease, use single-agent chemotherapy or surgery for local control. For premenopausal patients, use ovarian suppression or ablation plus hormone therapy in Basic settings. For human epidermal growth factor receptor 2 (HER2)–positive MBC, if trastuzumab, pertuzumab, and chemotherapy are unavailable, use trastuzumab and chemotherapy; if unavailable, use chemotherapy. For HER2-positive, HR-positive MBC, use standard first-line therapy, or endocrine therapy if contraindications. For triple-negative MBC with unknown PD-L1 status, or if PD-L1–positive and immunotherapy unavailable, use single-agent chemotherapy. For germline BRCA1/2 mutation–positive MBC, if poly(ADP-ribose) polymerase inhibitor is unavailable, use hormonal therapy (HR-positive MBC) and chemotherapy (HR-negative MBC). In second-line, for HR-positive MBC, Enhanced setting recommendations depend on prior treatment; for Limited, use tamoxifen or chemotherapy. For HER2-positive MBC, if trastuzumab deruxtecan is unavailable, use trastuzumab emtansine; if unavailable, capecitabine and lapatinib; if unavailable, trastuzumab and/or chemotherapy (hormonal therapy alone for HR-positive MBC).Additional information is available at www.asco.org/resource-stratified-guidelines. It is ASCO's view that healthcare providers and system decision-makers should be guided by the recommendations for the highest stratum of resources available. The guideline is intended to complement but not replace local guidelines.","container-title":"JCO Global Oncology","DOI":"10.1200/GO.23.00285","issue":"10","journalAbbreviation":"JCO Glob Oncol","page":"e2300285","publisher":"Wolters Kluwer","source":"ascopubs.org (Atypon)","title":"Systemic Treatment of Patients With Metastatic Breast Cancer: ASCO Resource–Stratified Guideline","title-short":"Systemic Treatment of Patients With Metastatic Breast Cancer","author":[{"family":"Al Sukhun","given":"Sana"},{"family":"Temin","given":"Sarah"},{"family":"Barrios","given":"Carlos H."},{"family":"Antone","given":"Nicoleta Zenovia"},{"family":"Guerra","given":"Yanin Chavarri"},{"family":"Chavez-MacGregor","given":"Mariana"},{"family":"Chopra","given":"Rakesh"},{"family":"Danso","given":"Michael A."},{"family":"Gomez","given":"Henry Leonidas"},{"family":"Homian","given":"N’Da Marcelin"},{"family":"Kandil","given":"Alaa"},{"family":"Kithaka","given":"Benda"},{"family":"Koczwara","given":"Bogda"},{"family":"Moy","given":"Beverly"},{"family":"Nakigudde","given":"Gertrude"},{"family":"Petracci","given":"Fernando Enrique"},{"family":"Rugo","given":"Hope S."},{"family":"El Saghir","given":"Nagi S."},{"family":"Arun","given":"Banu K."}],"issued":{"date-parts":[["2024",1]]}}},{"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1007,"uris":["http://zotero.org/users/local/Kw89WoMg/items/YE4HZI26"],"itemData":{"id":1007,"type":"webpage","title":"NCCN Guidelines® Insights: Breast Cancer, Version 4.2023 in: Journal of the National Comprehensive Cancer Network Volume 21 Issue 6 (2023)","URL":"https://jnccn.org/view/journals/jnccn/21/6/article-p594.xml","author":[{"family":"NCCN","given":""}],"accessed":{"date-parts":[["2026",3,3]]},"issued":{"date-parts":[["2023"]]}}}],"schema":"https://github.com/citation-style-language/schema/raw/master/csl-citation.json"} </w:instrText>
      </w:r>
      <w:r w:rsidR="00F77F1D" w:rsidRPr="00415E3E">
        <w:rPr>
          <w:color w:val="auto"/>
          <w:shd w:val="clear" w:color="auto" w:fill="FBFBFB"/>
        </w:rPr>
        <w:fldChar w:fldCharType="separate"/>
      </w:r>
      <w:r w:rsidR="00F77F1D" w:rsidRPr="00415E3E">
        <w:rPr>
          <w:color w:val="auto"/>
        </w:rPr>
        <w:t>(Al Sukhun et al. 2024; Gennari et al. 2021; NCCN 2023)</w:t>
      </w:r>
      <w:r w:rsidR="00F77F1D" w:rsidRPr="00415E3E">
        <w:rPr>
          <w:color w:val="auto"/>
          <w:shd w:val="clear" w:color="auto" w:fill="FBFBFB"/>
        </w:rPr>
        <w:fldChar w:fldCharType="end"/>
      </w:r>
      <w:r w:rsidRPr="00415E3E">
        <w:rPr>
          <w:color w:val="auto"/>
          <w:shd w:val="clear" w:color="auto" w:fill="FBFBFB"/>
        </w:rPr>
        <w:t>.</w:t>
      </w:r>
      <w:r w:rsidR="00437183" w:rsidRPr="00415E3E">
        <w:rPr>
          <w:color w:val="auto"/>
        </w:rPr>
        <w:t xml:space="preserve"> </w:t>
      </w:r>
      <w:r w:rsidRPr="00415E3E">
        <w:rPr>
          <w:color w:val="auto"/>
        </w:rPr>
        <w:t xml:space="preserve">In </w:t>
      </w:r>
      <w:r w:rsidRPr="00415E3E">
        <w:rPr>
          <w:color w:val="auto"/>
          <w:shd w:val="clear" w:color="auto" w:fill="FBFBFB"/>
        </w:rPr>
        <w:t>general</w:t>
      </w:r>
      <w:r w:rsidR="00C33BD7" w:rsidRPr="00415E3E">
        <w:rPr>
          <w:color w:val="auto"/>
          <w:shd w:val="clear" w:color="auto" w:fill="FBFBFB"/>
        </w:rPr>
        <w:t>,</w:t>
      </w:r>
      <w:r w:rsidR="001226BE" w:rsidRPr="00415E3E">
        <w:rPr>
          <w:color w:val="auto"/>
          <w:shd w:val="clear" w:color="auto" w:fill="FBFBFB"/>
        </w:rPr>
        <w:t xml:space="preserve"> </w:t>
      </w:r>
      <w:r w:rsidRPr="00415E3E">
        <w:rPr>
          <w:color w:val="auto"/>
          <w:shd w:val="clear" w:color="auto" w:fill="FBFBFB"/>
        </w:rPr>
        <w:t>sequential endocrine therapy</w:t>
      </w:r>
      <w:r w:rsidR="00C33BD7" w:rsidRPr="00415E3E">
        <w:rPr>
          <w:color w:val="auto"/>
          <w:shd w:val="clear" w:color="auto" w:fill="FBFBFB"/>
        </w:rPr>
        <w:t xml:space="preserve"> with or without targeted therapies (CDK4/6 inhibitor if not used already, or everolimus)</w:t>
      </w:r>
      <w:r w:rsidRPr="00415E3E">
        <w:rPr>
          <w:color w:val="auto"/>
          <w:shd w:val="clear" w:color="auto" w:fill="FBFBFB"/>
        </w:rPr>
        <w:t xml:space="preserve"> is recommended unless there is imminent organ failure (where chemotherapy is recommended), until all endocrine therapy options have been exhausted or where there is evidence of endocrine resistance</w:t>
      </w:r>
      <w:r w:rsidR="00C33BD7" w:rsidRPr="00415E3E">
        <w:rPr>
          <w:color w:val="auto"/>
          <w:shd w:val="clear" w:color="auto" w:fill="FBFBFB"/>
        </w:rPr>
        <w:t xml:space="preserve"> </w:t>
      </w:r>
      <w:r w:rsidR="00C33BD7" w:rsidRPr="00415E3E">
        <w:rPr>
          <w:color w:val="auto"/>
          <w:shd w:val="clear" w:color="auto" w:fill="FBFBFB"/>
        </w:rPr>
        <w:fldChar w:fldCharType="begin"/>
      </w:r>
      <w:r w:rsidR="00C33BD7" w:rsidRPr="00415E3E">
        <w:rPr>
          <w:color w:val="auto"/>
          <w:shd w:val="clear" w:color="auto" w:fill="FBFBFB"/>
        </w:rPr>
        <w:instrText xml:space="preserve"> ADDIN ZOTERO_ITEM CSL_CITATION {"citationID":"fM9042a5","properties":{"formattedCitation":"(Al Sukhun et al., 2024; Gennari et al., 2021; NCCN, 2023)","plainCitation":"(Al Sukhun et al., 2024; Gennari et al., 2021; NCCN, 2023)","noteIndex":0},"citationItems":[{"id":1010,"uris":["http://zotero.org/users/local/Kw89WoMg/items/DXLJ4DTF"],"itemData":{"id":1010,"type":"article-journal","abstract":"PurposeTo guide clinicians and policymakers in three global resource-constrained settings on treating patients with metastatic breast cancer (MBC) when Maximal setting–guideline recommended treatment is unavailable.MethodsA multidisciplinary, multinational panel reviewed existing ASCO guidelines and conducted modified ADAPTE and formal consensus processes.ResultsFour published resource-agnostic guidelines were adapted for resource-constrained settings; informing two rounds of formal consensus; recommendations received ≥75% agreement.RecommendationsClinicians should recommend treatment according to menopausal status, pathological and biomarker features when quality results are available. In first-line, for hormone receptor (HR)–positive MBC, when a non-steroidal aromatase inhibitor and CDK 4/6 inhibitor combination is unavailable, use hormonal therapy alone. For life-threatening disease, use single-agent chemotherapy or surgery for local control. For premenopausal patients, use ovarian suppression or ablation plus hormone therapy in Basic settings. For human epidermal growth factor receptor 2 (HER2)–positive MBC, if trastuzumab, pertuzumab, and chemotherapy are unavailable, use trastuzumab and chemotherapy; if unavailable, use chemotherapy. For HER2-positive, HR-positive MBC, use standard first-line therapy, or endocrine therapy if contraindications. For triple-negative MBC with unknown PD-L1 status, or if PD-L1–positive and immunotherapy unavailable, use single-agent chemotherapy. For germline BRCA1/2 mutation–positive MBC, if poly(ADP-ribose) polymerase inhibitor is unavailable, use hormonal therapy (HR-positive MBC) and chemotherapy (HR-negative MBC). In second-line, for HR-positive MBC, Enhanced setting recommendations depend on prior treatment; for Limited, use tamoxifen or chemotherapy. For HER2-positive MBC, if trastuzumab deruxtecan is unavailable, use trastuzumab emtansine; if unavailable, capecitabine and lapatinib; if unavailable, trastuzumab and/or chemotherapy (hormonal therapy alone for HR-positive MBC).Additional information is available at www.asco.org/resource-stratified-guidelines. It is ASCO's view that healthcare providers and system decision-makers should be guided by the recommendations for the highest stratum of resources available. The guideline is intended to complement but not replace local guidelines.","container-title":"JCO Global Oncology","DOI":"10.1200/GO.23.00285","issue":"10","journalAbbreviation":"JCO Glob Oncol","page":"e2300285","publisher":"Wolters Kluwer","source":"ascopubs.org (Atypon)","title":"Systemic Treatment of Patients With Metastatic Breast Cancer: ASCO Resource–Stratified Guideline","title-short":"Systemic Treatment of Patients With Metastatic Breast Cancer","author":[{"family":"Al Sukhun","given":"Sana"},{"family":"Temin","given":"Sarah"},{"family":"Barrios","given":"Carlos H."},{"family":"Antone","given":"Nicoleta Zenovia"},{"family":"Guerra","given":"Yanin Chavarri"},{"family":"Chavez-MacGregor","given":"Mariana"},{"family":"Chopra","given":"Rakesh"},{"family":"Danso","given":"Michael A."},{"family":"Gomez","given":"Henry Leonidas"},{"family":"Homian","given":"N’Da Marcelin"},{"family":"Kandil","given":"Alaa"},{"family":"Kithaka","given":"Benda"},{"family":"Koczwara","given":"Bogda"},{"family":"Moy","given":"Beverly"},{"family":"Nakigudde","given":"Gertrude"},{"family":"Petracci","given":"Fernando Enrique"},{"family":"Rugo","given":"Hope S."},{"family":"El Saghir","given":"Nagi S."},{"family":"Arun","given":"Banu K."}],"issued":{"date-parts":[["2024",1]]}}},{"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1007,"uris":["http://zotero.org/users/local/Kw89WoMg/items/YE4HZI26"],"itemData":{"id":1007,"type":"webpage","title":"NCCN Guidelines® Insights: Breast Cancer, Version 4.2023 in: Journal of the National Comprehensive Cancer Network Volume 21 Issue 6 (2023)","URL":"https://jnccn.org/view/journals/jnccn/21/6/article-p594.xml","author":[{"family":"NCCN","given":""}],"accessed":{"date-parts":[["2026",3,3]]},"issued":{"date-parts":[["2023"]]}}}],"schema":"https://github.com/citation-style-language/schema/raw/master/csl-citation.json"} </w:instrText>
      </w:r>
      <w:r w:rsidR="00C33BD7" w:rsidRPr="00415E3E">
        <w:rPr>
          <w:color w:val="auto"/>
          <w:shd w:val="clear" w:color="auto" w:fill="FBFBFB"/>
        </w:rPr>
        <w:fldChar w:fldCharType="separate"/>
      </w:r>
      <w:r w:rsidR="00C33BD7" w:rsidRPr="00415E3E">
        <w:rPr>
          <w:color w:val="auto"/>
        </w:rPr>
        <w:t>(Al Sukhun et al. 2024; Gennari et al. 2021; NCCN 2023)</w:t>
      </w:r>
      <w:r w:rsidR="00C33BD7" w:rsidRPr="00415E3E">
        <w:rPr>
          <w:color w:val="auto"/>
          <w:shd w:val="clear" w:color="auto" w:fill="FBFBFB"/>
        </w:rPr>
        <w:fldChar w:fldCharType="end"/>
      </w:r>
      <w:r w:rsidRPr="00415E3E">
        <w:rPr>
          <w:color w:val="auto"/>
          <w:shd w:val="clear" w:color="auto" w:fill="FBFBFB"/>
        </w:rPr>
        <w:t>.</w:t>
      </w:r>
      <w:r w:rsidRPr="00415E3E">
        <w:rPr>
          <w:color w:val="auto"/>
        </w:rPr>
        <w:t xml:space="preserve"> Current PBS listed options for </w:t>
      </w:r>
      <w:r w:rsidR="00C33BD7" w:rsidRPr="00415E3E">
        <w:rPr>
          <w:color w:val="auto"/>
        </w:rPr>
        <w:t>second line</w:t>
      </w:r>
      <w:r w:rsidRPr="00415E3E">
        <w:rPr>
          <w:color w:val="auto"/>
        </w:rPr>
        <w:t xml:space="preserve"> treatment include AIs (anastrozole, letrozole, and exemestane) or fulvestrant (if not already used in previous lines of therapy), everolimus-exemestane or tamoxifen</w:t>
      </w:r>
      <w:r w:rsidR="001226BE" w:rsidRPr="00415E3E">
        <w:rPr>
          <w:color w:val="auto"/>
        </w:rPr>
        <w:t>.</w:t>
      </w:r>
      <w:r w:rsidR="00990915" w:rsidRPr="00415E3E">
        <w:rPr>
          <w:color w:val="auto"/>
        </w:rPr>
        <w:t xml:space="preserve"> For patients with germline </w:t>
      </w:r>
      <w:r w:rsidR="00990915" w:rsidRPr="00415E3E">
        <w:rPr>
          <w:i/>
          <w:color w:val="auto"/>
        </w:rPr>
        <w:t>BRCA 1/2</w:t>
      </w:r>
      <w:r w:rsidR="00990915" w:rsidRPr="00415E3E">
        <w:rPr>
          <w:color w:val="auto"/>
        </w:rPr>
        <w:t xml:space="preserve"> variants and no longer benefitting from endocrine therapy </w:t>
      </w:r>
      <w:r w:rsidR="004768B4" w:rsidRPr="00415E3E">
        <w:rPr>
          <w:color w:val="auto"/>
        </w:rPr>
        <w:t xml:space="preserve">they </w:t>
      </w:r>
      <w:r w:rsidR="00990915" w:rsidRPr="00415E3E">
        <w:rPr>
          <w:color w:val="auto"/>
        </w:rPr>
        <w:t>may be offered a</w:t>
      </w:r>
      <w:r w:rsidR="00CA053D">
        <w:rPr>
          <w:color w:val="auto"/>
        </w:rPr>
        <w:t xml:space="preserve"> poly ADP ribose polymerase inhibitor (</w:t>
      </w:r>
      <w:proofErr w:type="spellStart"/>
      <w:r w:rsidR="00990915" w:rsidRPr="00415E3E">
        <w:rPr>
          <w:color w:val="auto"/>
        </w:rPr>
        <w:t>PARPi</w:t>
      </w:r>
      <w:proofErr w:type="spellEnd"/>
      <w:r w:rsidR="00CA053D">
        <w:rPr>
          <w:color w:val="auto"/>
        </w:rPr>
        <w:t>)</w:t>
      </w:r>
      <w:r w:rsidR="00990915" w:rsidRPr="00415E3E">
        <w:rPr>
          <w:color w:val="auto"/>
        </w:rPr>
        <w:t xml:space="preserve"> rather than chemotherapy; chemotherapy may be offered if a </w:t>
      </w:r>
      <w:proofErr w:type="spellStart"/>
      <w:r w:rsidR="00990915" w:rsidRPr="00415E3E">
        <w:rPr>
          <w:color w:val="auto"/>
        </w:rPr>
        <w:t>PARPi</w:t>
      </w:r>
      <w:proofErr w:type="spellEnd"/>
      <w:r w:rsidR="00990915" w:rsidRPr="00415E3E">
        <w:rPr>
          <w:color w:val="auto"/>
        </w:rPr>
        <w:t xml:space="preserve"> is not available</w:t>
      </w:r>
      <w:r w:rsidR="005A3120">
        <w:rPr>
          <w:rFonts w:cs="Calibri"/>
          <w:color w:val="auto"/>
        </w:rPr>
        <w:t xml:space="preserve">. </w:t>
      </w:r>
    </w:p>
    <w:p w14:paraId="5C55706B" w14:textId="763F1CA9" w:rsidR="006C525C" w:rsidRDefault="00104132" w:rsidP="00806531">
      <w:pPr>
        <w:pStyle w:val="Instructionaltext"/>
        <w:spacing w:before="0" w:after="240" w:line="276" w:lineRule="auto"/>
        <w:rPr>
          <w:rFonts w:asciiTheme="minorHAnsi" w:hAnsiTheme="minorHAnsi"/>
          <w:color w:val="auto"/>
          <w:shd w:val="clear" w:color="auto" w:fill="FBFBFB"/>
        </w:rPr>
      </w:pPr>
      <w:r w:rsidRPr="00415E3E">
        <w:rPr>
          <w:color w:val="auto"/>
        </w:rPr>
        <w:t>In recent times,</w:t>
      </w:r>
      <w:r w:rsidR="002A0BA8" w:rsidRPr="00415E3E">
        <w:rPr>
          <w:color w:val="auto"/>
        </w:rPr>
        <w:t xml:space="preserve"> novel therapies for endocrine-resistant tumours</w:t>
      </w:r>
      <w:r w:rsidR="00DD3D46" w:rsidRPr="00415E3E">
        <w:rPr>
          <w:color w:val="auto"/>
        </w:rPr>
        <w:t xml:space="preserve"> have entered clinical practice</w:t>
      </w:r>
      <w:r w:rsidR="002A0BA8" w:rsidRPr="00415E3E">
        <w:rPr>
          <w:color w:val="auto"/>
        </w:rPr>
        <w:t>, utilising</w:t>
      </w:r>
      <w:r w:rsidRPr="00415E3E">
        <w:rPr>
          <w:color w:val="auto"/>
        </w:rPr>
        <w:t xml:space="preserve"> a biomarker-guided approach</w:t>
      </w:r>
      <w:r w:rsidR="00C1477F" w:rsidRPr="00415E3E">
        <w:rPr>
          <w:color w:val="auto"/>
        </w:rPr>
        <w:t xml:space="preserve"> </w:t>
      </w:r>
      <w:r w:rsidR="00C1477F" w:rsidRPr="00415E3E">
        <w:rPr>
          <w:color w:val="auto"/>
        </w:rPr>
        <w:fldChar w:fldCharType="begin"/>
      </w:r>
      <w:r w:rsidR="00C1477F" w:rsidRPr="00415E3E">
        <w:rPr>
          <w:color w:val="auto"/>
        </w:rPr>
        <w:instrText xml:space="preserve"> ADDIN ZOTERO_ITEM CSL_CITATION {"citationID":"urOXG8YR","properties":{"formattedCitation":"(Lloyd et al., 2024)","plainCitation":"(Lloyd et al., 2024)","noteIndex":0},"citationItems":[{"id":1012,"uris":["http://zotero.org/users/local/Kw89WoMg/items/B5Y7PP9M"],"itemData":{"id":1012,"type":"article-journal","abstract":"Anti-oestrogen-based therapies, often combined with a CDK4/6 inhibitor, are the current standard-of-care first-line therapy for patients with advanced-stage hormone receptor-positive (HR+) breast cancer. Resistance to anti-oestrogen agents inevitably occurs, mediated by oestrogen receptor (ER)-dependent or ER-independent mechanisms that drive tumour progression. Emerging endocrine therapies include, but are not limited to, next-generation oral ER degraders and proteolysis targeting chimeras, which might be particularly effective in patients with ESR1-mutant breast cancer. Furthermore, cancers harbouring driver alterations in oncogenic signalling pathways, including AKT and PI3K, might be susceptible to novel combination strategies involving targeted inhibitors. Next-generation CDK2/4 inhibitors are an area of active clinical investigation, and efforts are ongoing to evaluate the role of sequential CDK inhibition. Approved and emerging antibody–drug conjugates exploiting novel target antigens have also demonstrated promising clinical activity. These novel agents, as well as further identification and characterization of predictive biomarkers, will hopefully continue to improve clinical outcomes, reduce the incidence of toxicities, and limit the extent of overtreatment in this population. In this Review, we describe the evolving treatment paradigm for patients with metastatic HR+ breast cancer in light of the growing armamentarium of drugs and biomarkers that will help to shape the future therapeutic landscape. These strategies are expected to involve tumour molecular profiling to enable the delivery of precision medicine.","container-title":"Nature Reviews Clinical Oncology","DOI":"10.1038/s41571-024-00935-6","ISSN":"1759-4782","issue":"10","journalAbbreviation":"Nat Rev Clin Oncol","language":"en","license":"2024 Springer Nature Limited","page":"743-761","publisher":"Nature Publishing Group","source":"www.nature.com","title":"Precision therapeutics and emerging strategies for HR-positive metastatic breast cancer","volume":"21","author":[{"family":"Lloyd","given":"Maxwell R."},{"family":"Jhaveri","given":"Komal"},{"family":"Kalinsky","given":"Kevin"},{"family":"Bardia","given":"Aditya"},{"family":"Wander","given":"Seth A."}],"issued":{"date-parts":[["2024",10]]}}}],"schema":"https://github.com/citation-style-language/schema/raw/master/csl-citation.json"} </w:instrText>
      </w:r>
      <w:r w:rsidR="00C1477F" w:rsidRPr="00415E3E">
        <w:rPr>
          <w:color w:val="auto"/>
        </w:rPr>
        <w:fldChar w:fldCharType="separate"/>
      </w:r>
      <w:r w:rsidR="00C1477F" w:rsidRPr="00415E3E">
        <w:rPr>
          <w:color w:val="auto"/>
        </w:rPr>
        <w:t>(Lloyd et al. 2024)</w:t>
      </w:r>
      <w:r w:rsidR="00C1477F" w:rsidRPr="00415E3E">
        <w:rPr>
          <w:color w:val="auto"/>
        </w:rPr>
        <w:fldChar w:fldCharType="end"/>
      </w:r>
      <w:r w:rsidR="002A0BA8" w:rsidRPr="00415E3E">
        <w:rPr>
          <w:color w:val="auto"/>
        </w:rPr>
        <w:t xml:space="preserve">. </w:t>
      </w:r>
      <w:r w:rsidR="006C525C" w:rsidRPr="00415E3E">
        <w:rPr>
          <w:color w:val="auto"/>
        </w:rPr>
        <w:t xml:space="preserve">In patients who relapse after SOC first-line treatment, ESMO guidelines recommend determination of somatic </w:t>
      </w:r>
      <w:r w:rsidR="006C525C" w:rsidRPr="00415E3E">
        <w:rPr>
          <w:i/>
          <w:color w:val="auto"/>
        </w:rPr>
        <w:t>PIK3CA</w:t>
      </w:r>
      <w:r w:rsidR="006C525C" w:rsidRPr="00415E3E">
        <w:rPr>
          <w:color w:val="auto"/>
        </w:rPr>
        <w:t xml:space="preserve"> and </w:t>
      </w:r>
      <w:r w:rsidR="006C525C" w:rsidRPr="00415E3E">
        <w:rPr>
          <w:i/>
          <w:color w:val="auto"/>
        </w:rPr>
        <w:t>ESR1</w:t>
      </w:r>
      <w:r w:rsidR="006C525C" w:rsidRPr="00415E3E">
        <w:rPr>
          <w:color w:val="auto"/>
        </w:rPr>
        <w:t xml:space="preserve"> variants, as well as germline </w:t>
      </w:r>
      <w:r w:rsidR="006C525C" w:rsidRPr="00415E3E">
        <w:rPr>
          <w:i/>
          <w:color w:val="auto"/>
        </w:rPr>
        <w:t>BRCA1/2</w:t>
      </w:r>
      <w:r w:rsidR="006C525C" w:rsidRPr="00415E3E">
        <w:rPr>
          <w:color w:val="auto"/>
        </w:rPr>
        <w:t xml:space="preserve"> variants</w:t>
      </w:r>
      <w:r w:rsidR="00096459" w:rsidRPr="00415E3E">
        <w:rPr>
          <w:color w:val="auto"/>
        </w:rPr>
        <w:t xml:space="preserve"> </w:t>
      </w:r>
      <w:r w:rsidR="00096459" w:rsidRPr="00415E3E">
        <w:rPr>
          <w:color w:val="auto"/>
        </w:rPr>
        <w:fldChar w:fldCharType="begin"/>
      </w:r>
      <w:r w:rsidR="00096459" w:rsidRPr="00415E3E">
        <w:rPr>
          <w:color w:val="auto"/>
        </w:rPr>
        <w:instrText xml:space="preserve"> ADDIN ZOTERO_ITEM CSL_CITATION {"citationID":"lABwGSgf","properties":{"formattedCitation":"(Gennari et al., 2021)","plainCitation":"(Gennari et al., 2021)","noteIndex":0},"citationItems":[{"id":975,"uris":["http://zotero.org/users/local/Kw89WoMg/items/IZ2KXU2V"],"itemData":{"id":975,"type":"article-journal","container-title":"Annals of Oncology: Official Journal of the European Society for Medical Oncology","DOI":"10.1016/j.annonc.2021.09.019","ISSN":"1569-8041","issue":"12","journalAbbreviation":"Ann Oncol","language":"eng","page":"1475-1495","PMID":"34678411","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096459" w:rsidRPr="00415E3E">
        <w:rPr>
          <w:color w:val="auto"/>
        </w:rPr>
        <w:fldChar w:fldCharType="separate"/>
      </w:r>
      <w:r w:rsidR="00096459" w:rsidRPr="00415E3E">
        <w:rPr>
          <w:color w:val="auto"/>
        </w:rPr>
        <w:t>(Gennari et al. 2021)</w:t>
      </w:r>
      <w:r w:rsidR="00096459" w:rsidRPr="00415E3E">
        <w:rPr>
          <w:color w:val="auto"/>
        </w:rPr>
        <w:fldChar w:fldCharType="end"/>
      </w:r>
      <w:r w:rsidR="00096459" w:rsidRPr="00415E3E">
        <w:rPr>
          <w:color w:val="auto"/>
        </w:rPr>
        <w:t>. The MBS listing for g</w:t>
      </w:r>
      <w:r w:rsidR="006C525C" w:rsidRPr="00415E3E">
        <w:rPr>
          <w:color w:val="auto"/>
        </w:rPr>
        <w:t xml:space="preserve">enetic testing for germline </w:t>
      </w:r>
      <w:r w:rsidR="006C525C" w:rsidRPr="00415E3E">
        <w:rPr>
          <w:i/>
          <w:color w:val="auto"/>
        </w:rPr>
        <w:t>BRCA1/2</w:t>
      </w:r>
      <w:r w:rsidR="006C525C" w:rsidRPr="00415E3E">
        <w:rPr>
          <w:color w:val="auto"/>
        </w:rPr>
        <w:t xml:space="preserve"> variants</w:t>
      </w:r>
      <w:r w:rsidR="00096459" w:rsidRPr="00415E3E">
        <w:rPr>
          <w:color w:val="auto"/>
        </w:rPr>
        <w:t xml:space="preserve"> </w:t>
      </w:r>
      <w:r w:rsidR="00096459" w:rsidRPr="00415E3E">
        <w:rPr>
          <w:rFonts w:asciiTheme="minorHAnsi" w:hAnsiTheme="minorHAnsi"/>
          <w:color w:val="auto"/>
          <w:shd w:val="clear" w:color="auto" w:fill="FBFBFB"/>
        </w:rPr>
        <w:t>(MBS item number 73295) was recently expanded to</w:t>
      </w:r>
      <w:r w:rsidR="00DD3D46" w:rsidRPr="00415E3E">
        <w:rPr>
          <w:rFonts w:asciiTheme="minorHAnsi" w:hAnsiTheme="minorHAnsi"/>
          <w:color w:val="auto"/>
          <w:shd w:val="clear" w:color="auto" w:fill="FBFBFB"/>
        </w:rPr>
        <w:t xml:space="preserve"> include all patients with breast cancer, to</w:t>
      </w:r>
      <w:r w:rsidR="00096459" w:rsidRPr="00415E3E">
        <w:rPr>
          <w:rFonts w:asciiTheme="minorHAnsi" w:hAnsiTheme="minorHAnsi"/>
          <w:color w:val="auto"/>
          <w:shd w:val="clear" w:color="auto" w:fill="FBFBFB"/>
        </w:rPr>
        <w:t xml:space="preserve"> determine eligibility for PBS-listed olaparib (a poly-ADP ribose polymerase [PARP]</w:t>
      </w:r>
      <w:r w:rsidR="00096459" w:rsidRPr="00415E3E">
        <w:rPr>
          <w:color w:val="auto"/>
        </w:rPr>
        <w:t xml:space="preserve"> inhibitor)</w:t>
      </w:r>
      <w:r w:rsidR="00DD3D46" w:rsidRPr="00415E3E">
        <w:rPr>
          <w:color w:val="auto"/>
        </w:rPr>
        <w:t xml:space="preserve"> </w:t>
      </w:r>
      <w:r w:rsidR="00DD3D46" w:rsidRPr="00415E3E">
        <w:rPr>
          <w:color w:val="auto"/>
        </w:rPr>
        <w:fldChar w:fldCharType="begin"/>
      </w:r>
      <w:r w:rsidR="00DD3D46" w:rsidRPr="00415E3E">
        <w:rPr>
          <w:color w:val="auto"/>
        </w:rPr>
        <w:instrText xml:space="preserve"> ADDIN ZOTERO_ITEM CSL_CITATION {"citationID":"2Z414d9t","properties":{"formattedCitation":"(Department of Health and Aged Care, 2024)","plainCitation":"(Department of Health and Aged Care, 2024)","noteIndex":0},"citationItems":[{"id":1034,"uris":["http://zotero.org/users/local/Kw89WoMg/items/8QKKKYI6"],"itemData":{"id":1034,"type":"webpage","title":"Expansion of germline variant testing item for patients with HER2 negative breast cancer","URL":"https://www.mbsonline.gov.au/internet/mbsonline/publishing.nsf/Content/0633A695B50C08ECCA258B3400170349/$File/PDF%20-%20Expansion%20of%20germline%20variant%20testing%20item%20for%20patients%20with%20HER2%20negative%20breast%20cancer.pdf","author":[{"family":"Department of Health and Aged Care","given":""}],"accessed":{"date-parts":[["2026",3,8]]},"issued":{"date-parts":[["2024"]]}}}],"schema":"https://github.com/citation-style-language/schema/raw/master/csl-citation.json"} </w:instrText>
      </w:r>
      <w:r w:rsidR="00DD3D46" w:rsidRPr="00415E3E">
        <w:rPr>
          <w:color w:val="auto"/>
        </w:rPr>
        <w:fldChar w:fldCharType="separate"/>
      </w:r>
      <w:r w:rsidR="00DD3D46" w:rsidRPr="00415E3E">
        <w:rPr>
          <w:color w:val="auto"/>
        </w:rPr>
        <w:t>(D</w:t>
      </w:r>
      <w:r w:rsidR="00CD377B">
        <w:rPr>
          <w:color w:val="auto"/>
        </w:rPr>
        <w:t xml:space="preserve">oHAC </w:t>
      </w:r>
      <w:r w:rsidR="00DD3D46" w:rsidRPr="00415E3E">
        <w:rPr>
          <w:color w:val="auto"/>
        </w:rPr>
        <w:t>2024)</w:t>
      </w:r>
      <w:r w:rsidR="00DD3D46" w:rsidRPr="00415E3E">
        <w:rPr>
          <w:color w:val="auto"/>
        </w:rPr>
        <w:fldChar w:fldCharType="end"/>
      </w:r>
      <w:r w:rsidR="00DD3D46" w:rsidRPr="00415E3E">
        <w:rPr>
          <w:color w:val="auto"/>
        </w:rPr>
        <w:t xml:space="preserve">. There have been </w:t>
      </w:r>
      <w:r w:rsidR="009F77AC">
        <w:rPr>
          <w:color w:val="auto"/>
        </w:rPr>
        <w:t>MSAC</w:t>
      </w:r>
      <w:r w:rsidR="00DD3D46">
        <w:rPr>
          <w:color w:val="auto"/>
        </w:rPr>
        <w:t xml:space="preserve"> </w:t>
      </w:r>
      <w:r w:rsidR="00DD3D46" w:rsidRPr="00415E3E">
        <w:rPr>
          <w:color w:val="auto"/>
        </w:rPr>
        <w:t xml:space="preserve">applications </w:t>
      </w:r>
      <w:r w:rsidR="006C525C" w:rsidRPr="00415E3E">
        <w:rPr>
          <w:rFonts w:asciiTheme="minorHAnsi" w:hAnsiTheme="minorHAnsi"/>
          <w:color w:val="auto"/>
          <w:shd w:val="clear" w:color="auto" w:fill="FBFBFB"/>
        </w:rPr>
        <w:t xml:space="preserve">for genetic testing for somatic </w:t>
      </w:r>
      <w:r w:rsidR="006C525C" w:rsidRPr="00415E3E">
        <w:rPr>
          <w:rFonts w:asciiTheme="minorHAnsi" w:hAnsiTheme="minorHAnsi"/>
          <w:i/>
          <w:color w:val="auto"/>
          <w:shd w:val="clear" w:color="auto" w:fill="FBFBFB"/>
        </w:rPr>
        <w:t>PIK3CA</w:t>
      </w:r>
      <w:r w:rsidR="006C525C" w:rsidRPr="00415E3E">
        <w:rPr>
          <w:rFonts w:asciiTheme="minorHAnsi" w:hAnsiTheme="minorHAnsi"/>
          <w:color w:val="auto"/>
          <w:shd w:val="clear" w:color="auto" w:fill="FBFBFB"/>
        </w:rPr>
        <w:t xml:space="preserve"> </w:t>
      </w:r>
      <w:r w:rsidR="00F708CC">
        <w:rPr>
          <w:rFonts w:asciiTheme="minorHAnsi" w:hAnsiTheme="minorHAnsi" w:cstheme="minorHAnsi"/>
          <w:color w:val="auto"/>
          <w:shd w:val="clear" w:color="auto" w:fill="FBFBFB"/>
        </w:rPr>
        <w:t xml:space="preserve">(to determine </w:t>
      </w:r>
      <w:r w:rsidR="00C8314C">
        <w:rPr>
          <w:rFonts w:asciiTheme="minorHAnsi" w:hAnsiTheme="minorHAnsi" w:cstheme="minorHAnsi"/>
          <w:color w:val="auto"/>
          <w:shd w:val="clear" w:color="auto" w:fill="FBFBFB"/>
        </w:rPr>
        <w:t xml:space="preserve">eligibility for treatment with </w:t>
      </w:r>
      <w:proofErr w:type="spellStart"/>
      <w:r w:rsidR="00C8314C">
        <w:rPr>
          <w:rFonts w:asciiTheme="minorHAnsi" w:hAnsiTheme="minorHAnsi" w:cstheme="minorHAnsi"/>
          <w:color w:val="auto"/>
          <w:shd w:val="clear" w:color="auto" w:fill="FBFBFB"/>
        </w:rPr>
        <w:t>alpelisib</w:t>
      </w:r>
      <w:proofErr w:type="spellEnd"/>
      <w:r w:rsidR="00E818A9">
        <w:rPr>
          <w:rFonts w:asciiTheme="minorHAnsi" w:hAnsiTheme="minorHAnsi" w:cstheme="minorHAnsi"/>
          <w:color w:val="auto"/>
          <w:shd w:val="clear" w:color="auto" w:fill="FBFBFB"/>
        </w:rPr>
        <w:t xml:space="preserve"> [MSAC application </w:t>
      </w:r>
      <w:hyperlink r:id="rId13" w:history="1">
        <w:r w:rsidR="00E818A9" w:rsidRPr="00A86840">
          <w:rPr>
            <w:rStyle w:val="Hyperlink"/>
            <w:rFonts w:asciiTheme="minorHAnsi" w:hAnsiTheme="minorHAnsi" w:cstheme="minorHAnsi"/>
            <w:shd w:val="clear" w:color="auto" w:fill="FBFBFB"/>
          </w:rPr>
          <w:t>1604</w:t>
        </w:r>
      </w:hyperlink>
      <w:r w:rsidR="00A86840">
        <w:rPr>
          <w:rFonts w:asciiTheme="minorHAnsi" w:hAnsiTheme="minorHAnsi" w:cstheme="minorHAnsi"/>
          <w:color w:val="auto"/>
          <w:shd w:val="clear" w:color="auto" w:fill="FBFBFB"/>
        </w:rPr>
        <w:t>]</w:t>
      </w:r>
      <w:r w:rsidR="00C8314C">
        <w:rPr>
          <w:rFonts w:asciiTheme="minorHAnsi" w:hAnsiTheme="minorHAnsi" w:cstheme="minorHAnsi"/>
          <w:color w:val="auto"/>
          <w:shd w:val="clear" w:color="auto" w:fill="FBFBFB"/>
        </w:rPr>
        <w:t xml:space="preserve">) </w:t>
      </w:r>
      <w:r w:rsidR="00DD3D46" w:rsidRPr="00415E3E">
        <w:rPr>
          <w:rFonts w:asciiTheme="minorHAnsi" w:hAnsiTheme="minorHAnsi"/>
          <w:color w:val="auto"/>
          <w:shd w:val="clear" w:color="auto" w:fill="FBFBFB"/>
        </w:rPr>
        <w:t>and</w:t>
      </w:r>
      <w:r w:rsidR="006C525C" w:rsidRPr="00415E3E">
        <w:rPr>
          <w:rFonts w:asciiTheme="minorHAnsi" w:hAnsiTheme="minorHAnsi"/>
          <w:color w:val="auto"/>
          <w:shd w:val="clear" w:color="auto" w:fill="FBFBFB"/>
        </w:rPr>
        <w:t xml:space="preserve"> </w:t>
      </w:r>
      <w:r w:rsidR="006C525C" w:rsidRPr="00415E3E">
        <w:rPr>
          <w:rFonts w:asciiTheme="minorHAnsi" w:hAnsiTheme="minorHAnsi"/>
          <w:i/>
          <w:color w:val="auto"/>
          <w:shd w:val="clear" w:color="auto" w:fill="FBFBFB"/>
        </w:rPr>
        <w:t xml:space="preserve">ESR1 </w:t>
      </w:r>
      <w:r w:rsidR="00BE1297" w:rsidRPr="00415E3E">
        <w:rPr>
          <w:rFonts w:asciiTheme="minorHAnsi" w:hAnsiTheme="minorHAnsi"/>
          <w:color w:val="auto"/>
          <w:shd w:val="clear" w:color="auto" w:fill="FBFBFB"/>
        </w:rPr>
        <w:t>variants</w:t>
      </w:r>
      <w:r w:rsidR="00C8314C">
        <w:rPr>
          <w:rFonts w:asciiTheme="minorHAnsi" w:hAnsiTheme="minorHAnsi" w:cstheme="minorHAnsi"/>
          <w:color w:val="auto"/>
          <w:shd w:val="clear" w:color="auto" w:fill="FBFBFB"/>
        </w:rPr>
        <w:t xml:space="preserve"> (</w:t>
      </w:r>
      <w:r w:rsidR="00307547">
        <w:rPr>
          <w:rFonts w:asciiTheme="minorHAnsi" w:hAnsiTheme="minorHAnsi" w:cstheme="minorHAnsi"/>
          <w:color w:val="auto"/>
          <w:shd w:val="clear" w:color="auto" w:fill="FBFBFB"/>
        </w:rPr>
        <w:t>eligi</w:t>
      </w:r>
      <w:r w:rsidR="00C859BF">
        <w:rPr>
          <w:rFonts w:asciiTheme="minorHAnsi" w:hAnsiTheme="minorHAnsi" w:cstheme="minorHAnsi"/>
          <w:color w:val="auto"/>
          <w:shd w:val="clear" w:color="auto" w:fill="FBFBFB"/>
        </w:rPr>
        <w:t>bility for</w:t>
      </w:r>
      <w:r w:rsidR="003873FD">
        <w:rPr>
          <w:rFonts w:asciiTheme="minorHAnsi" w:hAnsiTheme="minorHAnsi" w:cstheme="minorHAnsi"/>
          <w:color w:val="auto"/>
          <w:shd w:val="clear" w:color="auto" w:fill="FBFBFB"/>
        </w:rPr>
        <w:t xml:space="preserve"> </w:t>
      </w:r>
      <w:proofErr w:type="spellStart"/>
      <w:r w:rsidR="003873FD">
        <w:rPr>
          <w:rFonts w:asciiTheme="minorHAnsi" w:hAnsiTheme="minorHAnsi" w:cstheme="minorHAnsi"/>
          <w:color w:val="auto"/>
          <w:shd w:val="clear" w:color="auto" w:fill="FBFBFB"/>
        </w:rPr>
        <w:t>elacestrant</w:t>
      </w:r>
      <w:proofErr w:type="spellEnd"/>
      <w:r w:rsidR="000A156F">
        <w:rPr>
          <w:rFonts w:asciiTheme="minorHAnsi" w:hAnsiTheme="minorHAnsi" w:cstheme="minorHAnsi"/>
          <w:color w:val="auto"/>
          <w:shd w:val="clear" w:color="auto" w:fill="FBFBFB"/>
        </w:rPr>
        <w:t xml:space="preserve"> </w:t>
      </w:r>
      <w:r w:rsidR="003950C3">
        <w:rPr>
          <w:rFonts w:asciiTheme="minorHAnsi" w:hAnsiTheme="minorHAnsi" w:cstheme="minorHAnsi"/>
          <w:color w:val="auto"/>
          <w:shd w:val="clear" w:color="auto" w:fill="FBFBFB"/>
        </w:rPr>
        <w:t xml:space="preserve">[MSAC application </w:t>
      </w:r>
      <w:hyperlink r:id="rId14" w:history="1">
        <w:r w:rsidR="003950C3" w:rsidRPr="00E818A9">
          <w:rPr>
            <w:rStyle w:val="Hyperlink"/>
            <w:rFonts w:asciiTheme="minorHAnsi" w:hAnsiTheme="minorHAnsi" w:cstheme="minorHAnsi"/>
            <w:shd w:val="clear" w:color="auto" w:fill="FBFBFB"/>
          </w:rPr>
          <w:t>1782</w:t>
        </w:r>
      </w:hyperlink>
      <w:r w:rsidR="003950C3">
        <w:rPr>
          <w:rFonts w:asciiTheme="minorHAnsi" w:hAnsiTheme="minorHAnsi" w:cstheme="minorHAnsi"/>
          <w:color w:val="auto"/>
          <w:shd w:val="clear" w:color="auto" w:fill="FBFBFB"/>
        </w:rPr>
        <w:t>]</w:t>
      </w:r>
      <w:r w:rsidR="003873FD">
        <w:rPr>
          <w:rFonts w:asciiTheme="minorHAnsi" w:hAnsiTheme="minorHAnsi" w:cstheme="minorHAnsi"/>
          <w:color w:val="auto"/>
          <w:shd w:val="clear" w:color="auto" w:fill="FBFBFB"/>
        </w:rPr>
        <w:t>)</w:t>
      </w:r>
      <w:r w:rsidR="00DD3D46" w:rsidRPr="00415E3E">
        <w:rPr>
          <w:rFonts w:asciiTheme="minorHAnsi" w:hAnsiTheme="minorHAnsi"/>
          <w:color w:val="auto"/>
          <w:shd w:val="clear" w:color="auto" w:fill="FBFBFB"/>
        </w:rPr>
        <w:t xml:space="preserve"> after disease progression following first-line treatment for HR+/HER2- metastatic breast cancer</w:t>
      </w:r>
      <w:r w:rsidR="00E45480">
        <w:rPr>
          <w:rFonts w:asciiTheme="minorHAnsi" w:hAnsiTheme="minorHAnsi" w:cstheme="minorHAnsi"/>
          <w:color w:val="auto"/>
          <w:shd w:val="clear" w:color="auto" w:fill="FBFBFB"/>
        </w:rPr>
        <w:t>.</w:t>
      </w:r>
      <w:r w:rsidR="00DD3D46" w:rsidRPr="00415E3E">
        <w:rPr>
          <w:rFonts w:asciiTheme="minorHAnsi" w:hAnsiTheme="minorHAnsi"/>
          <w:color w:val="auto"/>
          <w:shd w:val="clear" w:color="auto" w:fill="FBFBFB"/>
        </w:rPr>
        <w:t xml:space="preserve"> </w:t>
      </w:r>
      <w:r w:rsidR="00C63AD7">
        <w:rPr>
          <w:rFonts w:asciiTheme="minorHAnsi" w:hAnsiTheme="minorHAnsi" w:cstheme="minorHAnsi"/>
          <w:color w:val="auto"/>
          <w:shd w:val="clear" w:color="auto" w:fill="FBFBFB"/>
        </w:rPr>
        <w:t>H</w:t>
      </w:r>
      <w:r w:rsidR="00DD3D46" w:rsidRPr="00A62AD4">
        <w:rPr>
          <w:rFonts w:asciiTheme="minorHAnsi" w:hAnsiTheme="minorHAnsi" w:cstheme="minorHAnsi"/>
          <w:color w:val="auto"/>
          <w:shd w:val="clear" w:color="auto" w:fill="FBFBFB"/>
        </w:rPr>
        <w:t>owever</w:t>
      </w:r>
      <w:r w:rsidR="00E40367">
        <w:rPr>
          <w:rFonts w:asciiTheme="minorHAnsi" w:hAnsiTheme="minorHAnsi" w:cstheme="minorHAnsi"/>
          <w:color w:val="auto"/>
          <w:shd w:val="clear" w:color="auto" w:fill="FBFBFB"/>
        </w:rPr>
        <w:t>,</w:t>
      </w:r>
      <w:r w:rsidR="00DD3D46" w:rsidRPr="00415E3E">
        <w:rPr>
          <w:rFonts w:asciiTheme="minorHAnsi" w:hAnsiTheme="minorHAnsi"/>
          <w:color w:val="auto"/>
          <w:shd w:val="clear" w:color="auto" w:fill="FBFBFB"/>
        </w:rPr>
        <w:t xml:space="preserve"> these co-dependent technologies are not currently listed on the MBS/PBS</w:t>
      </w:r>
      <w:r w:rsidR="00994B0F">
        <w:rPr>
          <w:rFonts w:asciiTheme="minorHAnsi" w:hAnsiTheme="minorHAnsi" w:cstheme="minorHAnsi"/>
          <w:color w:val="auto"/>
          <w:shd w:val="clear" w:color="auto" w:fill="FBFBFB"/>
        </w:rPr>
        <w:t xml:space="preserve"> and only </w:t>
      </w:r>
      <w:r w:rsidR="00706D23">
        <w:rPr>
          <w:rFonts w:asciiTheme="minorHAnsi" w:hAnsiTheme="minorHAnsi" w:cstheme="minorHAnsi"/>
          <w:color w:val="auto"/>
          <w:shd w:val="clear" w:color="auto" w:fill="FBFBFB"/>
        </w:rPr>
        <w:t>MSAC application 1782 advanced to MSAC consideration</w:t>
      </w:r>
      <w:r w:rsidR="00663736">
        <w:rPr>
          <w:rFonts w:asciiTheme="minorHAnsi" w:hAnsiTheme="minorHAnsi" w:cstheme="minorHAnsi"/>
          <w:color w:val="auto"/>
          <w:shd w:val="clear" w:color="auto" w:fill="FBFBFB"/>
        </w:rPr>
        <w:t xml:space="preserve">. At its </w:t>
      </w:r>
      <w:r w:rsidR="002C4599">
        <w:rPr>
          <w:rFonts w:asciiTheme="minorHAnsi" w:hAnsiTheme="minorHAnsi" w:cstheme="minorHAnsi"/>
          <w:color w:val="auto"/>
          <w:shd w:val="clear" w:color="auto" w:fill="FBFBFB"/>
        </w:rPr>
        <w:t xml:space="preserve">April 2025 </w:t>
      </w:r>
      <w:r w:rsidR="003A2B21">
        <w:rPr>
          <w:rFonts w:asciiTheme="minorHAnsi" w:hAnsiTheme="minorHAnsi" w:cstheme="minorHAnsi"/>
          <w:color w:val="auto"/>
          <w:shd w:val="clear" w:color="auto" w:fill="FBFBFB"/>
        </w:rPr>
        <w:t xml:space="preserve">meeting </w:t>
      </w:r>
      <w:r w:rsidR="00663736">
        <w:rPr>
          <w:rFonts w:asciiTheme="minorHAnsi" w:hAnsiTheme="minorHAnsi" w:cstheme="minorHAnsi"/>
          <w:color w:val="auto"/>
          <w:shd w:val="clear" w:color="auto" w:fill="FBFBFB"/>
        </w:rPr>
        <w:t>MSAC did not</w:t>
      </w:r>
      <w:r w:rsidR="00751941">
        <w:rPr>
          <w:rFonts w:asciiTheme="minorHAnsi" w:hAnsiTheme="minorHAnsi" w:cstheme="minorHAnsi"/>
          <w:color w:val="auto"/>
          <w:shd w:val="clear" w:color="auto" w:fill="FBFBFB"/>
        </w:rPr>
        <w:t xml:space="preserve"> </w:t>
      </w:r>
      <w:r w:rsidR="002C4599">
        <w:rPr>
          <w:rFonts w:asciiTheme="minorHAnsi" w:hAnsiTheme="minorHAnsi" w:cstheme="minorHAnsi"/>
          <w:color w:val="auto"/>
          <w:shd w:val="clear" w:color="auto" w:fill="FBFBFB"/>
        </w:rPr>
        <w:t xml:space="preserve">support </w:t>
      </w:r>
      <w:r w:rsidR="00751941">
        <w:rPr>
          <w:rFonts w:asciiTheme="minorHAnsi" w:hAnsiTheme="minorHAnsi" w:cstheme="minorHAnsi"/>
          <w:color w:val="auto"/>
          <w:shd w:val="clear" w:color="auto" w:fill="FBFBFB"/>
        </w:rPr>
        <w:t>application 1782,</w:t>
      </w:r>
      <w:r w:rsidR="002C4599">
        <w:rPr>
          <w:rFonts w:asciiTheme="minorHAnsi" w:hAnsiTheme="minorHAnsi" w:cstheme="minorHAnsi"/>
          <w:color w:val="auto"/>
          <w:shd w:val="clear" w:color="auto" w:fill="FBFBFB"/>
        </w:rPr>
        <w:t xml:space="preserve"> </w:t>
      </w:r>
      <w:r w:rsidR="008C6E9C">
        <w:rPr>
          <w:rFonts w:asciiTheme="minorHAnsi" w:hAnsiTheme="minorHAnsi" w:cstheme="minorHAnsi"/>
          <w:color w:val="auto"/>
          <w:shd w:val="clear" w:color="auto" w:fill="FBFBFB"/>
        </w:rPr>
        <w:t>primaril</w:t>
      </w:r>
      <w:r w:rsidR="001D2A8F">
        <w:rPr>
          <w:rFonts w:asciiTheme="minorHAnsi" w:hAnsiTheme="minorHAnsi" w:cstheme="minorHAnsi"/>
          <w:color w:val="auto"/>
          <w:shd w:val="clear" w:color="auto" w:fill="FBFBFB"/>
        </w:rPr>
        <w:t>y</w:t>
      </w:r>
      <w:r w:rsidR="008C6E9C">
        <w:rPr>
          <w:rFonts w:asciiTheme="minorHAnsi" w:hAnsiTheme="minorHAnsi" w:cstheme="minorHAnsi"/>
          <w:color w:val="auto"/>
          <w:shd w:val="clear" w:color="auto" w:fill="FBFBFB"/>
        </w:rPr>
        <w:t xml:space="preserve"> </w:t>
      </w:r>
      <w:r w:rsidR="002C4599">
        <w:rPr>
          <w:rFonts w:asciiTheme="minorHAnsi" w:hAnsiTheme="minorHAnsi" w:cstheme="minorHAnsi"/>
          <w:color w:val="auto"/>
          <w:shd w:val="clear" w:color="auto" w:fill="FBFBFB"/>
        </w:rPr>
        <w:t xml:space="preserve">due to </w:t>
      </w:r>
      <w:proofErr w:type="spellStart"/>
      <w:r w:rsidR="003E4828">
        <w:rPr>
          <w:rFonts w:asciiTheme="minorHAnsi" w:hAnsiTheme="minorHAnsi" w:cstheme="minorHAnsi"/>
          <w:color w:val="auto"/>
          <w:shd w:val="clear" w:color="auto" w:fill="FBFBFB"/>
        </w:rPr>
        <w:t>elacestrant</w:t>
      </w:r>
      <w:proofErr w:type="spellEnd"/>
      <w:r w:rsidR="003E4828">
        <w:rPr>
          <w:rFonts w:asciiTheme="minorHAnsi" w:hAnsiTheme="minorHAnsi" w:cstheme="minorHAnsi"/>
          <w:color w:val="auto"/>
          <w:shd w:val="clear" w:color="auto" w:fill="FBFBFB"/>
        </w:rPr>
        <w:t xml:space="preserve"> not being supported </w:t>
      </w:r>
      <w:r w:rsidR="001D2A8F">
        <w:rPr>
          <w:rFonts w:asciiTheme="minorHAnsi" w:hAnsiTheme="minorHAnsi" w:cstheme="minorHAnsi"/>
          <w:color w:val="auto"/>
          <w:shd w:val="clear" w:color="auto" w:fill="FBFBFB"/>
        </w:rPr>
        <w:t>by PBAC</w:t>
      </w:r>
      <w:r w:rsidR="006C525C" w:rsidRPr="00415E3E">
        <w:rPr>
          <w:rFonts w:asciiTheme="minorHAnsi" w:hAnsiTheme="minorHAnsi"/>
          <w:color w:val="auto"/>
          <w:shd w:val="clear" w:color="auto" w:fill="FBFBFB"/>
        </w:rPr>
        <w:t>.</w:t>
      </w:r>
    </w:p>
    <w:p w14:paraId="244AAA92" w14:textId="6E3B6824" w:rsidR="004733BF" w:rsidRPr="00415E3E" w:rsidRDefault="00840AAC" w:rsidP="00882C30">
      <w:pPr>
        <w:pStyle w:val="Instructionaltext"/>
        <w:spacing w:before="0" w:after="240" w:line="276" w:lineRule="auto"/>
        <w:rPr>
          <w:color w:val="auto"/>
        </w:rPr>
      </w:pPr>
      <w:r>
        <w:rPr>
          <w:noProof/>
          <w:color w:val="auto"/>
        </w:rPr>
        <mc:AlternateContent>
          <mc:Choice Requires="wpg">
            <w:drawing>
              <wp:anchor distT="0" distB="0" distL="114300" distR="114300" simplePos="0" relativeHeight="251658241" behindDoc="0" locked="0" layoutInCell="1" allowOverlap="1" wp14:anchorId="35FF7BEA" wp14:editId="59432976">
                <wp:simplePos x="0" y="0"/>
                <wp:positionH relativeFrom="column">
                  <wp:posOffset>-1905</wp:posOffset>
                </wp:positionH>
                <wp:positionV relativeFrom="paragraph">
                  <wp:posOffset>332740</wp:posOffset>
                </wp:positionV>
                <wp:extent cx="4695825" cy="4190365"/>
                <wp:effectExtent l="0" t="0" r="28575" b="19685"/>
                <wp:wrapTopAndBottom/>
                <wp:docPr id="1464991267" name="Group 1" descr="Figure 3 Current clinical management algorithm including 2 lines of treatment."/>
                <wp:cNvGraphicFramePr/>
                <a:graphic xmlns:a="http://schemas.openxmlformats.org/drawingml/2006/main">
                  <a:graphicData uri="http://schemas.microsoft.com/office/word/2010/wordprocessingGroup">
                    <wpg:wgp>
                      <wpg:cNvGrpSpPr/>
                      <wpg:grpSpPr>
                        <a:xfrm>
                          <a:off x="0" y="0"/>
                          <a:ext cx="4695825" cy="4190365"/>
                          <a:chOff x="0" y="0"/>
                          <a:chExt cx="4695825" cy="4190365"/>
                        </a:xfrm>
                      </wpg:grpSpPr>
                      <wps:wsp>
                        <wps:cNvPr id="806303285" name="Rectangle: Rounded Corners 8"/>
                        <wps:cNvSpPr/>
                        <wps:spPr>
                          <a:xfrm>
                            <a:off x="1343025" y="0"/>
                            <a:ext cx="3111220" cy="296883"/>
                          </a:xfrm>
                          <a:prstGeom prst="roundRect">
                            <a:avLst/>
                          </a:prstGeom>
                          <a:solidFill>
                            <a:srgbClr val="7030A0"/>
                          </a:solidFill>
                          <a:ln w="12700" cap="flat" cmpd="sng" algn="ctr">
                            <a:solidFill>
                              <a:srgbClr val="5B9BD5">
                                <a:shade val="15000"/>
                              </a:srgbClr>
                            </a:solidFill>
                            <a:prstDash val="solid"/>
                            <a:miter lim="800000"/>
                          </a:ln>
                          <a:effectLst/>
                        </wps:spPr>
                        <wps:txbx>
                          <w:txbxContent>
                            <w:p w14:paraId="6AFD453F" w14:textId="77777777" w:rsidR="00000AD0" w:rsidRPr="00A56E53" w:rsidRDefault="00000AD0" w:rsidP="00000AD0">
                              <w:pPr>
                                <w:jc w:val="center"/>
                                <w:rPr>
                                  <w:color w:val="FFFFFF" w:themeColor="background1"/>
                                </w:rPr>
                              </w:pPr>
                              <w:r w:rsidRPr="00A56E53">
                                <w:rPr>
                                  <w:color w:val="FFFFFF" w:themeColor="background1"/>
                                </w:rPr>
                                <w:t>Diagnosis of ER-positive HER2-negative m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455865" name="Rectangle: Rounded Corners 27"/>
                        <wps:cNvSpPr/>
                        <wps:spPr>
                          <a:xfrm>
                            <a:off x="800100" y="2219325"/>
                            <a:ext cx="2244090" cy="1971040"/>
                          </a:xfrm>
                          <a:prstGeom prst="roundRect">
                            <a:avLst/>
                          </a:prstGeom>
                          <a:solidFill>
                            <a:srgbClr val="4472C4"/>
                          </a:solidFill>
                          <a:ln w="12700" cap="flat" cmpd="sng" algn="ctr">
                            <a:solidFill>
                              <a:srgbClr val="5B9BD5">
                                <a:shade val="15000"/>
                              </a:srgbClr>
                            </a:solidFill>
                            <a:prstDash val="solid"/>
                            <a:miter lim="800000"/>
                          </a:ln>
                          <a:effectLst/>
                        </wps:spPr>
                        <wps:txbx>
                          <w:txbxContent>
                            <w:p w14:paraId="7667F002" w14:textId="77777777" w:rsidR="00D47227" w:rsidRPr="00A56E53" w:rsidRDefault="00D47227" w:rsidP="00D47227">
                              <w:pPr>
                                <w:spacing w:after="0" w:line="240" w:lineRule="auto"/>
                                <w:jc w:val="center"/>
                                <w:rPr>
                                  <w:color w:val="FFFFFF" w:themeColor="background1"/>
                                </w:rPr>
                              </w:pPr>
                              <w:r w:rsidRPr="00A56E53">
                                <w:rPr>
                                  <w:color w:val="FFFFFF" w:themeColor="background1"/>
                                </w:rPr>
                                <w:t xml:space="preserve">If germline </w:t>
                              </w:r>
                              <w:r w:rsidRPr="00A56E53">
                                <w:rPr>
                                  <w:i/>
                                  <w:iCs/>
                                  <w:color w:val="FFFFFF" w:themeColor="background1"/>
                                </w:rPr>
                                <w:t>BRCA 1/2/PALB2</w:t>
                              </w:r>
                              <w:r w:rsidRPr="00A56E53">
                                <w:rPr>
                                  <w:color w:val="FFFFFF" w:themeColor="background1"/>
                                </w:rPr>
                                <w:t xml:space="preserve"> variant positive</w:t>
                              </w:r>
                            </w:p>
                            <w:p w14:paraId="0C6F77C3" w14:textId="77777777" w:rsidR="00D47227" w:rsidRPr="00A56E53" w:rsidRDefault="00D47227" w:rsidP="00D47227">
                              <w:pPr>
                                <w:pStyle w:val="ListParagraph"/>
                                <w:numPr>
                                  <w:ilvl w:val="0"/>
                                  <w:numId w:val="26"/>
                                </w:numPr>
                                <w:jc w:val="center"/>
                                <w:rPr>
                                  <w:color w:val="FFFFFF" w:themeColor="background1"/>
                                </w:rPr>
                              </w:pPr>
                              <w:r w:rsidRPr="00A56E53">
                                <w:rPr>
                                  <w:color w:val="FFFFFF" w:themeColor="background1"/>
                                </w:rPr>
                                <w:t>Olaparib</w:t>
                              </w:r>
                            </w:p>
                            <w:p w14:paraId="2B523135" w14:textId="77777777" w:rsidR="00D47227" w:rsidRPr="00A56E53" w:rsidRDefault="00D47227" w:rsidP="00D47227">
                              <w:pPr>
                                <w:spacing w:after="0"/>
                                <w:jc w:val="center"/>
                                <w:rPr>
                                  <w:color w:val="FFFFFF" w:themeColor="background1"/>
                                </w:rPr>
                              </w:pPr>
                              <w:r w:rsidRPr="00A56E53">
                                <w:rPr>
                                  <w:color w:val="FFFFFF" w:themeColor="background1"/>
                                </w:rPr>
                                <w:t>If no actionable variant:</w:t>
                              </w:r>
                            </w:p>
                            <w:p w14:paraId="0B368F08"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Everolimus + exemestane</w:t>
                              </w:r>
                            </w:p>
                            <w:p w14:paraId="4719D20A"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Everolimus + fulvestrant</w:t>
                              </w:r>
                            </w:p>
                            <w:p w14:paraId="449BA2F3"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 xml:space="preserve">Capivasertib + fulvestrant </w:t>
                              </w:r>
                              <w:r w:rsidRPr="00A56E53">
                                <w:rPr>
                                  <w:color w:val="FFFFFF" w:themeColor="background1"/>
                                  <w:vertAlign w:val="superscript"/>
                                </w:rPr>
                                <w:t>a</w:t>
                              </w:r>
                            </w:p>
                            <w:p w14:paraId="21C70B89"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Fulvestrant monothera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5680010" name="Straight Arrow Connector 32"/>
                        <wps:cNvCnPr/>
                        <wps:spPr>
                          <a:xfrm>
                            <a:off x="2895600" y="314325"/>
                            <a:ext cx="0" cy="237507"/>
                          </a:xfrm>
                          <a:prstGeom prst="straightConnector1">
                            <a:avLst/>
                          </a:prstGeom>
                          <a:noFill/>
                          <a:ln w="6350" cap="flat" cmpd="sng" algn="ctr">
                            <a:solidFill>
                              <a:sysClr val="windowText" lastClr="000000"/>
                            </a:solidFill>
                            <a:prstDash val="solid"/>
                            <a:miter lim="800000"/>
                            <a:tailEnd type="triangle"/>
                          </a:ln>
                          <a:effectLst/>
                        </wps:spPr>
                        <wps:bodyPr/>
                      </wps:wsp>
                      <wps:wsp>
                        <wps:cNvPr id="1906872984" name="Rectangle: Rounded Corners 10"/>
                        <wps:cNvSpPr/>
                        <wps:spPr>
                          <a:xfrm>
                            <a:off x="1781175" y="552450"/>
                            <a:ext cx="2256311" cy="296883"/>
                          </a:xfrm>
                          <a:prstGeom prst="roundRect">
                            <a:avLst/>
                          </a:prstGeom>
                          <a:solidFill>
                            <a:srgbClr val="4472C4"/>
                          </a:solidFill>
                          <a:ln w="12700" cap="flat" cmpd="sng" algn="ctr">
                            <a:solidFill>
                              <a:srgbClr val="5B9BD5">
                                <a:shade val="15000"/>
                              </a:srgbClr>
                            </a:solidFill>
                            <a:prstDash val="solid"/>
                            <a:miter lim="800000"/>
                          </a:ln>
                          <a:effectLst/>
                        </wps:spPr>
                        <wps:txbx>
                          <w:txbxContent>
                            <w:p w14:paraId="1692C38C" w14:textId="77777777" w:rsidR="00D47227" w:rsidRPr="00A56E53" w:rsidRDefault="00D47227" w:rsidP="00D47227">
                              <w:pPr>
                                <w:jc w:val="center"/>
                                <w:rPr>
                                  <w:color w:val="FFFFFF" w:themeColor="background1"/>
                                </w:rPr>
                              </w:pPr>
                              <w:r w:rsidRPr="00A56E53">
                                <w:rPr>
                                  <w:color w:val="FFFFFF" w:themeColor="background1"/>
                                </w:rPr>
                                <w:t>1 L CDK4/6i + 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6879301" name="Straight Arrow Connector 32"/>
                        <wps:cNvCnPr/>
                        <wps:spPr>
                          <a:xfrm>
                            <a:off x="2886075" y="866775"/>
                            <a:ext cx="0" cy="237507"/>
                          </a:xfrm>
                          <a:prstGeom prst="straightConnector1">
                            <a:avLst/>
                          </a:prstGeom>
                          <a:noFill/>
                          <a:ln w="6350" cap="flat" cmpd="sng" algn="ctr">
                            <a:solidFill>
                              <a:sysClr val="windowText" lastClr="000000"/>
                            </a:solidFill>
                            <a:prstDash val="solid"/>
                            <a:miter lim="800000"/>
                            <a:tailEnd type="triangle"/>
                          </a:ln>
                          <a:effectLst/>
                        </wps:spPr>
                        <wps:bodyPr/>
                      </wps:wsp>
                      <wps:wsp>
                        <wps:cNvPr id="1258083436" name="Rectangle: Rounded Corners 21" descr="Figure 5 shows proposed clinical management algorithm (as suggested by the assessment group) including first and second line treatment. &#10;"/>
                        <wps:cNvSpPr/>
                        <wps:spPr>
                          <a:xfrm>
                            <a:off x="1495425" y="1104900"/>
                            <a:ext cx="2795146" cy="308758"/>
                          </a:xfrm>
                          <a:prstGeom prst="roundRect">
                            <a:avLst/>
                          </a:prstGeom>
                          <a:solidFill>
                            <a:srgbClr val="4472C4"/>
                          </a:solidFill>
                          <a:ln w="12700" cap="flat" cmpd="sng" algn="ctr">
                            <a:solidFill>
                              <a:srgbClr val="5B9BD5">
                                <a:shade val="15000"/>
                              </a:srgbClr>
                            </a:solidFill>
                            <a:prstDash val="solid"/>
                            <a:miter lim="800000"/>
                          </a:ln>
                          <a:effectLst/>
                        </wps:spPr>
                        <wps:txbx>
                          <w:txbxContent>
                            <w:p w14:paraId="07F4338E" w14:textId="77777777" w:rsidR="00D47227" w:rsidRPr="00A56E53" w:rsidRDefault="00D47227" w:rsidP="00D47227">
                              <w:pPr>
                                <w:jc w:val="center"/>
                                <w:rPr>
                                  <w:color w:val="FFFFFF" w:themeColor="background1"/>
                                </w:rPr>
                              </w:pPr>
                              <w:r w:rsidRPr="00A56E53">
                                <w:rPr>
                                  <w:color w:val="FFFFFF" w:themeColor="background1"/>
                                </w:rPr>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271203" name="Straight Arrow Connector 32"/>
                        <wps:cNvCnPr/>
                        <wps:spPr>
                          <a:xfrm>
                            <a:off x="3867150" y="1428750"/>
                            <a:ext cx="0" cy="237507"/>
                          </a:xfrm>
                          <a:prstGeom prst="straightConnector1">
                            <a:avLst/>
                          </a:prstGeom>
                          <a:noFill/>
                          <a:ln w="6350" cap="flat" cmpd="sng" algn="ctr">
                            <a:solidFill>
                              <a:sysClr val="windowText" lastClr="000000"/>
                            </a:solidFill>
                            <a:prstDash val="solid"/>
                            <a:miter lim="800000"/>
                            <a:tailEnd type="triangle"/>
                          </a:ln>
                          <a:effectLst/>
                        </wps:spPr>
                        <wps:bodyPr/>
                      </wps:wsp>
                      <wps:wsp>
                        <wps:cNvPr id="1210761240" name="Straight Arrow Connector 32"/>
                        <wps:cNvCnPr/>
                        <wps:spPr>
                          <a:xfrm>
                            <a:off x="1924050" y="1409700"/>
                            <a:ext cx="0" cy="237490"/>
                          </a:xfrm>
                          <a:prstGeom prst="straightConnector1">
                            <a:avLst/>
                          </a:prstGeom>
                          <a:noFill/>
                          <a:ln w="6350" cap="flat" cmpd="sng" algn="ctr">
                            <a:solidFill>
                              <a:sysClr val="windowText" lastClr="000000"/>
                            </a:solidFill>
                            <a:prstDash val="solid"/>
                            <a:miter lim="800000"/>
                            <a:tailEnd type="triangle"/>
                          </a:ln>
                          <a:effectLst/>
                        </wps:spPr>
                        <wps:bodyPr/>
                      </wps:wsp>
                      <wps:wsp>
                        <wps:cNvPr id="1663068390" name="Rectangle: Rounded Corners 25"/>
                        <wps:cNvSpPr/>
                        <wps:spPr>
                          <a:xfrm>
                            <a:off x="1133475" y="1647825"/>
                            <a:ext cx="1579245" cy="304800"/>
                          </a:xfrm>
                          <a:prstGeom prst="roundRect">
                            <a:avLst/>
                          </a:prstGeom>
                          <a:solidFill>
                            <a:srgbClr val="4472C4"/>
                          </a:solidFill>
                          <a:ln w="12700" cap="flat" cmpd="sng" algn="ctr">
                            <a:solidFill>
                              <a:srgbClr val="5B9BD5">
                                <a:shade val="15000"/>
                              </a:srgbClr>
                            </a:solidFill>
                            <a:prstDash val="solid"/>
                            <a:miter lim="800000"/>
                          </a:ln>
                          <a:effectLst/>
                        </wps:spPr>
                        <wps:txbx>
                          <w:txbxContent>
                            <w:p w14:paraId="15858313" w14:textId="77777777" w:rsidR="00D47227" w:rsidRPr="00A56E53" w:rsidRDefault="00D47227" w:rsidP="00D47227">
                              <w:pPr>
                                <w:jc w:val="center"/>
                                <w:rPr>
                                  <w:color w:val="FFFFFF" w:themeColor="background1"/>
                                </w:rPr>
                              </w:pPr>
                              <w:r w:rsidRPr="00A56E53">
                                <w:rPr>
                                  <w:color w:val="FFFFFF" w:themeColor="background1"/>
                                </w:rPr>
                                <w:t>No risk of organ fail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497996" name="Rectangle: Rounded Corners 26"/>
                        <wps:cNvSpPr/>
                        <wps:spPr>
                          <a:xfrm>
                            <a:off x="3057525" y="1647825"/>
                            <a:ext cx="1638300" cy="314325"/>
                          </a:xfrm>
                          <a:prstGeom prst="roundRect">
                            <a:avLst/>
                          </a:prstGeom>
                          <a:solidFill>
                            <a:srgbClr val="4472C4"/>
                          </a:solidFill>
                          <a:ln w="12700" cap="flat" cmpd="sng" algn="ctr">
                            <a:solidFill>
                              <a:srgbClr val="5B9BD5">
                                <a:shade val="15000"/>
                              </a:srgbClr>
                            </a:solidFill>
                            <a:prstDash val="solid"/>
                            <a:miter lim="800000"/>
                          </a:ln>
                          <a:effectLst/>
                        </wps:spPr>
                        <wps:txbx>
                          <w:txbxContent>
                            <w:p w14:paraId="7683AA55" w14:textId="77777777" w:rsidR="00D47227" w:rsidRPr="00A56E53" w:rsidRDefault="00D47227" w:rsidP="00D47227">
                              <w:pPr>
                                <w:jc w:val="center"/>
                                <w:rPr>
                                  <w:color w:val="FFFFFF" w:themeColor="background1"/>
                                </w:rPr>
                              </w:pPr>
                              <w:r w:rsidRPr="00A56E53">
                                <w:rPr>
                                  <w:color w:val="FFFFFF" w:themeColor="background1"/>
                                </w:rPr>
                                <w:t>Imminent organ fail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8738373" name="Rectangle: Rounded Corners 27"/>
                        <wps:cNvSpPr/>
                        <wps:spPr>
                          <a:xfrm>
                            <a:off x="3343275" y="3019425"/>
                            <a:ext cx="1092200" cy="296545"/>
                          </a:xfrm>
                          <a:prstGeom prst="roundRect">
                            <a:avLst/>
                          </a:prstGeom>
                          <a:solidFill>
                            <a:srgbClr val="4472C4"/>
                          </a:solidFill>
                          <a:ln w="12700" cap="flat" cmpd="sng" algn="ctr">
                            <a:solidFill>
                              <a:srgbClr val="5B9BD5">
                                <a:shade val="15000"/>
                              </a:srgbClr>
                            </a:solidFill>
                            <a:prstDash val="solid"/>
                            <a:miter lim="800000"/>
                          </a:ln>
                          <a:effectLst/>
                        </wps:spPr>
                        <wps:txbx>
                          <w:txbxContent>
                            <w:p w14:paraId="5E06929D" w14:textId="77777777" w:rsidR="00D47227" w:rsidRPr="00A56E53" w:rsidRDefault="00D47227" w:rsidP="00D47227">
                              <w:pPr>
                                <w:rPr>
                                  <w:color w:val="FFFFFF" w:themeColor="background1"/>
                                </w:rPr>
                              </w:pPr>
                              <w:r w:rsidRPr="00A56E53">
                                <w:rPr>
                                  <w:color w:val="FFFFFF" w:themeColor="background1"/>
                                </w:rPr>
                                <w:t>Chemothera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1613383" name="Straight Arrow Connector 32"/>
                        <wps:cNvCnPr/>
                        <wps:spPr>
                          <a:xfrm>
                            <a:off x="1924050" y="1952625"/>
                            <a:ext cx="0" cy="237490"/>
                          </a:xfrm>
                          <a:prstGeom prst="straightConnector1">
                            <a:avLst/>
                          </a:prstGeom>
                          <a:noFill/>
                          <a:ln w="6350" cap="flat" cmpd="sng" algn="ctr">
                            <a:solidFill>
                              <a:sysClr val="windowText" lastClr="000000"/>
                            </a:solidFill>
                            <a:prstDash val="solid"/>
                            <a:miter lim="800000"/>
                            <a:tailEnd type="triangle"/>
                          </a:ln>
                          <a:effectLst/>
                        </wps:spPr>
                        <wps:bodyPr/>
                      </wps:wsp>
                      <wps:wsp>
                        <wps:cNvPr id="986442052" name="Straight Arrow Connector 52"/>
                        <wps:cNvCnPr/>
                        <wps:spPr>
                          <a:xfrm>
                            <a:off x="3867150" y="1981200"/>
                            <a:ext cx="9525" cy="1028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8370405" name="Arrow: Pentagon 41"/>
                        <wps:cNvSpPr/>
                        <wps:spPr>
                          <a:xfrm>
                            <a:off x="0" y="504825"/>
                            <a:ext cx="474667" cy="285008"/>
                          </a:xfrm>
                          <a:prstGeom prst="homePlate">
                            <a:avLst/>
                          </a:prstGeom>
                          <a:solidFill>
                            <a:srgbClr val="5B9BD5">
                              <a:lumMod val="50000"/>
                            </a:srgbClr>
                          </a:solidFill>
                          <a:ln w="12700" cap="flat" cmpd="sng" algn="ctr">
                            <a:solidFill>
                              <a:srgbClr val="5B9BD5">
                                <a:shade val="15000"/>
                              </a:srgbClr>
                            </a:solidFill>
                            <a:prstDash val="solid"/>
                            <a:miter lim="800000"/>
                          </a:ln>
                          <a:effectLst/>
                        </wps:spPr>
                        <wps:txbx>
                          <w:txbxContent>
                            <w:p w14:paraId="7CC25510" w14:textId="77777777" w:rsidR="00D47227" w:rsidRPr="004E136D" w:rsidRDefault="00D47227" w:rsidP="00D47227">
                              <w:pPr>
                                <w:jc w:val="center"/>
                                <w:rPr>
                                  <w:b/>
                                  <w:bCs/>
                                  <w:color w:val="FFFFFF" w:themeColor="background1"/>
                                  <w:sz w:val="28"/>
                                  <w:szCs w:val="28"/>
                                </w:rPr>
                              </w:pPr>
                              <w:r w:rsidRPr="004E136D">
                                <w:rPr>
                                  <w:b/>
                                  <w:bCs/>
                                  <w:color w:val="FFFFFF" w:themeColor="background1"/>
                                  <w:sz w:val="28"/>
                                  <w:szCs w:val="28"/>
                                </w:rPr>
                                <w:t>1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8072854" name="Arrow: Pentagon 41"/>
                        <wps:cNvSpPr/>
                        <wps:spPr>
                          <a:xfrm>
                            <a:off x="0" y="2800350"/>
                            <a:ext cx="474345" cy="284480"/>
                          </a:xfrm>
                          <a:prstGeom prst="homePlate">
                            <a:avLst/>
                          </a:prstGeom>
                          <a:solidFill>
                            <a:srgbClr val="5B9BD5">
                              <a:lumMod val="50000"/>
                            </a:srgbClr>
                          </a:solidFill>
                          <a:ln w="12700" cap="flat" cmpd="sng" algn="ctr">
                            <a:solidFill>
                              <a:srgbClr val="5B9BD5">
                                <a:shade val="15000"/>
                              </a:srgbClr>
                            </a:solidFill>
                            <a:prstDash val="solid"/>
                            <a:miter lim="800000"/>
                          </a:ln>
                          <a:effectLst/>
                        </wps:spPr>
                        <wps:txbx>
                          <w:txbxContent>
                            <w:p w14:paraId="11E58D34" w14:textId="77777777" w:rsidR="00D47227" w:rsidRPr="004E136D" w:rsidRDefault="00D47227" w:rsidP="00D47227">
                              <w:pPr>
                                <w:jc w:val="center"/>
                                <w:rPr>
                                  <w:b/>
                                  <w:bCs/>
                                  <w:color w:val="FFFFFF" w:themeColor="background1"/>
                                  <w:sz w:val="28"/>
                                  <w:szCs w:val="28"/>
                                </w:rPr>
                              </w:pPr>
                              <w:r w:rsidRPr="004E136D">
                                <w:rPr>
                                  <w:b/>
                                  <w:bCs/>
                                  <w:color w:val="FFFFFF" w:themeColor="background1"/>
                                  <w:sz w:val="28"/>
                                  <w:szCs w:val="28"/>
                                </w:rPr>
                                <w:t>2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4712207" name="Right Brace 40"/>
                        <wps:cNvSpPr/>
                        <wps:spPr>
                          <a:xfrm>
                            <a:off x="419100" y="1695450"/>
                            <a:ext cx="308610" cy="2458085"/>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0655239" name="Right Brace 40"/>
                        <wps:cNvSpPr/>
                        <wps:spPr>
                          <a:xfrm>
                            <a:off x="485775" y="304800"/>
                            <a:ext cx="171450" cy="714375"/>
                          </a:xfrm>
                          <a:prstGeom prst="rightBrace">
                            <a:avLst>
                              <a:gd name="adj1" fmla="val 8333"/>
                              <a:gd name="adj2" fmla="val 50000"/>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5FF7BEA" id="Group 1" o:spid="_x0000_s1026" alt="Figure 3 Current clinical management algorithm including 2 lines of treatment." style="position:absolute;margin-left:-.15pt;margin-top:26.2pt;width:369.75pt;height:329.95pt;z-index:251658241" coordsize="46958,41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">
                <v:roundrect id="Rectangle: Rounded Corners 8" o:spid="_x0000_s1027" style="position:absolute;left:13430;width:31112;height:29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" fillcolor="#7030a0" strokecolor="#223f59" strokeweight="1pt">
                  <v:stroke joinstyle="miter"/>
                  <v:textbox>
                    <w:txbxContent>
                      <w:p w14:paraId="6AFD453F" w14:textId="77777777" w:rsidR="00000AD0" w:rsidRPr="00A56E53" w:rsidRDefault="00000AD0" w:rsidP="00000AD0">
                        <w:pPr>
                          <w:jc w:val="center"/>
                          <w:rPr>
                            <w:color w:val="FFFFFF" w:themeColor="background1"/>
                          </w:rPr>
                        </w:pPr>
                        <w:r w:rsidRPr="00A56E53">
                          <w:rPr>
                            <w:color w:val="FFFFFF" w:themeColor="background1"/>
                          </w:rPr>
                          <w:t>Diagnosis of ER-positive HER2-negative mBC</w:t>
                        </w:r>
                      </w:p>
                    </w:txbxContent>
                  </v:textbox>
                </v:roundrect>
                <v:roundrect id="Rectangle: Rounded Corners 27" o:spid="_x0000_s1028" style="position:absolute;left:8001;top:22193;width:22440;height:197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" fillcolor="#4472c4" strokecolor="#223f59" strokeweight="1pt">
                  <v:stroke joinstyle="miter"/>
                  <v:textbox>
                    <w:txbxContent>
                      <w:p w14:paraId="7667F002" w14:textId="77777777" w:rsidR="00D47227" w:rsidRPr="00A56E53" w:rsidRDefault="00D47227" w:rsidP="00D47227">
                        <w:pPr>
                          <w:spacing w:after="0" w:line="240" w:lineRule="auto"/>
                          <w:jc w:val="center"/>
                          <w:rPr>
                            <w:color w:val="FFFFFF" w:themeColor="background1"/>
                          </w:rPr>
                        </w:pPr>
                        <w:r w:rsidRPr="00A56E53">
                          <w:rPr>
                            <w:color w:val="FFFFFF" w:themeColor="background1"/>
                          </w:rPr>
                          <w:t xml:space="preserve">If germline </w:t>
                        </w:r>
                        <w:r w:rsidRPr="00A56E53">
                          <w:rPr>
                            <w:i/>
                            <w:iCs/>
                            <w:color w:val="FFFFFF" w:themeColor="background1"/>
                          </w:rPr>
                          <w:t>BRCA 1/2/PALB2</w:t>
                        </w:r>
                        <w:r w:rsidRPr="00A56E53">
                          <w:rPr>
                            <w:color w:val="FFFFFF" w:themeColor="background1"/>
                          </w:rPr>
                          <w:t xml:space="preserve"> variant positive</w:t>
                        </w:r>
                      </w:p>
                      <w:p w14:paraId="0C6F77C3" w14:textId="77777777" w:rsidR="00D47227" w:rsidRPr="00A56E53" w:rsidRDefault="00D47227" w:rsidP="00D47227">
                        <w:pPr>
                          <w:pStyle w:val="ListParagraph"/>
                          <w:numPr>
                            <w:ilvl w:val="0"/>
                            <w:numId w:val="26"/>
                          </w:numPr>
                          <w:jc w:val="center"/>
                          <w:rPr>
                            <w:color w:val="FFFFFF" w:themeColor="background1"/>
                          </w:rPr>
                        </w:pPr>
                        <w:r w:rsidRPr="00A56E53">
                          <w:rPr>
                            <w:color w:val="FFFFFF" w:themeColor="background1"/>
                          </w:rPr>
                          <w:t>Olaparib</w:t>
                        </w:r>
                      </w:p>
                      <w:p w14:paraId="2B523135" w14:textId="77777777" w:rsidR="00D47227" w:rsidRPr="00A56E53" w:rsidRDefault="00D47227" w:rsidP="00D47227">
                        <w:pPr>
                          <w:spacing w:after="0"/>
                          <w:jc w:val="center"/>
                          <w:rPr>
                            <w:color w:val="FFFFFF" w:themeColor="background1"/>
                          </w:rPr>
                        </w:pPr>
                        <w:r w:rsidRPr="00A56E53">
                          <w:rPr>
                            <w:color w:val="FFFFFF" w:themeColor="background1"/>
                          </w:rPr>
                          <w:t>If no actionable variant:</w:t>
                        </w:r>
                      </w:p>
                      <w:p w14:paraId="0B368F08"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Everolimus + exemestane</w:t>
                        </w:r>
                      </w:p>
                      <w:p w14:paraId="4719D20A"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Everolimus + fulvestrant</w:t>
                        </w:r>
                      </w:p>
                      <w:p w14:paraId="449BA2F3"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 xml:space="preserve">Capivasertib + fulvestrant </w:t>
                        </w:r>
                        <w:r w:rsidRPr="00A56E53">
                          <w:rPr>
                            <w:color w:val="FFFFFF" w:themeColor="background1"/>
                            <w:vertAlign w:val="superscript"/>
                          </w:rPr>
                          <w:t>a</w:t>
                        </w:r>
                      </w:p>
                      <w:p w14:paraId="21C70B89" w14:textId="77777777" w:rsidR="00D47227" w:rsidRPr="00A56E53" w:rsidRDefault="00D47227" w:rsidP="00D47227">
                        <w:pPr>
                          <w:pStyle w:val="ListParagraph"/>
                          <w:numPr>
                            <w:ilvl w:val="0"/>
                            <w:numId w:val="26"/>
                          </w:numPr>
                          <w:rPr>
                            <w:color w:val="FFFFFF" w:themeColor="background1"/>
                          </w:rPr>
                        </w:pPr>
                        <w:r w:rsidRPr="00A56E53">
                          <w:rPr>
                            <w:color w:val="FFFFFF" w:themeColor="background1"/>
                          </w:rPr>
                          <w:t>Fulvestrant monotherapy</w:t>
                        </w:r>
                      </w:p>
                    </w:txbxContent>
                  </v:textbox>
                </v:roundrect>
                <v:shapetype id="_x0000_t32" coordsize="21600,21600" o:spt="32" o:oned="t" path="m,l21600,21600e" filled="f">
                  <v:path arrowok="t" fillok="f" o:connecttype="none"/>
                  <o:lock v:ext="edit" shapetype="t"/>
                </v:shapetype>
                <v:shape id="Straight Arrow Connector 32" o:spid="_x0000_s1029" type="#_x0000_t32" style="position:absolute;left:28956;top:3143;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" strokecolor="windowText" strokeweight=".5pt">
                  <v:stroke endarrow="block" joinstyle="miter"/>
                </v:shape>
                <v:roundrect id="Rectangle: Rounded Corners 10" o:spid="_x0000_s1030" style="position:absolute;left:17811;top:5524;width:22563;height:2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" fillcolor="#4472c4" strokecolor="#223f59" strokeweight="1pt">
                  <v:stroke joinstyle="miter"/>
                  <v:textbox>
                    <w:txbxContent>
                      <w:p w14:paraId="1692C38C" w14:textId="77777777" w:rsidR="00D47227" w:rsidRPr="00A56E53" w:rsidRDefault="00D47227" w:rsidP="00D47227">
                        <w:pPr>
                          <w:jc w:val="center"/>
                          <w:rPr>
                            <w:color w:val="FFFFFF" w:themeColor="background1"/>
                          </w:rPr>
                        </w:pPr>
                        <w:r w:rsidRPr="00A56E53">
                          <w:rPr>
                            <w:color w:val="FFFFFF" w:themeColor="background1"/>
                          </w:rPr>
                          <w:t>1 L CDK4/6i + AI</w:t>
                        </w:r>
                      </w:p>
                    </w:txbxContent>
                  </v:textbox>
                </v:roundrect>
                <v:shape id="Straight Arrow Connector 32" o:spid="_x0000_s1031" type="#_x0000_t32" style="position:absolute;left:28860;top:8667;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" strokecolor="windowText" strokeweight=".5pt">
                  <v:stroke endarrow="block" joinstyle="miter"/>
                </v:shape>
                <v:roundrect id="Rectangle: Rounded Corners 21" o:spid="_x0000_s1032" alt="Figure 5 shows proposed clinical management algorithm (as suggested by the assessment group) including first and second line treatment. &#10;" style="position:absolute;left:14954;top:11049;width:27951;height:3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" fillcolor="#4472c4" strokecolor="#223f59" strokeweight="1pt">
                  <v:stroke joinstyle="miter"/>
                  <v:textbox>
                    <w:txbxContent>
                      <w:p w14:paraId="07F4338E" w14:textId="77777777" w:rsidR="00D47227" w:rsidRPr="00A56E53" w:rsidRDefault="00D47227" w:rsidP="00D47227">
                        <w:pPr>
                          <w:jc w:val="center"/>
                          <w:rPr>
                            <w:color w:val="FFFFFF" w:themeColor="background1"/>
                          </w:rPr>
                        </w:pPr>
                        <w:r w:rsidRPr="00A56E53">
                          <w:rPr>
                            <w:color w:val="FFFFFF" w:themeColor="background1"/>
                          </w:rPr>
                          <w:t>Disease progression</w:t>
                        </w:r>
                      </w:p>
                    </w:txbxContent>
                  </v:textbox>
                </v:roundrect>
                <v:shape id="Straight Arrow Connector 32" o:spid="_x0000_s1033" type="#_x0000_t32" style="position:absolute;left:38671;top:14287;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" strokecolor="windowText" strokeweight=".5pt">
                  <v:stroke endarrow="block" joinstyle="miter"/>
                </v:shape>
                <v:shape id="Straight Arrow Connector 32" o:spid="_x0000_s1034" type="#_x0000_t32" style="position:absolute;left:19240;top:14097;width:0;height:23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" strokecolor="windowText" strokeweight=".5pt">
                  <v:stroke endarrow="block" joinstyle="miter"/>
                </v:shape>
                <v:roundrect id="Rectangle: Rounded Corners 25" o:spid="_x0000_s1035" style="position:absolute;left:11334;top:16478;width:1579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" fillcolor="#4472c4" strokecolor="#223f59" strokeweight="1pt">
                  <v:stroke joinstyle="miter"/>
                  <v:textbox>
                    <w:txbxContent>
                      <w:p w14:paraId="15858313" w14:textId="77777777" w:rsidR="00D47227" w:rsidRPr="00A56E53" w:rsidRDefault="00D47227" w:rsidP="00D47227">
                        <w:pPr>
                          <w:jc w:val="center"/>
                          <w:rPr>
                            <w:color w:val="FFFFFF" w:themeColor="background1"/>
                          </w:rPr>
                        </w:pPr>
                        <w:r w:rsidRPr="00A56E53">
                          <w:rPr>
                            <w:color w:val="FFFFFF" w:themeColor="background1"/>
                          </w:rPr>
                          <w:t>No risk of organ failure</w:t>
                        </w:r>
                      </w:p>
                    </w:txbxContent>
                  </v:textbox>
                </v:roundrect>
                <v:roundrect id="Rectangle: Rounded Corners 26" o:spid="_x0000_s1036" style="position:absolute;left:30575;top:16478;width:16383;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" fillcolor="#4472c4" strokecolor="#223f59" strokeweight="1pt">
                  <v:stroke joinstyle="miter"/>
                  <v:textbox>
                    <w:txbxContent>
                      <w:p w14:paraId="7683AA55" w14:textId="77777777" w:rsidR="00D47227" w:rsidRPr="00A56E53" w:rsidRDefault="00D47227" w:rsidP="00D47227">
                        <w:pPr>
                          <w:jc w:val="center"/>
                          <w:rPr>
                            <w:color w:val="FFFFFF" w:themeColor="background1"/>
                          </w:rPr>
                        </w:pPr>
                        <w:r w:rsidRPr="00A56E53">
                          <w:rPr>
                            <w:color w:val="FFFFFF" w:themeColor="background1"/>
                          </w:rPr>
                          <w:t>Imminent organ failure</w:t>
                        </w:r>
                      </w:p>
                    </w:txbxContent>
                  </v:textbox>
                </v:roundrect>
                <v:roundrect id="Rectangle: Rounded Corners 27" o:spid="_x0000_s1037" style="position:absolute;left:33432;top:30194;width:10922;height:29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" fillcolor="#4472c4" strokecolor="#223f59" strokeweight="1pt">
                  <v:stroke joinstyle="miter"/>
                  <v:textbox>
                    <w:txbxContent>
                      <w:p w14:paraId="5E06929D" w14:textId="77777777" w:rsidR="00D47227" w:rsidRPr="00A56E53" w:rsidRDefault="00D47227" w:rsidP="00D47227">
                        <w:pPr>
                          <w:rPr>
                            <w:color w:val="FFFFFF" w:themeColor="background1"/>
                          </w:rPr>
                        </w:pPr>
                        <w:r w:rsidRPr="00A56E53">
                          <w:rPr>
                            <w:color w:val="FFFFFF" w:themeColor="background1"/>
                          </w:rPr>
                          <w:t>Chemotherapy</w:t>
                        </w:r>
                      </w:p>
                    </w:txbxContent>
                  </v:textbox>
                </v:roundrect>
                <v:shape id="Straight Arrow Connector 32" o:spid="_x0000_s1038" type="#_x0000_t32" style="position:absolute;left:19240;top:19526;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" strokecolor="windowText" strokeweight=".5pt">
                  <v:stroke endarrow="block" joinstyle="miter"/>
                </v:shape>
                <v:shape id="Straight Arrow Connector 52" o:spid="_x0000_s1039" type="#_x0000_t32" style="position:absolute;left:38671;top:19812;width:95;height:10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" strokecolor="black [3200]" strokeweight=".5pt">
                  <v:stroke endarrow="block" joinstyle="miter"/>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1" o:spid="_x0000_s1040" type="#_x0000_t15" style="position:absolute;top:5048;width:4746;height:2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" adj="15115" fillcolor="#1f4e79" strokecolor="#223f59" strokeweight="1pt">
                  <v:textbox>
                    <w:txbxContent>
                      <w:p w14:paraId="7CC25510" w14:textId="77777777" w:rsidR="00D47227" w:rsidRPr="004E136D" w:rsidRDefault="00D47227" w:rsidP="00D47227">
                        <w:pPr>
                          <w:jc w:val="center"/>
                          <w:rPr>
                            <w:b/>
                            <w:bCs/>
                            <w:color w:val="FFFFFF" w:themeColor="background1"/>
                            <w:sz w:val="28"/>
                            <w:szCs w:val="28"/>
                          </w:rPr>
                        </w:pPr>
                        <w:r w:rsidRPr="004E136D">
                          <w:rPr>
                            <w:b/>
                            <w:bCs/>
                            <w:color w:val="FFFFFF" w:themeColor="background1"/>
                            <w:sz w:val="28"/>
                            <w:szCs w:val="28"/>
                          </w:rPr>
                          <w:t>1L</w:t>
                        </w:r>
                      </w:p>
                    </w:txbxContent>
                  </v:textbox>
                </v:shape>
                <v:shape id="Arrow: Pentagon 41" o:spid="_x0000_s1041" type="#_x0000_t15" style="position:absolute;top:28003;width:4743;height:2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" adj="15123" fillcolor="#1f4e79" strokecolor="#223f59" strokeweight="1pt">
                  <v:textbox>
                    <w:txbxContent>
                      <w:p w14:paraId="11E58D34" w14:textId="77777777" w:rsidR="00D47227" w:rsidRPr="004E136D" w:rsidRDefault="00D47227" w:rsidP="00D47227">
                        <w:pPr>
                          <w:jc w:val="center"/>
                          <w:rPr>
                            <w:b/>
                            <w:bCs/>
                            <w:color w:val="FFFFFF" w:themeColor="background1"/>
                            <w:sz w:val="28"/>
                            <w:szCs w:val="28"/>
                          </w:rPr>
                        </w:pPr>
                        <w:r w:rsidRPr="004E136D">
                          <w:rPr>
                            <w:b/>
                            <w:bCs/>
                            <w:color w:val="FFFFFF" w:themeColor="background1"/>
                            <w:sz w:val="28"/>
                            <w:szCs w:val="28"/>
                          </w:rPr>
                          <w:t>2L</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0" o:spid="_x0000_s1042" type="#_x0000_t88" style="position:absolute;left:4191;top:16954;width:3086;height:24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" adj="226" strokecolor="windowText" strokeweight=".5pt">
                  <v:stroke joinstyle="miter"/>
                </v:shape>
                <v:shape id="Right Brace 40" o:spid="_x0000_s1043" type="#_x0000_t88" style="position:absolute;left:4857;top:3048;width:1715;height:7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" adj="432" strokecolor="windowText" strokeweight=".5pt">
                  <v:stroke joinstyle="miter"/>
                </v:shape>
                <w10:wrap type="topAndBottom"/>
              </v:group>
            </w:pict>
          </mc:Fallback>
        </mc:AlternateContent>
      </w:r>
    </w:p>
    <w:p w14:paraId="017766BD" w14:textId="1E0282B3" w:rsidR="00C66871" w:rsidRPr="00C66871" w:rsidRDefault="00E662DF" w:rsidP="00605D1E">
      <w:pPr>
        <w:pStyle w:val="Caption"/>
        <w:rPr>
          <w:bCs/>
        </w:rPr>
      </w:pPr>
      <w:r>
        <w:t xml:space="preserve">Figure </w:t>
      </w:r>
      <w:r>
        <w:fldChar w:fldCharType="begin"/>
      </w:r>
      <w:r>
        <w:instrText xml:space="preserve"> SEQ Figure \* ARABIC </w:instrText>
      </w:r>
      <w:r>
        <w:fldChar w:fldCharType="separate"/>
      </w:r>
      <w:r w:rsidR="00470481">
        <w:rPr>
          <w:noProof/>
        </w:rPr>
        <w:t>3</w:t>
      </w:r>
      <w:r>
        <w:fldChar w:fldCharType="end"/>
      </w:r>
      <w:r w:rsidR="00C66871">
        <w:t xml:space="preserve"> Current clinical management algorithm</w:t>
      </w:r>
    </w:p>
    <w:p w14:paraId="42204D06" w14:textId="77777777" w:rsidR="005916D0" w:rsidRPr="004E136D" w:rsidRDefault="005916D0" w:rsidP="005916D0">
      <w:pPr>
        <w:autoSpaceDE w:val="0"/>
        <w:autoSpaceDN w:val="0"/>
        <w:adjustRightInd w:val="0"/>
        <w:rPr>
          <w:rFonts w:ascii="Arial Narrow" w:hAnsi="Arial Narrow"/>
          <w:sz w:val="18"/>
          <w:szCs w:val="18"/>
        </w:rPr>
      </w:pPr>
      <w:r w:rsidRPr="004E136D">
        <w:rPr>
          <w:rFonts w:ascii="Arial Narrow" w:hAnsi="Arial Narrow"/>
          <w:sz w:val="18"/>
          <w:szCs w:val="18"/>
        </w:rPr>
        <w:t xml:space="preserve">1L = first line; AI = aromatase inhibitor; </w:t>
      </w:r>
      <w:r w:rsidRPr="004E136D">
        <w:rPr>
          <w:rFonts w:ascii="Arial Narrow" w:hAnsi="Arial Narrow"/>
          <w:i/>
          <w:sz w:val="18"/>
          <w:szCs w:val="18"/>
        </w:rPr>
        <w:t>BRCA1/2</w:t>
      </w:r>
      <w:r w:rsidRPr="004E136D">
        <w:rPr>
          <w:rFonts w:ascii="Arial Narrow" w:hAnsi="Arial Narrow"/>
          <w:sz w:val="18"/>
          <w:szCs w:val="18"/>
        </w:rPr>
        <w:t xml:space="preserve"> = Breast cancer </w:t>
      </w:r>
      <w:r>
        <w:rPr>
          <w:rFonts w:ascii="Arial Narrow" w:hAnsi="Arial Narrow"/>
          <w:sz w:val="18"/>
          <w:szCs w:val="18"/>
        </w:rPr>
        <w:t>1/2</w:t>
      </w:r>
      <w:r w:rsidRPr="004E136D">
        <w:rPr>
          <w:rFonts w:ascii="Arial Narrow" w:hAnsi="Arial Narrow"/>
          <w:sz w:val="18"/>
          <w:szCs w:val="18"/>
        </w:rPr>
        <w:t xml:space="preserve">; CDK4/6i = cyclin dependent kinase 4/6 inhibitor; </w:t>
      </w:r>
      <w:r w:rsidRPr="004E136D">
        <w:rPr>
          <w:rFonts w:ascii="Arial Narrow" w:hAnsi="Arial Narrow"/>
          <w:i/>
          <w:sz w:val="18"/>
          <w:szCs w:val="18"/>
        </w:rPr>
        <w:t>ESR1</w:t>
      </w:r>
      <w:r w:rsidRPr="004E136D">
        <w:rPr>
          <w:rFonts w:ascii="Arial Narrow" w:hAnsi="Arial Narrow"/>
          <w:sz w:val="18"/>
          <w:szCs w:val="18"/>
        </w:rPr>
        <w:t xml:space="preserve"> = estrogen receptor 1; ET = endocrine therapy; IV = intravenous; </w:t>
      </w:r>
      <w:proofErr w:type="spellStart"/>
      <w:r w:rsidRPr="004E136D">
        <w:rPr>
          <w:rFonts w:ascii="Arial Narrow" w:hAnsi="Arial Narrow"/>
          <w:sz w:val="18"/>
          <w:szCs w:val="18"/>
        </w:rPr>
        <w:t>mBC</w:t>
      </w:r>
      <w:proofErr w:type="spellEnd"/>
      <w:r w:rsidRPr="004E136D">
        <w:rPr>
          <w:rFonts w:ascii="Arial Narrow" w:hAnsi="Arial Narrow"/>
          <w:sz w:val="18"/>
          <w:szCs w:val="18"/>
        </w:rPr>
        <w:t xml:space="preserve"> = locally advanced or metastatic breast cancer; </w:t>
      </w:r>
      <w:r w:rsidRPr="004E136D">
        <w:rPr>
          <w:rFonts w:ascii="Arial Narrow" w:hAnsi="Arial Narrow"/>
          <w:i/>
          <w:sz w:val="18"/>
          <w:szCs w:val="18"/>
        </w:rPr>
        <w:t>PALB2</w:t>
      </w:r>
      <w:r w:rsidRPr="004E136D">
        <w:rPr>
          <w:rFonts w:ascii="Arial Narrow" w:hAnsi="Arial Narrow"/>
          <w:sz w:val="18"/>
          <w:szCs w:val="18"/>
        </w:rPr>
        <w:t xml:space="preserve"> = partner and localiser of </w:t>
      </w:r>
      <w:r w:rsidRPr="004E136D">
        <w:rPr>
          <w:rFonts w:ascii="Arial Narrow" w:hAnsi="Arial Narrow"/>
          <w:i/>
          <w:sz w:val="18"/>
          <w:szCs w:val="18"/>
        </w:rPr>
        <w:t>BRCA 2</w:t>
      </w:r>
      <w:r w:rsidRPr="004E136D">
        <w:rPr>
          <w:rFonts w:ascii="Arial Narrow" w:hAnsi="Arial Narrow"/>
          <w:i/>
          <w:sz w:val="18"/>
          <w:szCs w:val="18"/>
        </w:rPr>
        <w:br/>
      </w:r>
      <w:proofErr w:type="spellStart"/>
      <w:r w:rsidRPr="004E136D">
        <w:rPr>
          <w:rFonts w:ascii="Arial Narrow" w:hAnsi="Arial Narrow"/>
          <w:sz w:val="18"/>
          <w:szCs w:val="18"/>
          <w:vertAlign w:val="superscript"/>
        </w:rPr>
        <w:t>a</w:t>
      </w:r>
      <w:proofErr w:type="spellEnd"/>
      <w:r w:rsidRPr="004E136D">
        <w:rPr>
          <w:rFonts w:ascii="Arial Narrow" w:hAnsi="Arial Narrow"/>
          <w:sz w:val="18"/>
          <w:szCs w:val="18"/>
          <w:vertAlign w:val="superscript"/>
        </w:rPr>
        <w:t xml:space="preserve"> </w:t>
      </w:r>
      <w:r w:rsidRPr="004E136D">
        <w:rPr>
          <w:rFonts w:ascii="Arial Narrow" w:hAnsi="Arial Narrow"/>
          <w:sz w:val="18"/>
          <w:szCs w:val="18"/>
        </w:rPr>
        <w:t xml:space="preserve">The PBS listing for </w:t>
      </w:r>
      <w:proofErr w:type="spellStart"/>
      <w:r w:rsidRPr="004E136D">
        <w:rPr>
          <w:rFonts w:ascii="Arial Narrow" w:hAnsi="Arial Narrow"/>
          <w:sz w:val="18"/>
          <w:szCs w:val="18"/>
        </w:rPr>
        <w:t>capivasertib</w:t>
      </w:r>
      <w:proofErr w:type="spellEnd"/>
      <w:r w:rsidRPr="004E136D">
        <w:rPr>
          <w:rFonts w:ascii="Arial Narrow" w:hAnsi="Arial Narrow"/>
          <w:sz w:val="18"/>
          <w:szCs w:val="18"/>
        </w:rPr>
        <w:t xml:space="preserve"> + </w:t>
      </w:r>
      <w:proofErr w:type="spellStart"/>
      <w:r w:rsidRPr="004E136D">
        <w:rPr>
          <w:rFonts w:ascii="Arial Narrow" w:hAnsi="Arial Narrow"/>
          <w:sz w:val="18"/>
          <w:szCs w:val="18"/>
        </w:rPr>
        <w:t>fulverstrant</w:t>
      </w:r>
      <w:proofErr w:type="spellEnd"/>
      <w:r w:rsidRPr="004E136D">
        <w:rPr>
          <w:rFonts w:ascii="Arial Narrow" w:hAnsi="Arial Narrow"/>
          <w:sz w:val="18"/>
          <w:szCs w:val="18"/>
        </w:rPr>
        <w:t xml:space="preserve"> recommends AKT pathway testing (where possible) for </w:t>
      </w:r>
      <w:r w:rsidRPr="004E136D">
        <w:rPr>
          <w:rFonts w:ascii="Arial Narrow" w:hAnsi="Arial Narrow"/>
          <w:i/>
          <w:sz w:val="18"/>
          <w:szCs w:val="18"/>
        </w:rPr>
        <w:t>PIK3CA</w:t>
      </w:r>
      <w:r w:rsidRPr="004E136D">
        <w:rPr>
          <w:rFonts w:ascii="Arial Narrow" w:hAnsi="Arial Narrow"/>
          <w:sz w:val="18"/>
          <w:szCs w:val="18"/>
        </w:rPr>
        <w:t xml:space="preserve">, </w:t>
      </w:r>
      <w:r w:rsidRPr="004E136D">
        <w:rPr>
          <w:rFonts w:ascii="Arial Narrow" w:hAnsi="Arial Narrow"/>
          <w:i/>
          <w:sz w:val="18"/>
          <w:szCs w:val="18"/>
        </w:rPr>
        <w:t>AKT1</w:t>
      </w:r>
      <w:r w:rsidRPr="004E136D">
        <w:rPr>
          <w:rFonts w:ascii="Arial Narrow" w:hAnsi="Arial Narrow"/>
          <w:sz w:val="18"/>
          <w:szCs w:val="18"/>
        </w:rPr>
        <w:t xml:space="preserve"> and </w:t>
      </w:r>
      <w:r w:rsidRPr="004E136D">
        <w:rPr>
          <w:rFonts w:ascii="Arial Narrow" w:hAnsi="Arial Narrow"/>
          <w:i/>
          <w:sz w:val="18"/>
          <w:szCs w:val="18"/>
        </w:rPr>
        <w:t>PTEN</w:t>
      </w:r>
      <w:r w:rsidRPr="004E136D">
        <w:rPr>
          <w:rFonts w:ascii="Arial Narrow" w:hAnsi="Arial Narrow"/>
          <w:sz w:val="18"/>
          <w:szCs w:val="18"/>
        </w:rPr>
        <w:t xml:space="preserve"> gene variants </w:t>
      </w:r>
    </w:p>
    <w:p w14:paraId="50B1F4BF" w14:textId="0214386D" w:rsidR="00D06A6D" w:rsidRPr="004E1C3A" w:rsidRDefault="00D06A6D" w:rsidP="00A36967">
      <w:pPr>
        <w:autoSpaceDE w:val="0"/>
        <w:autoSpaceDN w:val="0"/>
        <w:adjustRightInd w:val="0"/>
        <w:rPr>
          <w:rFonts w:cs="Calibri"/>
          <w:i/>
        </w:rPr>
      </w:pPr>
      <w:r w:rsidRPr="002869EC">
        <w:rPr>
          <w:rFonts w:cs="Calibri"/>
          <w:i/>
        </w:rPr>
        <w:t>PASC considered that the clinical management algorithm for current practice should be changed to specify that the patients eligible for testing are those diagnosed with ER-positive (not HR-positive) HER2-</w:t>
      </w:r>
      <w:r w:rsidRPr="002869EC">
        <w:rPr>
          <w:rFonts w:cs="Calibri"/>
          <w:i/>
          <w:iCs/>
        </w:rPr>
        <w:t>negative</w:t>
      </w:r>
      <w:r w:rsidRPr="002869EC">
        <w:rPr>
          <w:rFonts w:cs="Calibri"/>
          <w:i/>
        </w:rPr>
        <w:t xml:space="preserve"> locally advanced or metastatic breast cancer. PASC noted that the clinical management algorithm for current practice was missing some relevant steps, including those for disease progression and criteria for 2L treatment options (noting these were present in the proposed clinical management algorithm with the intervention</w:t>
      </w:r>
      <w:r w:rsidR="00A400CB">
        <w:rPr>
          <w:rFonts w:cs="Calibri"/>
          <w:i/>
        </w:rPr>
        <w:t xml:space="preserve"> developed</w:t>
      </w:r>
      <w:r w:rsidRPr="002869EC">
        <w:rPr>
          <w:rFonts w:cs="Calibri"/>
          <w:i/>
        </w:rPr>
        <w:t xml:space="preserve"> by the assessment group</w:t>
      </w:r>
      <w:r w:rsidR="004E1C3A">
        <w:rPr>
          <w:rFonts w:cs="Calibri"/>
          <w:i/>
        </w:rPr>
        <w:t xml:space="preserve"> </w:t>
      </w:r>
      <w:r w:rsidR="004E1C3A" w:rsidRPr="004E1C3A">
        <w:rPr>
          <w:rFonts w:cs="Calibri"/>
          <w:i/>
        </w:rPr>
        <w:fldChar w:fldCharType="begin"/>
      </w:r>
      <w:r w:rsidR="004E1C3A" w:rsidRPr="004E1C3A">
        <w:rPr>
          <w:rFonts w:cs="Calibri"/>
          <w:i/>
        </w:rPr>
        <w:instrText xml:space="preserve"> REF _Ref228785364 \h  \* MERGEFORMAT </w:instrText>
      </w:r>
      <w:r w:rsidR="004E1C3A" w:rsidRPr="004E1C3A">
        <w:rPr>
          <w:rFonts w:cs="Calibri"/>
          <w:i/>
        </w:rPr>
      </w:r>
      <w:r w:rsidR="004E1C3A" w:rsidRPr="004E1C3A">
        <w:rPr>
          <w:rFonts w:cs="Calibri"/>
          <w:i/>
        </w:rPr>
        <w:fldChar w:fldCharType="separate"/>
      </w:r>
      <w:r w:rsidR="004E1C3A" w:rsidRPr="004E1C3A">
        <w:rPr>
          <w:i/>
        </w:rPr>
        <w:t xml:space="preserve">Figure </w:t>
      </w:r>
      <w:r w:rsidR="004E1C3A" w:rsidRPr="004E1C3A">
        <w:rPr>
          <w:rFonts w:cs="Calibri"/>
          <w:i/>
        </w:rPr>
        <w:fldChar w:fldCharType="end"/>
      </w:r>
      <w:r w:rsidR="00024D26">
        <w:rPr>
          <w:rFonts w:cs="Calibri"/>
          <w:i/>
        </w:rPr>
        <w:t>4</w:t>
      </w:r>
      <w:r w:rsidR="004E1C3A" w:rsidRPr="004E1C3A">
        <w:rPr>
          <w:rFonts w:cs="Calibri"/>
          <w:i/>
        </w:rPr>
        <w:t>)</w:t>
      </w:r>
      <w:r w:rsidRPr="004E1C3A">
        <w:rPr>
          <w:rFonts w:cs="Calibri"/>
          <w:i/>
        </w:rPr>
        <w:t>.</w:t>
      </w:r>
    </w:p>
    <w:p w14:paraId="31A26E93" w14:textId="77777777" w:rsidR="00C66871" w:rsidRPr="00415E3E" w:rsidRDefault="00C66871" w:rsidP="00605D1E">
      <w:pPr>
        <w:pStyle w:val="Instructionaltext"/>
        <w:rPr>
          <w:b/>
          <w:color w:val="auto"/>
        </w:rPr>
      </w:pPr>
      <w:r w:rsidRPr="00415E3E">
        <w:rPr>
          <w:b/>
          <w:color w:val="auto"/>
        </w:rPr>
        <w:t>Proposed clinical management algorithm (intervention)</w:t>
      </w:r>
    </w:p>
    <w:p w14:paraId="50A58BDB" w14:textId="1D1E2A2E" w:rsidR="00025492" w:rsidRDefault="00025492" w:rsidP="002869EC">
      <w:pPr>
        <w:rPr>
          <w:rFonts w:cs="Calibri"/>
        </w:rPr>
      </w:pPr>
      <w:r>
        <w:rPr>
          <w:rFonts w:cs="Calibri"/>
        </w:rPr>
        <w:t xml:space="preserve">The proposed clinical management algorithm with the introduction of the co-dependent technologies is presented in </w:t>
      </w:r>
      <w:r>
        <w:rPr>
          <w:rFonts w:cs="Calibri"/>
        </w:rPr>
        <w:fldChar w:fldCharType="begin"/>
      </w:r>
      <w:r>
        <w:rPr>
          <w:rFonts w:cs="Calibri"/>
        </w:rPr>
        <w:instrText xml:space="preserve"> REF _Ref223602786 \h </w:instrText>
      </w:r>
      <w:r w:rsidR="00746A08">
        <w:rPr>
          <w:rFonts w:cs="Calibri"/>
        </w:rPr>
        <w:instrText xml:space="preserve"> \* MERGEFORMAT </w:instrText>
      </w:r>
      <w:r>
        <w:rPr>
          <w:rFonts w:cs="Calibri"/>
        </w:rPr>
      </w:r>
      <w:r>
        <w:rPr>
          <w:rFonts w:cs="Calibri"/>
        </w:rPr>
        <w:fldChar w:fldCharType="separate"/>
      </w:r>
      <w:r w:rsidR="004754BF">
        <w:t xml:space="preserve">Figure </w:t>
      </w:r>
      <w:r w:rsidR="004754BF">
        <w:rPr>
          <w:noProof/>
        </w:rPr>
        <w:t>4</w:t>
      </w:r>
      <w:r>
        <w:rPr>
          <w:rFonts w:cs="Calibri"/>
        </w:rPr>
        <w:fldChar w:fldCharType="end"/>
      </w:r>
      <w:r>
        <w:rPr>
          <w:rFonts w:cs="Calibri"/>
        </w:rPr>
        <w:t>. T</w:t>
      </w:r>
      <w:r w:rsidRPr="00025492">
        <w:rPr>
          <w:rFonts w:cs="Calibri"/>
        </w:rPr>
        <w:t xml:space="preserve">he key difference between the current algorithm and the proposed algorithm is that patients </w:t>
      </w:r>
      <w:r>
        <w:rPr>
          <w:rFonts w:cs="Calibri"/>
        </w:rPr>
        <w:t xml:space="preserve">with HR+/HER2- locally advanced or metastatic breast cancer </w:t>
      </w:r>
      <w:r w:rsidRPr="00025492">
        <w:rPr>
          <w:rFonts w:cs="Calibri"/>
        </w:rPr>
        <w:t xml:space="preserve">who have been treated with </w:t>
      </w:r>
      <w:r>
        <w:rPr>
          <w:rFonts w:cs="Calibri"/>
        </w:rPr>
        <w:t>SOC first line</w:t>
      </w:r>
      <w:r w:rsidRPr="00025492">
        <w:rPr>
          <w:rFonts w:cs="Calibri"/>
        </w:rPr>
        <w:t xml:space="preserve"> </w:t>
      </w:r>
      <w:r>
        <w:rPr>
          <w:rFonts w:cs="Calibri"/>
        </w:rPr>
        <w:t xml:space="preserve">treatment of an </w:t>
      </w:r>
      <w:r w:rsidRPr="00025492">
        <w:rPr>
          <w:rFonts w:cs="Calibri"/>
        </w:rPr>
        <w:t xml:space="preserve">CDK4/6 inhibitor </w:t>
      </w:r>
      <w:r>
        <w:rPr>
          <w:rFonts w:cs="Calibri"/>
        </w:rPr>
        <w:t>plus</w:t>
      </w:r>
      <w:r w:rsidRPr="00025492">
        <w:rPr>
          <w:rFonts w:cs="Calibri"/>
        </w:rPr>
        <w:t xml:space="preserve"> AI for at least 6 months, become eligible to be tested for </w:t>
      </w:r>
      <w:r w:rsidRPr="00025492">
        <w:rPr>
          <w:rFonts w:cs="Calibri"/>
          <w:i/>
        </w:rPr>
        <w:t>ESR1</w:t>
      </w:r>
      <w:r>
        <w:rPr>
          <w:rFonts w:cs="Calibri"/>
        </w:rPr>
        <w:t xml:space="preserve"> variants</w:t>
      </w:r>
      <w:r w:rsidRPr="00025492">
        <w:rPr>
          <w:rFonts w:cs="Calibri"/>
        </w:rPr>
        <w:t xml:space="preserve"> every 2-3 months, at the same time as other routine testing. After a patient has tested positive for </w:t>
      </w:r>
      <w:r w:rsidRPr="00025492">
        <w:rPr>
          <w:rFonts w:cs="Calibri"/>
          <w:i/>
        </w:rPr>
        <w:t>ESR1</w:t>
      </w:r>
      <w:r>
        <w:rPr>
          <w:rFonts w:cs="Calibri"/>
        </w:rPr>
        <w:t xml:space="preserve"> variants</w:t>
      </w:r>
      <w:r w:rsidRPr="00025492">
        <w:rPr>
          <w:rFonts w:cs="Calibri"/>
        </w:rPr>
        <w:t xml:space="preserve">, they </w:t>
      </w:r>
      <w:r>
        <w:rPr>
          <w:rFonts w:cs="Calibri"/>
        </w:rPr>
        <w:t>are</w:t>
      </w:r>
      <w:r w:rsidRPr="00025492">
        <w:rPr>
          <w:rFonts w:cs="Calibri"/>
        </w:rPr>
        <w:t xml:space="preserve"> eligible to receive PBS subsidised </w:t>
      </w:r>
      <w:proofErr w:type="spellStart"/>
      <w:r w:rsidRPr="00025492">
        <w:rPr>
          <w:rFonts w:cs="Calibri"/>
        </w:rPr>
        <w:t>camizestrant</w:t>
      </w:r>
      <w:proofErr w:type="spellEnd"/>
      <w:r w:rsidRPr="00025492">
        <w:rPr>
          <w:rFonts w:cs="Calibri"/>
        </w:rPr>
        <w:t xml:space="preserve"> in combination with the same CDK4/6 inhibitor they were receiving at the time of the testing. </w:t>
      </w:r>
    </w:p>
    <w:p w14:paraId="16921F8B" w14:textId="69845271" w:rsidR="00025492" w:rsidRPr="00025492" w:rsidRDefault="00025492" w:rsidP="002869EC">
      <w:pPr>
        <w:rPr>
          <w:rFonts w:cs="Calibri"/>
        </w:rPr>
      </w:pPr>
      <w:r w:rsidRPr="00025492">
        <w:rPr>
          <w:rFonts w:cs="Calibri"/>
        </w:rPr>
        <w:t xml:space="preserve">This change </w:t>
      </w:r>
      <w:r w:rsidR="00022EEF">
        <w:rPr>
          <w:rFonts w:cs="Calibri"/>
        </w:rPr>
        <w:t xml:space="preserve">will </w:t>
      </w:r>
      <w:r w:rsidRPr="00025492">
        <w:rPr>
          <w:rFonts w:cs="Calibri"/>
        </w:rPr>
        <w:t xml:space="preserve">result in an increase in </w:t>
      </w:r>
      <w:r w:rsidRPr="00025492">
        <w:rPr>
          <w:rFonts w:cs="Calibri"/>
          <w:i/>
        </w:rPr>
        <w:t>ESR1</w:t>
      </w:r>
      <w:r w:rsidR="00022EEF">
        <w:rPr>
          <w:rFonts w:cs="Calibri"/>
        </w:rPr>
        <w:t xml:space="preserve"> variant</w:t>
      </w:r>
      <w:r w:rsidRPr="00025492">
        <w:rPr>
          <w:rFonts w:cs="Calibri"/>
        </w:rPr>
        <w:t xml:space="preserve"> testing</w:t>
      </w:r>
      <w:r w:rsidR="00022EEF">
        <w:rPr>
          <w:rFonts w:cs="Calibri"/>
        </w:rPr>
        <w:t xml:space="preserve"> among all patients with locally advanced or metastatic breast cancer who commence first line treatment with a CDK4/6 inhibitor in combination with an AI, as well as </w:t>
      </w:r>
      <w:r w:rsidRPr="00025492">
        <w:rPr>
          <w:rFonts w:cs="Calibri"/>
        </w:rPr>
        <w:t xml:space="preserve">a decrease in AI utilisation in patients who test positive for </w:t>
      </w:r>
      <w:r w:rsidRPr="00025492">
        <w:rPr>
          <w:rFonts w:cs="Calibri"/>
          <w:i/>
        </w:rPr>
        <w:t>ESR1</w:t>
      </w:r>
      <w:r w:rsidR="00022EEF">
        <w:rPr>
          <w:rFonts w:cs="Calibri"/>
        </w:rPr>
        <w:t xml:space="preserve"> variants</w:t>
      </w:r>
      <w:r w:rsidRPr="00025492">
        <w:rPr>
          <w:rFonts w:cs="Calibri"/>
        </w:rPr>
        <w:t xml:space="preserve">. </w:t>
      </w:r>
    </w:p>
    <w:p w14:paraId="64040E0C" w14:textId="4C36747D" w:rsidR="00025492" w:rsidRPr="00C66871" w:rsidRDefault="00025492" w:rsidP="002869EC">
      <w:r w:rsidRPr="00025492">
        <w:rPr>
          <w:rFonts w:cs="Calibri"/>
        </w:rPr>
        <w:t xml:space="preserve">As </w:t>
      </w:r>
      <w:r w:rsidR="00022EEF">
        <w:rPr>
          <w:rFonts w:cs="Calibri"/>
        </w:rPr>
        <w:t>noted earlier,</w:t>
      </w:r>
      <w:r w:rsidRPr="00025492">
        <w:rPr>
          <w:rFonts w:cs="Calibri"/>
        </w:rPr>
        <w:t xml:space="preserve"> some patients </w:t>
      </w:r>
      <w:r w:rsidR="00022EEF">
        <w:rPr>
          <w:rFonts w:cs="Calibri"/>
        </w:rPr>
        <w:t>may</w:t>
      </w:r>
      <w:r w:rsidRPr="00025492">
        <w:rPr>
          <w:rFonts w:cs="Calibri"/>
        </w:rPr>
        <w:t xml:space="preserve"> require </w:t>
      </w:r>
      <w:r w:rsidR="00022EEF">
        <w:rPr>
          <w:rFonts w:cs="Calibri"/>
        </w:rPr>
        <w:t xml:space="preserve">several tests before switching to </w:t>
      </w:r>
      <w:proofErr w:type="spellStart"/>
      <w:r w:rsidR="00022EEF">
        <w:rPr>
          <w:rFonts w:cs="Calibri"/>
        </w:rPr>
        <w:t>camizestrant</w:t>
      </w:r>
      <w:proofErr w:type="spellEnd"/>
      <w:r w:rsidR="00022EEF">
        <w:rPr>
          <w:rFonts w:cs="Calibri"/>
        </w:rPr>
        <w:t xml:space="preserve"> treatment (</w:t>
      </w:r>
      <w:r w:rsidRPr="00025492">
        <w:rPr>
          <w:rFonts w:cs="Calibri"/>
        </w:rPr>
        <w:t xml:space="preserve">as </w:t>
      </w:r>
      <w:r w:rsidRPr="00025492">
        <w:rPr>
          <w:rFonts w:cs="Calibri"/>
          <w:i/>
        </w:rPr>
        <w:t>ESR1</w:t>
      </w:r>
      <w:r w:rsidRPr="00025492">
        <w:rPr>
          <w:rFonts w:cs="Calibri"/>
        </w:rPr>
        <w:t xml:space="preserve"> </w:t>
      </w:r>
      <w:r w:rsidR="00022EEF">
        <w:rPr>
          <w:rFonts w:cs="Calibri"/>
        </w:rPr>
        <w:t>variants</w:t>
      </w:r>
      <w:r w:rsidRPr="00025492">
        <w:rPr>
          <w:rFonts w:cs="Calibri"/>
        </w:rPr>
        <w:t xml:space="preserve"> develop over time</w:t>
      </w:r>
      <w:r w:rsidR="00022EEF">
        <w:rPr>
          <w:rFonts w:cs="Calibri"/>
        </w:rPr>
        <w:t xml:space="preserve">), while others may receive multiple tests but receive no change in management (as approximately only 40%-50% of patients will acquire </w:t>
      </w:r>
      <w:r w:rsidR="00022EEF">
        <w:rPr>
          <w:rFonts w:cs="Calibri"/>
          <w:i/>
        </w:rPr>
        <w:t xml:space="preserve">ESR1 </w:t>
      </w:r>
      <w:r w:rsidR="00022EEF">
        <w:rPr>
          <w:rFonts w:cs="Calibri"/>
        </w:rPr>
        <w:t xml:space="preserve">variants in response to first line therapy). </w:t>
      </w:r>
    </w:p>
    <w:p w14:paraId="464818B4" w14:textId="41ABEFE0" w:rsidR="00C66871" w:rsidRDefault="00C66871" w:rsidP="00605D1E">
      <w:pPr>
        <w:pStyle w:val="Instructionaltext"/>
        <w:rPr>
          <w:color w:val="auto"/>
        </w:rPr>
      </w:pPr>
    </w:p>
    <w:p w14:paraId="1E0947FF" w14:textId="77777777" w:rsidR="00FD7AE2" w:rsidRDefault="00FD7AE2" w:rsidP="002869EC">
      <w:pPr>
        <w:pStyle w:val="Tablenotes"/>
        <w:spacing w:after="240" w:line="276" w:lineRule="auto"/>
        <w:jc w:val="left"/>
        <w:rPr>
          <w:rFonts w:asciiTheme="minorHAnsi" w:hAnsiTheme="minorHAnsi" w:cstheme="minorHAnsi"/>
          <w:sz w:val="22"/>
          <w:szCs w:val="22"/>
        </w:rPr>
      </w:pPr>
    </w:p>
    <w:p w14:paraId="77CE33DA" w14:textId="77777777" w:rsidR="00FD7AE2" w:rsidRDefault="00FD7AE2" w:rsidP="00415E3E">
      <w:pPr>
        <w:pStyle w:val="Tablenotes"/>
        <w:spacing w:after="240" w:line="276" w:lineRule="auto"/>
        <w:rPr>
          <w:rFonts w:asciiTheme="minorHAnsi" w:hAnsiTheme="minorHAnsi" w:cstheme="minorHAnsi"/>
          <w:sz w:val="22"/>
          <w:szCs w:val="22"/>
        </w:rPr>
      </w:pPr>
    </w:p>
    <w:p w14:paraId="1BB38407" w14:textId="77777777" w:rsidR="00FD7AE2" w:rsidRDefault="00FD7AE2" w:rsidP="00415E3E">
      <w:pPr>
        <w:pStyle w:val="Tablenotes"/>
        <w:spacing w:after="240" w:line="276" w:lineRule="auto"/>
        <w:rPr>
          <w:rFonts w:asciiTheme="minorHAnsi" w:hAnsiTheme="minorHAnsi" w:cstheme="minorHAnsi"/>
          <w:sz w:val="22"/>
          <w:szCs w:val="22"/>
        </w:rPr>
      </w:pPr>
    </w:p>
    <w:p w14:paraId="40F832B3" w14:textId="77777777" w:rsidR="00FD7AE2" w:rsidRDefault="00FD7AE2" w:rsidP="00415E3E">
      <w:pPr>
        <w:pStyle w:val="Tablenotes"/>
        <w:spacing w:after="240" w:line="276" w:lineRule="auto"/>
        <w:rPr>
          <w:rFonts w:asciiTheme="minorHAnsi" w:hAnsiTheme="minorHAnsi" w:cstheme="minorHAnsi"/>
          <w:sz w:val="22"/>
          <w:szCs w:val="22"/>
        </w:rPr>
      </w:pPr>
    </w:p>
    <w:p w14:paraId="6A6FEE3D" w14:textId="77777777" w:rsidR="00FD7AE2" w:rsidRDefault="00FD7AE2" w:rsidP="00415E3E">
      <w:pPr>
        <w:pStyle w:val="Tablenotes"/>
        <w:spacing w:after="240" w:line="276" w:lineRule="auto"/>
        <w:rPr>
          <w:rFonts w:asciiTheme="minorHAnsi" w:hAnsiTheme="minorHAnsi" w:cstheme="minorHAnsi"/>
          <w:sz w:val="22"/>
          <w:szCs w:val="22"/>
        </w:rPr>
      </w:pPr>
    </w:p>
    <w:p w14:paraId="01BC9778" w14:textId="77777777" w:rsidR="00FD7AE2" w:rsidRDefault="00FD7AE2" w:rsidP="00415E3E">
      <w:pPr>
        <w:pStyle w:val="Tablenotes"/>
        <w:spacing w:after="240" w:line="276" w:lineRule="auto"/>
        <w:rPr>
          <w:rFonts w:asciiTheme="minorHAnsi" w:hAnsiTheme="minorHAnsi" w:cstheme="minorHAnsi"/>
          <w:sz w:val="22"/>
          <w:szCs w:val="22"/>
        </w:rPr>
      </w:pPr>
    </w:p>
    <w:p w14:paraId="46913122" w14:textId="77777777" w:rsidR="00FD7AE2" w:rsidRDefault="00FD7AE2" w:rsidP="00415E3E">
      <w:pPr>
        <w:pStyle w:val="Tablenotes"/>
        <w:spacing w:after="240" w:line="276" w:lineRule="auto"/>
        <w:rPr>
          <w:rFonts w:asciiTheme="minorHAnsi" w:hAnsiTheme="minorHAnsi" w:cstheme="minorHAnsi"/>
          <w:sz w:val="22"/>
          <w:szCs w:val="22"/>
        </w:rPr>
      </w:pPr>
    </w:p>
    <w:p w14:paraId="4324874D" w14:textId="77777777" w:rsidR="00FD7AE2" w:rsidRPr="009313A2" w:rsidRDefault="00FD7AE2" w:rsidP="00415E3E">
      <w:pPr>
        <w:pStyle w:val="Tablenotes"/>
        <w:spacing w:after="240" w:line="276" w:lineRule="auto"/>
        <w:rPr>
          <w:rFonts w:asciiTheme="minorHAnsi" w:hAnsiTheme="minorHAnsi" w:cstheme="minorHAnsi"/>
          <w:sz w:val="22"/>
          <w:szCs w:val="22"/>
        </w:rPr>
      </w:pPr>
    </w:p>
    <w:p w14:paraId="4C56D6D7" w14:textId="71878E7A" w:rsidR="478D8F5B" w:rsidRDefault="478D8F5B" w:rsidP="478D8F5B">
      <w:pPr>
        <w:pStyle w:val="Tablenotes"/>
        <w:spacing w:before="360"/>
        <w:jc w:val="left"/>
        <w:rPr>
          <w:b/>
          <w:bCs/>
          <w:sz w:val="20"/>
        </w:rPr>
      </w:pPr>
    </w:p>
    <w:p w14:paraId="75DD01DD" w14:textId="71F8B10A" w:rsidR="478D8F5B" w:rsidRDefault="478D8F5B" w:rsidP="478D8F5B">
      <w:pPr>
        <w:pStyle w:val="Tablenotes"/>
        <w:spacing w:before="360"/>
        <w:jc w:val="left"/>
        <w:rPr>
          <w:b/>
          <w:bCs/>
          <w:sz w:val="20"/>
        </w:rPr>
      </w:pPr>
    </w:p>
    <w:p w14:paraId="41E33615" w14:textId="73D2C529" w:rsidR="478D8F5B" w:rsidRDefault="478D8F5B" w:rsidP="478D8F5B">
      <w:pPr>
        <w:pStyle w:val="Tablenotes"/>
        <w:spacing w:before="360"/>
        <w:jc w:val="left"/>
        <w:rPr>
          <w:b/>
          <w:bCs/>
          <w:sz w:val="20"/>
        </w:rPr>
      </w:pPr>
    </w:p>
    <w:p w14:paraId="47E3503A" w14:textId="76431E71" w:rsidR="478D8F5B" w:rsidRDefault="478D8F5B" w:rsidP="478D8F5B">
      <w:pPr>
        <w:pStyle w:val="Tablenotes"/>
        <w:spacing w:before="360"/>
        <w:jc w:val="left"/>
        <w:rPr>
          <w:b/>
          <w:bCs/>
          <w:sz w:val="20"/>
        </w:rPr>
      </w:pPr>
    </w:p>
    <w:p w14:paraId="6F79123F" w14:textId="3ABF1D42" w:rsidR="478D8F5B" w:rsidRDefault="478D8F5B" w:rsidP="478D8F5B">
      <w:pPr>
        <w:pStyle w:val="Tablenotes"/>
        <w:spacing w:before="360"/>
        <w:jc w:val="left"/>
        <w:rPr>
          <w:b/>
          <w:bCs/>
          <w:sz w:val="20"/>
        </w:rPr>
      </w:pPr>
    </w:p>
    <w:p w14:paraId="7051CE20" w14:textId="3D86618B" w:rsidR="478D8F5B" w:rsidRDefault="478D8F5B" w:rsidP="478D8F5B">
      <w:pPr>
        <w:pStyle w:val="Tablenotes"/>
        <w:spacing w:before="360"/>
        <w:jc w:val="left"/>
        <w:rPr>
          <w:b/>
          <w:bCs/>
          <w:sz w:val="20"/>
        </w:rPr>
      </w:pPr>
    </w:p>
    <w:p w14:paraId="25B2FA5E" w14:textId="7C6ED7A7" w:rsidR="00F94DA0" w:rsidRPr="00893D07" w:rsidRDefault="007011B0" w:rsidP="478D8F5B">
      <w:pPr>
        <w:pStyle w:val="Tablenotes"/>
        <w:spacing w:before="360"/>
        <w:jc w:val="left"/>
        <w:rPr>
          <w:b/>
          <w:bCs/>
        </w:rPr>
      </w:pPr>
      <w:r w:rsidRPr="00816A19">
        <w:rPr>
          <w:rFonts w:asciiTheme="minorHAnsi" w:hAnsiTheme="minorHAnsi"/>
          <w:b/>
          <w:bCs/>
          <w:noProof/>
          <w:sz w:val="20"/>
        </w:rPr>
        <mc:AlternateContent>
          <mc:Choice Requires="wpg">
            <w:drawing>
              <wp:anchor distT="0" distB="0" distL="114300" distR="114300" simplePos="0" relativeHeight="251658240" behindDoc="0" locked="0" layoutInCell="1" allowOverlap="1" wp14:anchorId="0F2DF52A" wp14:editId="39EE5E56">
                <wp:simplePos x="0" y="0"/>
                <wp:positionH relativeFrom="margin">
                  <wp:align>left</wp:align>
                </wp:positionH>
                <wp:positionV relativeFrom="paragraph">
                  <wp:posOffset>3175</wp:posOffset>
                </wp:positionV>
                <wp:extent cx="5739765" cy="7714615"/>
                <wp:effectExtent l="0" t="0" r="13335" b="19685"/>
                <wp:wrapTopAndBottom/>
                <wp:docPr id="930927279" name="Group 1" descr="Figure showing proposed clinical management algorithm including ESR1 testing and camizestrant. Algorithm includes 2 lines of treatment. "/>
                <wp:cNvGraphicFramePr/>
                <a:graphic xmlns:a="http://schemas.openxmlformats.org/drawingml/2006/main">
                  <a:graphicData uri="http://schemas.microsoft.com/office/word/2010/wordprocessingGroup">
                    <wpg:wgp>
                      <wpg:cNvGrpSpPr/>
                      <wpg:grpSpPr>
                        <a:xfrm>
                          <a:off x="0" y="0"/>
                          <a:ext cx="5739765" cy="7714615"/>
                          <a:chOff x="0" y="0"/>
                          <a:chExt cx="5739765" cy="7714615"/>
                        </a:xfrm>
                      </wpg:grpSpPr>
                      <wps:wsp>
                        <wps:cNvPr id="1562062828" name="Rectangle: Rounded Corners 8"/>
                        <wps:cNvSpPr/>
                        <wps:spPr>
                          <a:xfrm>
                            <a:off x="1876425" y="0"/>
                            <a:ext cx="3111220" cy="296883"/>
                          </a:xfrm>
                          <a:prstGeom prst="roundRect">
                            <a:avLst/>
                          </a:prstGeom>
                          <a:solidFill>
                            <a:srgbClr val="7030A0"/>
                          </a:solidFill>
                        </wps:spPr>
                        <wps:style>
                          <a:lnRef idx="2">
                            <a:schemeClr val="accent1">
                              <a:shade val="15000"/>
                            </a:schemeClr>
                          </a:lnRef>
                          <a:fillRef idx="1">
                            <a:schemeClr val="accent1"/>
                          </a:fillRef>
                          <a:effectRef idx="0">
                            <a:schemeClr val="accent1"/>
                          </a:effectRef>
                          <a:fontRef idx="minor">
                            <a:schemeClr val="lt1"/>
                          </a:fontRef>
                        </wps:style>
                        <wps:txbx>
                          <w:txbxContent>
                            <w:p w14:paraId="1DE65BD6" w14:textId="75BF1712" w:rsidR="00A749B0" w:rsidRDefault="00A749B0" w:rsidP="00402B80">
                              <w:pPr>
                                <w:jc w:val="center"/>
                              </w:pPr>
                              <w:r>
                                <w:t xml:space="preserve">Diagnosis of </w:t>
                              </w:r>
                              <w:r w:rsidR="0016673D">
                                <w:t>E</w:t>
                              </w:r>
                              <w:r>
                                <w:t>R-positive HER2-negative m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4416574" name="Rectangle: Rounded Corners 10"/>
                        <wps:cNvSpPr/>
                        <wps:spPr>
                          <a:xfrm>
                            <a:off x="2305050" y="552450"/>
                            <a:ext cx="2256311" cy="296883"/>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503BEACD" w14:textId="5253DDF0" w:rsidR="00A749B0" w:rsidRDefault="00F72F85" w:rsidP="00402B80">
                              <w:pPr>
                                <w:jc w:val="center"/>
                              </w:pPr>
                              <w:r>
                                <w:t>1</w:t>
                              </w:r>
                              <w:r w:rsidR="00A749B0">
                                <w:t xml:space="preserve"> L CDK4/6i + 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282798" name="Rectangle: Rounded Corners 11"/>
                        <wps:cNvSpPr/>
                        <wps:spPr>
                          <a:xfrm>
                            <a:off x="971550" y="1104900"/>
                            <a:ext cx="2362777" cy="32004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20318907" w14:textId="69875751" w:rsidR="00A749B0" w:rsidRDefault="00A749B0" w:rsidP="00402B80">
                              <w:pPr>
                                <w:jc w:val="center"/>
                              </w:pPr>
                              <w:r>
                                <w:t xml:space="preserve">No disease progression </w:t>
                              </w:r>
                              <w:r w:rsidR="00790188">
                                <w:rPr>
                                  <w:rFonts w:cs="Calibri"/>
                                </w:rPr>
                                <w:t>≥</w:t>
                              </w:r>
                              <w:r>
                                <w:t>6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6039471" name="Rectangle: Rounded Corners 11"/>
                        <wps:cNvSpPr/>
                        <wps:spPr>
                          <a:xfrm>
                            <a:off x="3400425" y="1104900"/>
                            <a:ext cx="2339340" cy="32004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30245224" w14:textId="7856FC08" w:rsidR="00A749B0" w:rsidRDefault="00A749B0" w:rsidP="00402B80">
                              <w:pPr>
                                <w:jc w:val="center"/>
                              </w:pPr>
                              <w:r>
                                <w:t xml:space="preserve">Disease progression </w:t>
                              </w:r>
                              <w:r w:rsidR="00B3312F">
                                <w:rPr>
                                  <w:rFonts w:cs="Calibri"/>
                                </w:rPr>
                                <w:t>&lt;</w:t>
                              </w:r>
                              <w:r>
                                <w:t>6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3694075" name="Rectangle: Rounded Corners 12"/>
                        <wps:cNvSpPr/>
                        <wps:spPr>
                          <a:xfrm>
                            <a:off x="971550" y="1724025"/>
                            <a:ext cx="2410691" cy="344385"/>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3BEE47F1" w14:textId="61017718" w:rsidR="00C66DE9" w:rsidRPr="00AB5C9D" w:rsidRDefault="00C66DE9" w:rsidP="00402B80">
                              <w:pPr>
                                <w:jc w:val="center"/>
                              </w:pPr>
                              <w:r w:rsidRPr="00AB5C9D">
                                <w:rPr>
                                  <w:i/>
                                  <w:iCs/>
                                </w:rPr>
                                <w:t xml:space="preserve">ESR1 </w:t>
                              </w:r>
                              <w:r w:rsidRPr="00AB5C9D">
                                <w:t>variant testing every</w:t>
                              </w:r>
                              <w:r w:rsidR="00DA47EC">
                                <w:t xml:space="preserve"> </w:t>
                              </w:r>
                              <w:r w:rsidRPr="00AB5C9D">
                                <w:t>3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3546524" name="Rectangle: Rounded Corners 13"/>
                        <wps:cNvSpPr/>
                        <wps:spPr>
                          <a:xfrm>
                            <a:off x="952500" y="2352675"/>
                            <a:ext cx="1009402" cy="48641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3F3A0509" w14:textId="4B47023E" w:rsidR="00C66DE9" w:rsidRPr="00FF169D" w:rsidRDefault="00C66DE9" w:rsidP="00402B80">
                              <w:pPr>
                                <w:jc w:val="center"/>
                              </w:pPr>
                              <w:r w:rsidRPr="00FF169D">
                                <w:rPr>
                                  <w:i/>
                                  <w:iCs/>
                                </w:rPr>
                                <w:t xml:space="preserve">ESR1 </w:t>
                              </w:r>
                              <w:r w:rsidRPr="00FF169D">
                                <w:t>variant det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0923862" name="Rectangle: Rounded Corners 13"/>
                        <wps:cNvSpPr/>
                        <wps:spPr>
                          <a:xfrm>
                            <a:off x="2409825" y="2362200"/>
                            <a:ext cx="1080654" cy="486888"/>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75C75E1A" w14:textId="73F9A290" w:rsidR="00C66DE9" w:rsidRPr="00AB5C9D" w:rsidRDefault="00C66DE9" w:rsidP="00402B80">
                              <w:pPr>
                                <w:jc w:val="center"/>
                              </w:pPr>
                              <w:r w:rsidRPr="00AB5C9D">
                                <w:rPr>
                                  <w:i/>
                                  <w:iCs/>
                                </w:rPr>
                                <w:t xml:space="preserve">ESR1 </w:t>
                              </w:r>
                              <w:r w:rsidRPr="00AB5C9D">
                                <w:t>variant not det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5360285" name="Rectangle: Rounded Corners 14"/>
                        <wps:cNvSpPr/>
                        <wps:spPr>
                          <a:xfrm>
                            <a:off x="857250" y="3133725"/>
                            <a:ext cx="1163320" cy="48641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5A595C21" w14:textId="3AE5C49F" w:rsidR="00C66DE9" w:rsidRPr="00FF169D" w:rsidRDefault="00C66DE9" w:rsidP="00402B80">
                              <w:pPr>
                                <w:jc w:val="center"/>
                              </w:pPr>
                              <w:r w:rsidRPr="00FF169D">
                                <w:t>Switch from AI to camizestr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25629" name="Rectangle: Rounded Corners 14"/>
                        <wps:cNvSpPr/>
                        <wps:spPr>
                          <a:xfrm>
                            <a:off x="2438400" y="3133725"/>
                            <a:ext cx="1085603" cy="498476"/>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2E25FE7B" w14:textId="4C1A0247" w:rsidR="00C66DE9" w:rsidRPr="00FF169D" w:rsidRDefault="00C66DE9" w:rsidP="00402B80">
                              <w:pPr>
                                <w:jc w:val="center"/>
                              </w:pPr>
                              <w:r w:rsidRPr="00FF169D">
                                <w:t>Continue on CDK4/6i + 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895034" name="Rectangle: Rounded Corners 13"/>
                        <wps:cNvSpPr/>
                        <wps:spPr>
                          <a:xfrm>
                            <a:off x="1962150" y="3867150"/>
                            <a:ext cx="973389" cy="48641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39F33254" w14:textId="77777777" w:rsidR="00C66DE9" w:rsidRPr="00FF169D" w:rsidRDefault="00C66DE9" w:rsidP="00402B80">
                              <w:pPr>
                                <w:jc w:val="center"/>
                              </w:pPr>
                              <w:r w:rsidRPr="00FF169D">
                                <w:rPr>
                                  <w:i/>
                                  <w:iCs/>
                                </w:rPr>
                                <w:t xml:space="preserve">ESR1 </w:t>
                              </w:r>
                              <w:r w:rsidRPr="00FF169D">
                                <w:t>variant det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6666277" name="Rectangle: Rounded Corners 13"/>
                        <wps:cNvSpPr/>
                        <wps:spPr>
                          <a:xfrm>
                            <a:off x="3028950" y="3857625"/>
                            <a:ext cx="1009015" cy="48641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1245A92D" w14:textId="4BBAB505" w:rsidR="00C66DE9" w:rsidRPr="00FF169D" w:rsidRDefault="00C66DE9" w:rsidP="00402B80">
                              <w:pPr>
                                <w:jc w:val="center"/>
                              </w:pPr>
                              <w:r w:rsidRPr="00FF169D">
                                <w:rPr>
                                  <w:i/>
                                  <w:iCs/>
                                </w:rPr>
                                <w:t xml:space="preserve">ESR1 </w:t>
                              </w:r>
                              <w:r w:rsidRPr="00FF169D">
                                <w:t>variant not det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916541" name="Rectangle: Rounded Corners 21" descr="Figure 5 shows proposed clinical management algorithm (as suggested by the assessment group) including first and second line treatment. &#10;"/>
                        <wps:cNvSpPr/>
                        <wps:spPr>
                          <a:xfrm>
                            <a:off x="1981200" y="4591050"/>
                            <a:ext cx="2795146" cy="308758"/>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7417CBD0" w14:textId="43580F99" w:rsidR="005F428F" w:rsidRPr="00FF169D" w:rsidRDefault="005F428F" w:rsidP="00402B80">
                              <w:pPr>
                                <w:jc w:val="center"/>
                              </w:pPr>
                              <w:r w:rsidRPr="00FF169D">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5468915" name="Straight Arrow Connector 24"/>
                        <wps:cNvCnPr/>
                        <wps:spPr>
                          <a:xfrm flipH="1">
                            <a:off x="4667250" y="1552575"/>
                            <a:ext cx="45719" cy="2980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3409913" name="Rectangle: Rounded Corners 25"/>
                        <wps:cNvSpPr/>
                        <wps:spPr>
                          <a:xfrm>
                            <a:off x="1809750" y="5124450"/>
                            <a:ext cx="1579418" cy="38001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3DBED9B2" w14:textId="2B9DD70E" w:rsidR="005F428F" w:rsidRPr="00C03F92" w:rsidRDefault="005F428F" w:rsidP="00402B80">
                              <w:pPr>
                                <w:jc w:val="center"/>
                              </w:pPr>
                              <w:r w:rsidRPr="00C03F92">
                                <w:t>No risk of organ fail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6848613" name="Rectangle: Rounded Corners 26"/>
                        <wps:cNvSpPr/>
                        <wps:spPr>
                          <a:xfrm>
                            <a:off x="3467100" y="5143500"/>
                            <a:ext cx="1638795" cy="38001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1BCBCA63" w14:textId="05BC1B91" w:rsidR="005F428F" w:rsidRPr="00C03F92" w:rsidRDefault="005F428F" w:rsidP="00402B80">
                              <w:pPr>
                                <w:jc w:val="center"/>
                              </w:pPr>
                              <w:r w:rsidRPr="00C03F92">
                                <w:t>Imminent organ fail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2397527" name="Rectangle: Rounded Corners 27"/>
                        <wps:cNvSpPr/>
                        <wps:spPr>
                          <a:xfrm>
                            <a:off x="1447800" y="5743575"/>
                            <a:ext cx="2244090" cy="1971040"/>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179B55B9" w14:textId="77777777" w:rsidR="00423791" w:rsidRPr="00C03F92" w:rsidRDefault="00423791" w:rsidP="00402B80">
                              <w:pPr>
                                <w:spacing w:after="0" w:line="240" w:lineRule="auto"/>
                                <w:jc w:val="center"/>
                              </w:pPr>
                              <w:r w:rsidRPr="00C03F92">
                                <w:t xml:space="preserve">If germline </w:t>
                              </w:r>
                              <w:r w:rsidRPr="00C03F92">
                                <w:rPr>
                                  <w:i/>
                                  <w:iCs/>
                                </w:rPr>
                                <w:t>BRCA 1/2/PALB2</w:t>
                              </w:r>
                              <w:r w:rsidRPr="00C03F92">
                                <w:t xml:space="preserve"> variant positive</w:t>
                              </w:r>
                            </w:p>
                            <w:p w14:paraId="5DAA2287" w14:textId="4394D881" w:rsidR="00423791" w:rsidRPr="00C03F92" w:rsidRDefault="00423791" w:rsidP="00D72083">
                              <w:pPr>
                                <w:pStyle w:val="ListParagraph"/>
                                <w:numPr>
                                  <w:ilvl w:val="0"/>
                                  <w:numId w:val="26"/>
                                </w:numPr>
                                <w:jc w:val="center"/>
                              </w:pPr>
                              <w:r w:rsidRPr="00C03F92">
                                <w:t>Olaparib</w:t>
                              </w:r>
                            </w:p>
                            <w:p w14:paraId="25271903" w14:textId="69F7ACB9" w:rsidR="005F428F" w:rsidRPr="00C03F92" w:rsidRDefault="005F428F" w:rsidP="00402B80">
                              <w:pPr>
                                <w:spacing w:after="0"/>
                                <w:jc w:val="center"/>
                              </w:pPr>
                              <w:r w:rsidRPr="00C03F92">
                                <w:t>If no actionable variant:</w:t>
                              </w:r>
                            </w:p>
                            <w:p w14:paraId="1489908D" w14:textId="0F83C508" w:rsidR="005F428F" w:rsidRPr="00C03F92" w:rsidRDefault="005F428F" w:rsidP="00D72083">
                              <w:pPr>
                                <w:pStyle w:val="ListParagraph"/>
                                <w:numPr>
                                  <w:ilvl w:val="0"/>
                                  <w:numId w:val="26"/>
                                </w:numPr>
                              </w:pPr>
                              <w:r w:rsidRPr="00C03F92">
                                <w:t xml:space="preserve">Everolimus + </w:t>
                              </w:r>
                              <w:r w:rsidR="00A75CB6" w:rsidRPr="00C03F92">
                                <w:t>exemestane</w:t>
                              </w:r>
                            </w:p>
                            <w:p w14:paraId="52D3D915" w14:textId="580A0C5F" w:rsidR="005F428F" w:rsidRPr="00C03F92" w:rsidRDefault="005F428F" w:rsidP="00D72083">
                              <w:pPr>
                                <w:pStyle w:val="ListParagraph"/>
                                <w:numPr>
                                  <w:ilvl w:val="0"/>
                                  <w:numId w:val="26"/>
                                </w:numPr>
                              </w:pPr>
                              <w:r w:rsidRPr="00C03F92">
                                <w:t>Everolimus + fulvestrant</w:t>
                              </w:r>
                            </w:p>
                            <w:p w14:paraId="1783AE47" w14:textId="70F05345" w:rsidR="005F428F" w:rsidRPr="00C03F92" w:rsidRDefault="005F428F" w:rsidP="00D72083">
                              <w:pPr>
                                <w:pStyle w:val="ListParagraph"/>
                                <w:numPr>
                                  <w:ilvl w:val="0"/>
                                  <w:numId w:val="26"/>
                                </w:numPr>
                              </w:pPr>
                              <w:r w:rsidRPr="00C03F92">
                                <w:t>Capivasertib + fulvestrant</w:t>
                              </w:r>
                              <w:r w:rsidR="00CD377B">
                                <w:t xml:space="preserve"> </w:t>
                              </w:r>
                              <w:r w:rsidR="00F72F85" w:rsidRPr="00C03F92">
                                <w:rPr>
                                  <w:vertAlign w:val="superscript"/>
                                </w:rPr>
                                <w:t>a</w:t>
                              </w:r>
                            </w:p>
                            <w:p w14:paraId="14C4599F" w14:textId="5F9A7358" w:rsidR="005F428F" w:rsidRPr="00C03F92" w:rsidRDefault="005F428F" w:rsidP="00D72083">
                              <w:pPr>
                                <w:pStyle w:val="ListParagraph"/>
                                <w:numPr>
                                  <w:ilvl w:val="0"/>
                                  <w:numId w:val="26"/>
                                </w:numPr>
                              </w:pPr>
                              <w:r w:rsidRPr="00C03F92">
                                <w:t>Fulvestrant monothera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0343136" name="Rectangle: Rounded Corners 27"/>
                        <wps:cNvSpPr/>
                        <wps:spPr>
                          <a:xfrm>
                            <a:off x="3857625" y="6619875"/>
                            <a:ext cx="1092200" cy="296545"/>
                          </a:xfrm>
                          <a:prstGeom prst="roundRect">
                            <a:avLst/>
                          </a:prstGeom>
                          <a:solidFill>
                            <a:schemeClr val="accent5"/>
                          </a:solidFill>
                        </wps:spPr>
                        <wps:style>
                          <a:lnRef idx="2">
                            <a:schemeClr val="accent1">
                              <a:shade val="15000"/>
                            </a:schemeClr>
                          </a:lnRef>
                          <a:fillRef idx="1">
                            <a:schemeClr val="accent1"/>
                          </a:fillRef>
                          <a:effectRef idx="0">
                            <a:schemeClr val="accent1"/>
                          </a:effectRef>
                          <a:fontRef idx="minor">
                            <a:schemeClr val="lt1"/>
                          </a:fontRef>
                        </wps:style>
                        <wps:txbx>
                          <w:txbxContent>
                            <w:p w14:paraId="381C690E" w14:textId="7C29A7A4" w:rsidR="005F428F" w:rsidRPr="00C03F92" w:rsidRDefault="005F428F" w:rsidP="005F428F">
                              <w:r w:rsidRPr="00C03F92">
                                <w:t>Chemothera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8415148" name="Straight Arrow Connector 28"/>
                        <wps:cNvCnPr/>
                        <wps:spPr>
                          <a:xfrm>
                            <a:off x="2581275" y="4914900"/>
                            <a:ext cx="0" cy="2257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2570537" name="Straight Arrow Connector 28"/>
                        <wps:cNvCnPr/>
                        <wps:spPr>
                          <a:xfrm>
                            <a:off x="4305300" y="4914900"/>
                            <a:ext cx="0" cy="225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6348277" name="Straight Arrow Connector 28"/>
                        <wps:cNvCnPr/>
                        <wps:spPr>
                          <a:xfrm>
                            <a:off x="2571750" y="5514975"/>
                            <a:ext cx="0" cy="2257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39010824" name="Straight Arrow Connector 32"/>
                        <wps:cNvCnPr/>
                        <wps:spPr>
                          <a:xfrm>
                            <a:off x="3419475" y="32385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50319969" name="Straight Arrow Connector 32"/>
                        <wps:cNvCnPr/>
                        <wps:spPr>
                          <a:xfrm>
                            <a:off x="2314575" y="87630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4637839" name="Straight Arrow Connector 32"/>
                        <wps:cNvCnPr/>
                        <wps:spPr>
                          <a:xfrm>
                            <a:off x="4562475" y="87630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2663880" name="Straight Arrow Connector 32"/>
                        <wps:cNvCnPr/>
                        <wps:spPr>
                          <a:xfrm>
                            <a:off x="2981325" y="209550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4270458" name="Straight Arrow Connector 32"/>
                        <wps:cNvCnPr/>
                        <wps:spPr>
                          <a:xfrm>
                            <a:off x="2190750" y="1457325"/>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90067917" name="Straight Arrow Connector 32"/>
                        <wps:cNvCnPr/>
                        <wps:spPr>
                          <a:xfrm>
                            <a:off x="1447800" y="209550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24624780" name="Straight Arrow Connector 32"/>
                        <wps:cNvCnPr/>
                        <wps:spPr>
                          <a:xfrm>
                            <a:off x="2981325" y="2886075"/>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5514322" name="Straight Arrow Connector 32"/>
                        <wps:cNvCnPr/>
                        <wps:spPr>
                          <a:xfrm>
                            <a:off x="1438275" y="2847975"/>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03177411" name="Straight Arrow Connector 32"/>
                        <wps:cNvCnPr/>
                        <wps:spPr>
                          <a:xfrm>
                            <a:off x="3486150" y="361950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16633149" name="Straight Arrow Connector 32"/>
                        <wps:cNvCnPr/>
                        <wps:spPr>
                          <a:xfrm>
                            <a:off x="2438400" y="363855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1771980" name="Connector: Elbow 35"/>
                        <wps:cNvCnPr/>
                        <wps:spPr>
                          <a:xfrm flipH="1" flipV="1">
                            <a:off x="3524250" y="3419475"/>
                            <a:ext cx="541704" cy="771896"/>
                          </a:xfrm>
                          <a:prstGeom prst="bentConnector3">
                            <a:avLst>
                              <a:gd name="adj1" fmla="val -1577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9430257" name="Connector: Elbow 36"/>
                        <wps:cNvCnPr/>
                        <wps:spPr>
                          <a:xfrm>
                            <a:off x="3543300" y="3238500"/>
                            <a:ext cx="855023" cy="1330036"/>
                          </a:xfrm>
                          <a:prstGeom prst="bentConnector3">
                            <a:avLst>
                              <a:gd name="adj1" fmla="val 99982"/>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1628071" name="Connector: Elbow 37"/>
                        <wps:cNvCnPr/>
                        <wps:spPr>
                          <a:xfrm flipH="1" flipV="1">
                            <a:off x="1419225" y="3629025"/>
                            <a:ext cx="550735" cy="501138"/>
                          </a:xfrm>
                          <a:prstGeom prst="bentConnector3">
                            <a:avLst>
                              <a:gd name="adj1" fmla="val 10107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3524888" name="Connector: Elbow 38"/>
                        <wps:cNvCnPr/>
                        <wps:spPr>
                          <a:xfrm>
                            <a:off x="866775" y="3409950"/>
                            <a:ext cx="1092530" cy="1377537"/>
                          </a:xfrm>
                          <a:prstGeom prst="bentConnector3">
                            <a:avLst>
                              <a:gd name="adj1" fmla="val -13059"/>
                            </a:avLst>
                          </a:prstGeom>
                          <a:ln>
                            <a:tailEnd type="triangle"/>
                          </a:ln>
                        </wps:spPr>
                        <wps:style>
                          <a:lnRef idx="1">
                            <a:schemeClr val="dk1"/>
                          </a:lnRef>
                          <a:fillRef idx="0">
                            <a:schemeClr val="dk1"/>
                          </a:fillRef>
                          <a:effectRef idx="0">
                            <a:schemeClr val="dk1"/>
                          </a:effectRef>
                          <a:fontRef idx="minor">
                            <a:schemeClr val="tx1"/>
                          </a:fontRef>
                        </wps:style>
                        <wps:bodyPr/>
                      </wps:wsp>
                      <wps:wsp>
                        <wps:cNvPr id="1096474882" name="Right Brace 39"/>
                        <wps:cNvSpPr/>
                        <wps:spPr>
                          <a:xfrm>
                            <a:off x="381000" y="809625"/>
                            <a:ext cx="308758" cy="3978012"/>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4181367" name="Right Brace 40"/>
                        <wps:cNvSpPr/>
                        <wps:spPr>
                          <a:xfrm>
                            <a:off x="390525" y="5095875"/>
                            <a:ext cx="308758" cy="2458192"/>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8157837" name="Arrow: Pentagon 41"/>
                        <wps:cNvSpPr/>
                        <wps:spPr>
                          <a:xfrm>
                            <a:off x="0" y="2657475"/>
                            <a:ext cx="474667" cy="285008"/>
                          </a:xfrm>
                          <a:prstGeom prst="homePlate">
                            <a:avLst/>
                          </a:prstGeom>
                          <a:solidFill>
                            <a:schemeClr val="accent1">
                              <a:lumMod val="5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08A51A92" w14:textId="453B1D6F" w:rsidR="009F1381" w:rsidRPr="00402B80" w:rsidRDefault="009F1381" w:rsidP="00402B80">
                              <w:pPr>
                                <w:jc w:val="center"/>
                                <w:rPr>
                                  <w:b/>
                                  <w:bCs/>
                                  <w:sz w:val="28"/>
                                  <w:szCs w:val="28"/>
                                </w:rPr>
                              </w:pPr>
                              <w:r w:rsidRPr="00402B80">
                                <w:rPr>
                                  <w:b/>
                                  <w:bCs/>
                                  <w:sz w:val="28"/>
                                  <w:szCs w:val="28"/>
                                </w:rPr>
                                <w:t>1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290637" name="Arrow: Pentagon 41"/>
                        <wps:cNvSpPr/>
                        <wps:spPr>
                          <a:xfrm>
                            <a:off x="28575" y="6191250"/>
                            <a:ext cx="474667" cy="285008"/>
                          </a:xfrm>
                          <a:prstGeom prst="homePlate">
                            <a:avLst/>
                          </a:prstGeom>
                          <a:solidFill>
                            <a:schemeClr val="accent1">
                              <a:lumMod val="5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2FE3F332" w14:textId="2328B28C" w:rsidR="009F1381" w:rsidRPr="00402B80" w:rsidRDefault="009F1381" w:rsidP="00402B80">
                              <w:pPr>
                                <w:jc w:val="center"/>
                                <w:rPr>
                                  <w:b/>
                                  <w:bCs/>
                                  <w:sz w:val="28"/>
                                  <w:szCs w:val="28"/>
                                </w:rPr>
                              </w:pPr>
                              <w:r>
                                <w:rPr>
                                  <w:b/>
                                  <w:bCs/>
                                  <w:sz w:val="28"/>
                                  <w:szCs w:val="28"/>
                                </w:rPr>
                                <w:t>2</w:t>
                              </w:r>
                              <w:r w:rsidRPr="00402B80">
                                <w:rPr>
                                  <w:b/>
                                  <w:bCs/>
                                  <w:sz w:val="28"/>
                                  <w:szCs w:val="28"/>
                                </w:rP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8863109" name="Straight Arrow Connector 42"/>
                        <wps:cNvCnPr/>
                        <wps:spPr>
                          <a:xfrm>
                            <a:off x="4333875" y="5581650"/>
                            <a:ext cx="11875" cy="10450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F2DF52A" id="_x0000_s1044" alt="Figure showing proposed clinical management algorithm including ESR1 testing and camizestrant. Algorithm includes 2 lines of treatment. " style="position:absolute;margin-left:0;margin-top:.25pt;width:451.95pt;height:607.45pt;z-index:251658240;mso-position-horizontal:left;mso-position-horizontal-relative:margin;mso-width-relative:margin;mso-height-relative:margin" coordsize="57397,7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">
                <v:roundrect id="Rectangle: Rounded Corners 8" o:spid="_x0000_s1045" style="position:absolute;left:18764;width:31112;height:29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" fillcolor="#7030a0" strokecolor="#091723 [484]" strokeweight="1pt">
                  <v:stroke joinstyle="miter"/>
                  <v:textbox>
                    <w:txbxContent>
                      <w:p w14:paraId="1DE65BD6" w14:textId="75BF1712" w:rsidR="00A749B0" w:rsidRDefault="00A749B0" w:rsidP="00402B80">
                        <w:pPr>
                          <w:jc w:val="center"/>
                        </w:pPr>
                        <w:r>
                          <w:t xml:space="preserve">Diagnosis of </w:t>
                        </w:r>
                        <w:r w:rsidR="0016673D">
                          <w:t>E</w:t>
                        </w:r>
                        <w:r>
                          <w:t>R-positive HER2-negative mBC</w:t>
                        </w:r>
                      </w:p>
                    </w:txbxContent>
                  </v:textbox>
                </v:roundrect>
                <v:roundrect id="Rectangle: Rounded Corners 10" o:spid="_x0000_s1046" style="position:absolute;left:23050;top:5524;width:22563;height:2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" fillcolor="#4472c4 [3208]" strokecolor="#091723 [484]" strokeweight="1pt">
                  <v:stroke joinstyle="miter"/>
                  <v:textbox>
                    <w:txbxContent>
                      <w:p w14:paraId="503BEACD" w14:textId="5253DDF0" w:rsidR="00A749B0" w:rsidRDefault="00F72F85" w:rsidP="00402B80">
                        <w:pPr>
                          <w:jc w:val="center"/>
                        </w:pPr>
                        <w:r>
                          <w:t>1</w:t>
                        </w:r>
                        <w:r w:rsidR="00A749B0">
                          <w:t xml:space="preserve"> L CDK4/6i + AI</w:t>
                        </w:r>
                      </w:p>
                    </w:txbxContent>
                  </v:textbox>
                </v:roundrect>
                <v:roundrect id="Rectangle: Rounded Corners 11" o:spid="_x0000_s1047" style="position:absolute;left:9715;top:11049;width:23628;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" fillcolor="#4472c4 [3208]" strokecolor="#091723 [484]" strokeweight="1pt">
                  <v:stroke joinstyle="miter"/>
                  <v:textbox>
                    <w:txbxContent>
                      <w:p w14:paraId="20318907" w14:textId="69875751" w:rsidR="00A749B0" w:rsidRDefault="00A749B0" w:rsidP="00402B80">
                        <w:pPr>
                          <w:jc w:val="center"/>
                        </w:pPr>
                        <w:r>
                          <w:t xml:space="preserve">No disease progression </w:t>
                        </w:r>
                        <w:r w:rsidR="00790188">
                          <w:rPr>
                            <w:rFonts w:cs="Calibri"/>
                          </w:rPr>
                          <w:t>≥</w:t>
                        </w:r>
                        <w:r>
                          <w:t>6 months</w:t>
                        </w:r>
                      </w:p>
                    </w:txbxContent>
                  </v:textbox>
                </v:roundrect>
                <v:roundrect id="Rectangle: Rounded Corners 11" o:spid="_x0000_s1048" style="position:absolute;left:34004;top:11049;width:23393;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" fillcolor="#4472c4 [3208]" strokecolor="#091723 [484]" strokeweight="1pt">
                  <v:stroke joinstyle="miter"/>
                  <v:textbox>
                    <w:txbxContent>
                      <w:p w14:paraId="30245224" w14:textId="7856FC08" w:rsidR="00A749B0" w:rsidRDefault="00A749B0" w:rsidP="00402B80">
                        <w:pPr>
                          <w:jc w:val="center"/>
                        </w:pPr>
                        <w:r>
                          <w:t xml:space="preserve">Disease progression </w:t>
                        </w:r>
                        <w:r w:rsidR="00B3312F">
                          <w:rPr>
                            <w:rFonts w:cs="Calibri"/>
                          </w:rPr>
                          <w:t>&lt;</w:t>
                        </w:r>
                        <w:r>
                          <w:t>6 months</w:t>
                        </w:r>
                      </w:p>
                    </w:txbxContent>
                  </v:textbox>
                </v:roundrect>
                <v:roundrect id="Rectangle: Rounded Corners 12" o:spid="_x0000_s1049" style="position:absolute;left:9715;top:17240;width:24107;height:34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" fillcolor="#4472c4 [3208]" strokecolor="#091723 [484]" strokeweight="1pt">
                  <v:stroke joinstyle="miter"/>
                  <v:textbox>
                    <w:txbxContent>
                      <w:p w14:paraId="3BEE47F1" w14:textId="61017718" w:rsidR="00C66DE9" w:rsidRPr="00AB5C9D" w:rsidRDefault="00C66DE9" w:rsidP="00402B80">
                        <w:pPr>
                          <w:jc w:val="center"/>
                        </w:pPr>
                        <w:r w:rsidRPr="00AB5C9D">
                          <w:rPr>
                            <w:i/>
                            <w:iCs/>
                          </w:rPr>
                          <w:t xml:space="preserve">ESR1 </w:t>
                        </w:r>
                        <w:r w:rsidRPr="00AB5C9D">
                          <w:t>variant testing every</w:t>
                        </w:r>
                        <w:r w:rsidR="00DA47EC">
                          <w:t xml:space="preserve"> </w:t>
                        </w:r>
                        <w:r w:rsidRPr="00AB5C9D">
                          <w:t>3 months</w:t>
                        </w:r>
                      </w:p>
                    </w:txbxContent>
                  </v:textbox>
                </v:roundrect>
                <v:roundrect id="Rectangle: Rounded Corners 13" o:spid="_x0000_s1050" style="position:absolute;left:9525;top:23526;width:10094;height: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" fillcolor="#4472c4 [3208]" strokecolor="#091723 [484]" strokeweight="1pt">
                  <v:stroke joinstyle="miter"/>
                  <v:textbox>
                    <w:txbxContent>
                      <w:p w14:paraId="3F3A0509" w14:textId="4B47023E" w:rsidR="00C66DE9" w:rsidRPr="00FF169D" w:rsidRDefault="00C66DE9" w:rsidP="00402B80">
                        <w:pPr>
                          <w:jc w:val="center"/>
                        </w:pPr>
                        <w:r w:rsidRPr="00FF169D">
                          <w:rPr>
                            <w:i/>
                            <w:iCs/>
                          </w:rPr>
                          <w:t xml:space="preserve">ESR1 </w:t>
                        </w:r>
                        <w:r w:rsidRPr="00FF169D">
                          <w:t>variant detected</w:t>
                        </w:r>
                      </w:p>
                    </w:txbxContent>
                  </v:textbox>
                </v:roundrect>
                <v:roundrect id="Rectangle: Rounded Corners 13" o:spid="_x0000_s1051" style="position:absolute;left:24098;top:23622;width:10806;height:48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" fillcolor="#4472c4 [3208]" strokecolor="#091723 [484]" strokeweight="1pt">
                  <v:stroke joinstyle="miter"/>
                  <v:textbox>
                    <w:txbxContent>
                      <w:p w14:paraId="75C75E1A" w14:textId="73F9A290" w:rsidR="00C66DE9" w:rsidRPr="00AB5C9D" w:rsidRDefault="00C66DE9" w:rsidP="00402B80">
                        <w:pPr>
                          <w:jc w:val="center"/>
                        </w:pPr>
                        <w:r w:rsidRPr="00AB5C9D">
                          <w:rPr>
                            <w:i/>
                            <w:iCs/>
                          </w:rPr>
                          <w:t xml:space="preserve">ESR1 </w:t>
                        </w:r>
                        <w:r w:rsidRPr="00AB5C9D">
                          <w:t>variant not detected</w:t>
                        </w:r>
                      </w:p>
                    </w:txbxContent>
                  </v:textbox>
                </v:roundrect>
                <v:roundrect id="Rectangle: Rounded Corners 14" o:spid="_x0000_s1052" style="position:absolute;left:8572;top:31337;width:11633;height: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" fillcolor="#4472c4 [3208]" strokecolor="#091723 [484]" strokeweight="1pt">
                  <v:stroke joinstyle="miter"/>
                  <v:textbox>
                    <w:txbxContent>
                      <w:p w14:paraId="5A595C21" w14:textId="3AE5C49F" w:rsidR="00C66DE9" w:rsidRPr="00FF169D" w:rsidRDefault="00C66DE9" w:rsidP="00402B80">
                        <w:pPr>
                          <w:jc w:val="center"/>
                        </w:pPr>
                        <w:r w:rsidRPr="00FF169D">
                          <w:t>Switch from AI to camizestrant</w:t>
                        </w:r>
                      </w:p>
                    </w:txbxContent>
                  </v:textbox>
                </v:roundrect>
                <v:roundrect id="Rectangle: Rounded Corners 14" o:spid="_x0000_s1053" style="position:absolute;left:24384;top:31337;width:10856;height:49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" fillcolor="#4472c4 [3208]" strokecolor="#091723 [484]" strokeweight="1pt">
                  <v:stroke joinstyle="miter"/>
                  <v:textbox>
                    <w:txbxContent>
                      <w:p w14:paraId="2E25FE7B" w14:textId="4C1A0247" w:rsidR="00C66DE9" w:rsidRPr="00FF169D" w:rsidRDefault="00C66DE9" w:rsidP="00402B80">
                        <w:pPr>
                          <w:jc w:val="center"/>
                        </w:pPr>
                        <w:r w:rsidRPr="00FF169D">
                          <w:t>Continue on CDK4/6i + AI</w:t>
                        </w:r>
                      </w:p>
                    </w:txbxContent>
                  </v:textbox>
                </v:roundrect>
                <v:roundrect id="Rectangle: Rounded Corners 13" o:spid="_x0000_s1054" style="position:absolute;left:19621;top:38671;width:9734;height: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" fillcolor="#4472c4 [3208]" strokecolor="#091723 [484]" strokeweight="1pt">
                  <v:stroke joinstyle="miter"/>
                  <v:textbox>
                    <w:txbxContent>
                      <w:p w14:paraId="39F33254" w14:textId="77777777" w:rsidR="00C66DE9" w:rsidRPr="00FF169D" w:rsidRDefault="00C66DE9" w:rsidP="00402B80">
                        <w:pPr>
                          <w:jc w:val="center"/>
                        </w:pPr>
                        <w:r w:rsidRPr="00FF169D">
                          <w:rPr>
                            <w:i/>
                            <w:iCs/>
                          </w:rPr>
                          <w:t xml:space="preserve">ESR1 </w:t>
                        </w:r>
                        <w:r w:rsidRPr="00FF169D">
                          <w:t>variant detected</w:t>
                        </w:r>
                      </w:p>
                    </w:txbxContent>
                  </v:textbox>
                </v:roundrect>
                <v:roundrect id="Rectangle: Rounded Corners 13" o:spid="_x0000_s1055" style="position:absolute;left:30289;top:38576;width:10090;height: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" fillcolor="#4472c4 [3208]" strokecolor="#091723 [484]" strokeweight="1pt">
                  <v:stroke joinstyle="miter"/>
                  <v:textbox>
                    <w:txbxContent>
                      <w:p w14:paraId="1245A92D" w14:textId="4BBAB505" w:rsidR="00C66DE9" w:rsidRPr="00FF169D" w:rsidRDefault="00C66DE9" w:rsidP="00402B80">
                        <w:pPr>
                          <w:jc w:val="center"/>
                        </w:pPr>
                        <w:r w:rsidRPr="00FF169D">
                          <w:rPr>
                            <w:i/>
                            <w:iCs/>
                          </w:rPr>
                          <w:t xml:space="preserve">ESR1 </w:t>
                        </w:r>
                        <w:r w:rsidRPr="00FF169D">
                          <w:t>variant not detected</w:t>
                        </w:r>
                      </w:p>
                    </w:txbxContent>
                  </v:textbox>
                </v:roundrect>
                <v:roundrect id="Rectangle: Rounded Corners 21" o:spid="_x0000_s1056" alt="Figure 5 shows proposed clinical management algorithm (as suggested by the assessment group) including first and second line treatment. &#10;" style="position:absolute;left:19812;top:45910;width:27951;height:30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" fillcolor="#4472c4 [3208]" strokecolor="#091723 [484]" strokeweight="1pt">
                  <v:stroke joinstyle="miter"/>
                  <v:textbox>
                    <w:txbxContent>
                      <w:p w14:paraId="7417CBD0" w14:textId="43580F99" w:rsidR="005F428F" w:rsidRPr="00FF169D" w:rsidRDefault="005F428F" w:rsidP="00402B80">
                        <w:pPr>
                          <w:jc w:val="center"/>
                        </w:pPr>
                        <w:r w:rsidRPr="00FF169D">
                          <w:t>Disease progression</w:t>
                        </w:r>
                      </w:p>
                    </w:txbxContent>
                  </v:textbox>
                </v:roundrect>
                <v:shape id="Straight Arrow Connector 24" o:spid="_x0000_s1057" type="#_x0000_t32" style="position:absolute;left:46672;top:15525;width:457;height:298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" strokecolor="black [3200]" strokeweight=".5pt">
                  <v:stroke endarrow="block" joinstyle="miter"/>
                </v:shape>
                <v:roundrect id="Rectangle: Rounded Corners 25" o:spid="_x0000_s1058" style="position:absolute;left:18097;top:51244;width:15794;height:38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" fillcolor="#4472c4 [3208]" strokecolor="#091723 [484]" strokeweight="1pt">
                  <v:stroke joinstyle="miter"/>
                  <v:textbox>
                    <w:txbxContent>
                      <w:p w14:paraId="3DBED9B2" w14:textId="2B9DD70E" w:rsidR="005F428F" w:rsidRPr="00C03F92" w:rsidRDefault="005F428F" w:rsidP="00402B80">
                        <w:pPr>
                          <w:jc w:val="center"/>
                        </w:pPr>
                        <w:r w:rsidRPr="00C03F92">
                          <w:t>No risk of organ failure</w:t>
                        </w:r>
                      </w:p>
                    </w:txbxContent>
                  </v:textbox>
                </v:roundrect>
                <v:roundrect id="Rectangle: Rounded Corners 26" o:spid="_x0000_s1059" style="position:absolute;left:34671;top:51435;width:16387;height:38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" fillcolor="#4472c4 [3208]" strokecolor="#091723 [484]" strokeweight="1pt">
                  <v:stroke joinstyle="miter"/>
                  <v:textbox>
                    <w:txbxContent>
                      <w:p w14:paraId="1BCBCA63" w14:textId="05BC1B91" w:rsidR="005F428F" w:rsidRPr="00C03F92" w:rsidRDefault="005F428F" w:rsidP="00402B80">
                        <w:pPr>
                          <w:jc w:val="center"/>
                        </w:pPr>
                        <w:r w:rsidRPr="00C03F92">
                          <w:t>Imminent organ failure</w:t>
                        </w:r>
                      </w:p>
                    </w:txbxContent>
                  </v:textbox>
                </v:roundrect>
                <v:roundrect id="Rectangle: Rounded Corners 27" o:spid="_x0000_s1060" style="position:absolute;left:14478;top:57435;width:22440;height:197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" fillcolor="#4472c4 [3208]" strokecolor="#091723 [484]" strokeweight="1pt">
                  <v:stroke joinstyle="miter"/>
                  <v:textbox>
                    <w:txbxContent>
                      <w:p w14:paraId="179B55B9" w14:textId="77777777" w:rsidR="00423791" w:rsidRPr="00C03F92" w:rsidRDefault="00423791" w:rsidP="00402B80">
                        <w:pPr>
                          <w:spacing w:after="0" w:line="240" w:lineRule="auto"/>
                          <w:jc w:val="center"/>
                        </w:pPr>
                        <w:r w:rsidRPr="00C03F92">
                          <w:t xml:space="preserve">If germline </w:t>
                        </w:r>
                        <w:r w:rsidRPr="00C03F92">
                          <w:rPr>
                            <w:i/>
                            <w:iCs/>
                          </w:rPr>
                          <w:t>BRCA 1/2/PALB2</w:t>
                        </w:r>
                        <w:r w:rsidRPr="00C03F92">
                          <w:t xml:space="preserve"> variant positive</w:t>
                        </w:r>
                      </w:p>
                      <w:p w14:paraId="5DAA2287" w14:textId="4394D881" w:rsidR="00423791" w:rsidRPr="00C03F92" w:rsidRDefault="00423791" w:rsidP="00D72083">
                        <w:pPr>
                          <w:pStyle w:val="ListParagraph"/>
                          <w:numPr>
                            <w:ilvl w:val="0"/>
                            <w:numId w:val="26"/>
                          </w:numPr>
                          <w:jc w:val="center"/>
                        </w:pPr>
                        <w:r w:rsidRPr="00C03F92">
                          <w:t>Olaparib</w:t>
                        </w:r>
                      </w:p>
                      <w:p w14:paraId="25271903" w14:textId="69F7ACB9" w:rsidR="005F428F" w:rsidRPr="00C03F92" w:rsidRDefault="005F428F" w:rsidP="00402B80">
                        <w:pPr>
                          <w:spacing w:after="0"/>
                          <w:jc w:val="center"/>
                        </w:pPr>
                        <w:r w:rsidRPr="00C03F92">
                          <w:t>If no actionable variant:</w:t>
                        </w:r>
                      </w:p>
                      <w:p w14:paraId="1489908D" w14:textId="0F83C508" w:rsidR="005F428F" w:rsidRPr="00C03F92" w:rsidRDefault="005F428F" w:rsidP="00D72083">
                        <w:pPr>
                          <w:pStyle w:val="ListParagraph"/>
                          <w:numPr>
                            <w:ilvl w:val="0"/>
                            <w:numId w:val="26"/>
                          </w:numPr>
                        </w:pPr>
                        <w:r w:rsidRPr="00C03F92">
                          <w:t xml:space="preserve">Everolimus + </w:t>
                        </w:r>
                        <w:r w:rsidR="00A75CB6" w:rsidRPr="00C03F92">
                          <w:t>exemestane</w:t>
                        </w:r>
                      </w:p>
                      <w:p w14:paraId="52D3D915" w14:textId="580A0C5F" w:rsidR="005F428F" w:rsidRPr="00C03F92" w:rsidRDefault="005F428F" w:rsidP="00D72083">
                        <w:pPr>
                          <w:pStyle w:val="ListParagraph"/>
                          <w:numPr>
                            <w:ilvl w:val="0"/>
                            <w:numId w:val="26"/>
                          </w:numPr>
                        </w:pPr>
                        <w:r w:rsidRPr="00C03F92">
                          <w:t>Everolimus + fulvestrant</w:t>
                        </w:r>
                      </w:p>
                      <w:p w14:paraId="1783AE47" w14:textId="70F05345" w:rsidR="005F428F" w:rsidRPr="00C03F92" w:rsidRDefault="005F428F" w:rsidP="00D72083">
                        <w:pPr>
                          <w:pStyle w:val="ListParagraph"/>
                          <w:numPr>
                            <w:ilvl w:val="0"/>
                            <w:numId w:val="26"/>
                          </w:numPr>
                        </w:pPr>
                        <w:r w:rsidRPr="00C03F92">
                          <w:t>Capivasertib + fulvestrant</w:t>
                        </w:r>
                        <w:r w:rsidR="00CD377B">
                          <w:t xml:space="preserve"> </w:t>
                        </w:r>
                        <w:r w:rsidR="00F72F85" w:rsidRPr="00C03F92">
                          <w:rPr>
                            <w:vertAlign w:val="superscript"/>
                          </w:rPr>
                          <w:t>a</w:t>
                        </w:r>
                      </w:p>
                      <w:p w14:paraId="14C4599F" w14:textId="5F9A7358" w:rsidR="005F428F" w:rsidRPr="00C03F92" w:rsidRDefault="005F428F" w:rsidP="00D72083">
                        <w:pPr>
                          <w:pStyle w:val="ListParagraph"/>
                          <w:numPr>
                            <w:ilvl w:val="0"/>
                            <w:numId w:val="26"/>
                          </w:numPr>
                        </w:pPr>
                        <w:r w:rsidRPr="00C03F92">
                          <w:t>Fulvestrant monotherapy</w:t>
                        </w:r>
                      </w:p>
                    </w:txbxContent>
                  </v:textbox>
                </v:roundrect>
                <v:roundrect id="Rectangle: Rounded Corners 27" o:spid="_x0000_s1061" style="position:absolute;left:38576;top:66198;width:10922;height:29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" fillcolor="#4472c4 [3208]" strokecolor="#091723 [484]" strokeweight="1pt">
                  <v:stroke joinstyle="miter"/>
                  <v:textbox>
                    <w:txbxContent>
                      <w:p w14:paraId="381C690E" w14:textId="7C29A7A4" w:rsidR="005F428F" w:rsidRPr="00C03F92" w:rsidRDefault="005F428F" w:rsidP="005F428F">
                        <w:r w:rsidRPr="00C03F92">
                          <w:t>Chemotherapy</w:t>
                        </w:r>
                      </w:p>
                    </w:txbxContent>
                  </v:textbox>
                </v:roundrect>
                <v:shape id="Straight Arrow Connector 28" o:spid="_x0000_s1062" type="#_x0000_t32" style="position:absolute;left:25812;top:49149;width:0;height:2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" strokecolor="black [3200]" strokeweight=".5pt">
                  <v:stroke endarrow="block" joinstyle="miter"/>
                </v:shape>
                <v:shape id="Straight Arrow Connector 28" o:spid="_x0000_s1063" type="#_x0000_t32" style="position:absolute;left:43053;top:49149;width:0;height:2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" strokecolor="black [3200]" strokeweight=".5pt">
                  <v:stroke endarrow="block" joinstyle="miter"/>
                </v:shape>
                <v:shape id="Straight Arrow Connector 28" o:spid="_x0000_s1064" type="#_x0000_t32" style="position:absolute;left:25717;top:55149;width:0;height:2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" strokecolor="black [3200]" strokeweight=".5pt">
                  <v:stroke endarrow="block" joinstyle="miter"/>
                </v:shape>
                <v:shape id="Straight Arrow Connector 32" o:spid="_x0000_s1065" type="#_x0000_t32" style="position:absolute;left:34194;top:3238;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" strokecolor="black [3200]" strokeweight=".5pt">
                  <v:stroke endarrow="block" joinstyle="miter"/>
                </v:shape>
                <v:shape id="Straight Arrow Connector 32" o:spid="_x0000_s1066" type="#_x0000_t32" style="position:absolute;left:23145;top:8763;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" strokecolor="black [3200]" strokeweight=".5pt">
                  <v:stroke endarrow="block" joinstyle="miter"/>
                </v:shape>
                <v:shape id="Straight Arrow Connector 32" o:spid="_x0000_s1067" type="#_x0000_t32" style="position:absolute;left:45624;top:8763;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" strokecolor="black [3200]" strokeweight=".5pt">
                  <v:stroke endarrow="block" joinstyle="miter"/>
                </v:shape>
                <v:shape id="Straight Arrow Connector 32" o:spid="_x0000_s1068" type="#_x0000_t32" style="position:absolute;left:29813;top:20955;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" strokecolor="black [3200]" strokeweight=".5pt">
                  <v:stroke endarrow="block" joinstyle="miter"/>
                </v:shape>
                <v:shape id="Straight Arrow Connector 32" o:spid="_x0000_s1069" type="#_x0000_t32" style="position:absolute;left:21907;top:14573;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" strokecolor="black [3200]" strokeweight=".5pt">
                  <v:stroke endarrow="block" joinstyle="miter"/>
                </v:shape>
                <v:shape id="Straight Arrow Connector 32" o:spid="_x0000_s1070" type="#_x0000_t32" style="position:absolute;left:14478;top:20955;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" strokecolor="black [3200]" strokeweight=".5pt">
                  <v:stroke endarrow="block" joinstyle="miter"/>
                </v:shape>
                <v:shape id="Straight Arrow Connector 32" o:spid="_x0000_s1071" type="#_x0000_t32" style="position:absolute;left:29813;top:28860;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" strokecolor="black [3200]" strokeweight=".5pt">
                  <v:stroke endarrow="block" joinstyle="miter"/>
                </v:shape>
                <v:shape id="Straight Arrow Connector 32" o:spid="_x0000_s1072" type="#_x0000_t32" style="position:absolute;left:14382;top:28479;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" strokecolor="black [3200]" strokeweight=".5pt">
                  <v:stroke endarrow="block" joinstyle="miter"/>
                </v:shape>
                <v:shape id="Straight Arrow Connector 32" o:spid="_x0000_s1073" type="#_x0000_t32" style="position:absolute;left:34861;top:36195;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" strokecolor="black [3200]" strokeweight=".5pt">
                  <v:stroke endarrow="block" joinstyle="miter"/>
                </v:shape>
                <v:shape id="Straight Arrow Connector 32" o:spid="_x0000_s1074" type="#_x0000_t32" style="position:absolute;left:24384;top:36385;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5" o:spid="_x0000_s1075" type="#_x0000_t34" style="position:absolute;left:35242;top:34194;width:5417;height:7719;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" adj="-3407" strokecolor="black [3200]" strokeweight=".5pt">
                  <v:stroke endarrow="block"/>
                </v:shape>
                <v:shape id="Connector: Elbow 36" o:spid="_x0000_s1076" type="#_x0000_t34" style="position:absolute;left:35433;top:32385;width:8550;height:133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" adj="21596" strokecolor="black [3200]" strokeweight=".5pt">
                  <v:stroke endarrow="block"/>
                </v:shape>
                <v:shape id="Connector: Elbow 37" o:spid="_x0000_s1077" type="#_x0000_t34" style="position:absolute;left:14192;top:36290;width:5507;height:501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" adj="21831" strokecolor="black [3200]" strokeweight=".5pt">
                  <v:stroke endarrow="block"/>
                </v:shape>
                <v:shape id="Connector: Elbow 38" o:spid="_x0000_s1078" type="#_x0000_t34" style="position:absolute;left:8667;top:34099;width:10926;height:137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" adj="-2821" strokecolor="black [3200]" strokeweight=".5pt">
                  <v:stroke endarrow="block"/>
                </v:shape>
                <v:shape id="Right Brace 39" o:spid="_x0000_s1079" type="#_x0000_t88" style="position:absolute;left:3810;top:8096;width:3087;height:39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" adj="140" strokecolor="black [3200]" strokeweight=".5pt">
                  <v:stroke joinstyle="miter"/>
                </v:shape>
                <v:shape id="Right Brace 40" o:spid="_x0000_s1080" type="#_x0000_t88" style="position:absolute;left:3905;top:50958;width:3087;height:24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" adj="226" strokecolor="black [3200]" strokeweight=".5pt">
                  <v:stroke joinstyle="miter"/>
                </v:shape>
                <v:shape id="Arrow: Pentagon 41" o:spid="_x0000_s1081" type="#_x0000_t15" style="position:absolute;top:26574;width:4746;height:2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" adj="15115" fillcolor="#1f4d78 [1604]" strokecolor="#091723 [484]" strokeweight="1pt">
                  <v:textbox>
                    <w:txbxContent>
                      <w:p w14:paraId="08A51A92" w14:textId="453B1D6F" w:rsidR="009F1381" w:rsidRPr="00402B80" w:rsidRDefault="009F1381" w:rsidP="00402B80">
                        <w:pPr>
                          <w:jc w:val="center"/>
                          <w:rPr>
                            <w:b/>
                            <w:bCs/>
                            <w:sz w:val="28"/>
                            <w:szCs w:val="28"/>
                          </w:rPr>
                        </w:pPr>
                        <w:r w:rsidRPr="00402B80">
                          <w:rPr>
                            <w:b/>
                            <w:bCs/>
                            <w:sz w:val="28"/>
                            <w:szCs w:val="28"/>
                          </w:rPr>
                          <w:t>1L</w:t>
                        </w:r>
                      </w:p>
                    </w:txbxContent>
                  </v:textbox>
                </v:shape>
                <v:shape id="Arrow: Pentagon 41" o:spid="_x0000_s1082" type="#_x0000_t15" style="position:absolute;left:285;top:61912;width:4747;height:2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" adj="15115" fillcolor="#1f4d78 [1604]" strokecolor="#091723 [484]" strokeweight="1pt">
                  <v:textbox>
                    <w:txbxContent>
                      <w:p w14:paraId="2FE3F332" w14:textId="2328B28C" w:rsidR="009F1381" w:rsidRPr="00402B80" w:rsidRDefault="009F1381" w:rsidP="00402B80">
                        <w:pPr>
                          <w:jc w:val="center"/>
                          <w:rPr>
                            <w:b/>
                            <w:bCs/>
                            <w:sz w:val="28"/>
                            <w:szCs w:val="28"/>
                          </w:rPr>
                        </w:pPr>
                        <w:r>
                          <w:rPr>
                            <w:b/>
                            <w:bCs/>
                            <w:sz w:val="28"/>
                            <w:szCs w:val="28"/>
                          </w:rPr>
                          <w:t>2</w:t>
                        </w:r>
                        <w:r w:rsidRPr="00402B80">
                          <w:rPr>
                            <w:b/>
                            <w:bCs/>
                            <w:sz w:val="28"/>
                            <w:szCs w:val="28"/>
                          </w:rPr>
                          <w:t>L</w:t>
                        </w:r>
                      </w:p>
                    </w:txbxContent>
                  </v:textbox>
                </v:shape>
                <v:shape id="Straight Arrow Connector 42" o:spid="_x0000_s1083" type="#_x0000_t32" style="position:absolute;left:43338;top:55816;width:119;height:10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" strokecolor="black [3200]" strokeweight=".5pt">
                  <v:stroke endarrow="block" joinstyle="miter"/>
                </v:shape>
                <w10:wrap type="topAndBottom" anchorx="margin"/>
              </v:group>
            </w:pict>
          </mc:Fallback>
        </mc:AlternateContent>
      </w:r>
      <w:bookmarkStart w:id="8" w:name="_Ref225107020"/>
      <w:bookmarkStart w:id="9" w:name="_Ref228785364"/>
      <w:r w:rsidR="00470481" w:rsidRPr="478D8F5B">
        <w:rPr>
          <w:b/>
          <w:bCs/>
          <w:sz w:val="20"/>
        </w:rPr>
        <w:t xml:space="preserve">Figure </w:t>
      </w:r>
      <w:r w:rsidR="00470481" w:rsidRPr="478D8F5B">
        <w:rPr>
          <w:b/>
          <w:bCs/>
          <w:sz w:val="20"/>
        </w:rPr>
        <w:fldChar w:fldCharType="begin"/>
      </w:r>
      <w:r w:rsidR="00470481" w:rsidRPr="478D8F5B">
        <w:rPr>
          <w:b/>
          <w:bCs/>
          <w:sz w:val="20"/>
        </w:rPr>
        <w:instrText xml:space="preserve"> SEQ Figure \* ARABIC </w:instrText>
      </w:r>
      <w:r w:rsidR="00470481" w:rsidRPr="478D8F5B">
        <w:rPr>
          <w:b/>
          <w:bCs/>
          <w:sz w:val="20"/>
        </w:rPr>
        <w:fldChar w:fldCharType="separate"/>
      </w:r>
      <w:r w:rsidR="00170746" w:rsidRPr="478D8F5B">
        <w:rPr>
          <w:b/>
          <w:bCs/>
          <w:noProof/>
          <w:sz w:val="20"/>
        </w:rPr>
        <w:t>4</w:t>
      </w:r>
      <w:r w:rsidR="00470481" w:rsidRPr="478D8F5B">
        <w:rPr>
          <w:b/>
          <w:bCs/>
          <w:sz w:val="20"/>
        </w:rPr>
        <w:fldChar w:fldCharType="end"/>
      </w:r>
      <w:bookmarkEnd w:id="8"/>
      <w:bookmarkEnd w:id="9"/>
      <w:r w:rsidR="00423791" w:rsidRPr="478D8F5B">
        <w:rPr>
          <w:b/>
          <w:bCs/>
          <w:sz w:val="20"/>
        </w:rPr>
        <w:t xml:space="preserve"> Proposed clinical management algorithm </w:t>
      </w:r>
    </w:p>
    <w:p w14:paraId="6163E0C3" w14:textId="3B03BE85" w:rsidR="00DA5AB5" w:rsidRPr="00746A08" w:rsidRDefault="00F72F85" w:rsidP="00893D07">
      <w:pPr>
        <w:pStyle w:val="Tablenotes"/>
        <w:spacing w:after="240" w:line="276" w:lineRule="auto"/>
        <w:jc w:val="left"/>
      </w:pPr>
      <w:r>
        <w:t>1L = first line;</w:t>
      </w:r>
      <w:r w:rsidR="00423791">
        <w:t xml:space="preserve"> </w:t>
      </w:r>
      <w:r>
        <w:t xml:space="preserve">AI = aromatase inhibitor; </w:t>
      </w:r>
      <w:r w:rsidRPr="0028268F">
        <w:rPr>
          <w:i/>
        </w:rPr>
        <w:t>BRCA1/2</w:t>
      </w:r>
      <w:r>
        <w:t xml:space="preserve"> = Breast cancer ½; CDK4/6i = cyclin dependent kinase 4/6 inhibitor; </w:t>
      </w:r>
      <w:r w:rsidRPr="0028268F">
        <w:rPr>
          <w:i/>
        </w:rPr>
        <w:t>ESR1</w:t>
      </w:r>
      <w:r>
        <w:t xml:space="preserve"> = estrogen receptor 1; </w:t>
      </w:r>
      <w:r w:rsidRPr="00F72F85">
        <w:t>ET</w:t>
      </w:r>
      <w:r>
        <w:t xml:space="preserve"> = </w:t>
      </w:r>
      <w:r w:rsidRPr="000E38B2">
        <w:t>endocrine therapy</w:t>
      </w:r>
      <w:r>
        <w:t xml:space="preserve">; IV = intravenous; </w:t>
      </w:r>
      <w:proofErr w:type="spellStart"/>
      <w:r>
        <w:t>mBC</w:t>
      </w:r>
      <w:proofErr w:type="spellEnd"/>
      <w:r>
        <w:t xml:space="preserve"> = locally advanced or metastatic breast cancer; </w:t>
      </w:r>
      <w:r w:rsidRPr="0028268F">
        <w:rPr>
          <w:i/>
        </w:rPr>
        <w:t>PALB2</w:t>
      </w:r>
      <w:r>
        <w:t xml:space="preserve"> = partner and localiser of </w:t>
      </w:r>
      <w:r w:rsidRPr="0028268F">
        <w:rPr>
          <w:i/>
        </w:rPr>
        <w:t>BRCA 2</w:t>
      </w:r>
      <w:r w:rsidR="00F91EFB">
        <w:rPr>
          <w:i/>
        </w:rPr>
        <w:br/>
      </w:r>
      <w:proofErr w:type="spellStart"/>
      <w:r>
        <w:rPr>
          <w:vertAlign w:val="superscript"/>
        </w:rPr>
        <w:t>a</w:t>
      </w:r>
      <w:proofErr w:type="spellEnd"/>
      <w:r>
        <w:rPr>
          <w:vertAlign w:val="superscript"/>
        </w:rPr>
        <w:t xml:space="preserve"> </w:t>
      </w:r>
      <w:r>
        <w:t xml:space="preserve">The PBS listing for </w:t>
      </w:r>
      <w:proofErr w:type="spellStart"/>
      <w:r>
        <w:t>capivasertib</w:t>
      </w:r>
      <w:proofErr w:type="spellEnd"/>
      <w:r>
        <w:t xml:space="preserve"> + </w:t>
      </w:r>
      <w:proofErr w:type="spellStart"/>
      <w:r>
        <w:t>fulverstrant</w:t>
      </w:r>
      <w:proofErr w:type="spellEnd"/>
      <w:r>
        <w:t xml:space="preserve"> recommends AKT pathway testing (where possible) for </w:t>
      </w:r>
      <w:r w:rsidRPr="0028268F">
        <w:rPr>
          <w:i/>
        </w:rPr>
        <w:t>PIK3CA</w:t>
      </w:r>
      <w:r>
        <w:t xml:space="preserve">, </w:t>
      </w:r>
      <w:r w:rsidRPr="0028268F">
        <w:rPr>
          <w:i/>
        </w:rPr>
        <w:t>AKT1</w:t>
      </w:r>
      <w:r>
        <w:t xml:space="preserve"> and </w:t>
      </w:r>
      <w:r w:rsidRPr="0028268F">
        <w:rPr>
          <w:i/>
        </w:rPr>
        <w:t>PTEN</w:t>
      </w:r>
      <w:r>
        <w:t xml:space="preserve"> gene variants</w:t>
      </w:r>
      <w:r w:rsidR="004754BF">
        <w:t xml:space="preserve"> </w:t>
      </w:r>
    </w:p>
    <w:p w14:paraId="22B20790" w14:textId="6470F728" w:rsidR="00D06A6D" w:rsidRDefault="00D06A6D" w:rsidP="00C616C0">
      <w:pPr>
        <w:autoSpaceDE w:val="0"/>
        <w:autoSpaceDN w:val="0"/>
        <w:adjustRightInd w:val="0"/>
        <w:rPr>
          <w:rFonts w:asciiTheme="minorHAnsi" w:hAnsiTheme="minorHAnsi" w:cstheme="minorHAnsi"/>
          <w:i/>
          <w:iCs/>
        </w:rPr>
      </w:pPr>
      <w:r w:rsidRPr="00D06A6D">
        <w:rPr>
          <w:rFonts w:asciiTheme="minorHAnsi" w:hAnsiTheme="minorHAnsi" w:cstheme="minorHAnsi"/>
          <w:i/>
          <w:iCs/>
        </w:rPr>
        <w:t>PASC considered that the proposed clinical management algorithm</w:t>
      </w:r>
      <w:r w:rsidR="0030393A">
        <w:rPr>
          <w:rFonts w:asciiTheme="minorHAnsi" w:hAnsiTheme="minorHAnsi" w:cstheme="minorHAnsi"/>
          <w:i/>
          <w:iCs/>
        </w:rPr>
        <w:t xml:space="preserve"> (as suggested by the assessment group)</w:t>
      </w:r>
      <w:r w:rsidRPr="00D06A6D">
        <w:rPr>
          <w:rFonts w:asciiTheme="minorHAnsi" w:hAnsiTheme="minorHAnsi" w:cstheme="minorHAnsi"/>
          <w:i/>
          <w:iCs/>
        </w:rPr>
        <w:t xml:space="preserve"> was appropriate</w:t>
      </w:r>
      <w:r w:rsidR="0030393A">
        <w:rPr>
          <w:rFonts w:asciiTheme="minorHAnsi" w:hAnsiTheme="minorHAnsi" w:cstheme="minorHAnsi"/>
          <w:i/>
          <w:iCs/>
        </w:rPr>
        <w:t>.</w:t>
      </w:r>
    </w:p>
    <w:p w14:paraId="22D8E0F4" w14:textId="449AA643" w:rsidR="00D06A6D" w:rsidRPr="003A6CD6" w:rsidRDefault="00D06A6D" w:rsidP="7C8842D8">
      <w:pPr>
        <w:autoSpaceDE w:val="0"/>
        <w:autoSpaceDN w:val="0"/>
        <w:adjustRightInd w:val="0"/>
        <w:rPr>
          <w:rFonts w:asciiTheme="minorHAnsi" w:hAnsiTheme="minorHAnsi"/>
          <w:i/>
          <w:iCs/>
          <w:lang w:val="en-US"/>
        </w:rPr>
      </w:pPr>
      <w:r w:rsidRPr="7C8842D8">
        <w:rPr>
          <w:rFonts w:asciiTheme="minorHAnsi" w:hAnsiTheme="minorHAnsi"/>
          <w:i/>
          <w:iCs/>
        </w:rPr>
        <w:t xml:space="preserve">PASC queried the role that diagnostic imaging (based on the Australian diagnostic imaging guidelines) plays in this breast cancer population in current practice. PASC noted that </w:t>
      </w:r>
      <w:proofErr w:type="spellStart"/>
      <w:r w:rsidRPr="7C8842D8">
        <w:rPr>
          <w:rFonts w:asciiTheme="minorHAnsi" w:hAnsiTheme="minorHAnsi"/>
          <w:i/>
          <w:iCs/>
        </w:rPr>
        <w:t>i</w:t>
      </w:r>
      <w:proofErr w:type="spellEnd"/>
      <w:r w:rsidRPr="7C8842D8">
        <w:rPr>
          <w:rFonts w:asciiTheme="minorHAnsi" w:hAnsiTheme="minorHAnsi"/>
          <w:i/>
          <w:iCs/>
          <w:lang w:val="en-US"/>
        </w:rPr>
        <w:t>n the SERENA-6 trial, radiological assessment was conducted using CT or MRI every eight weeks for the first 18 months, then every 12 weeks; this differs from Australian monitoring practice, which primarily relies on</w:t>
      </w:r>
      <w:r w:rsidR="491A0AB4" w:rsidRPr="7C8842D8">
        <w:rPr>
          <w:rFonts w:asciiTheme="minorHAnsi" w:hAnsiTheme="minorHAnsi"/>
          <w:i/>
          <w:iCs/>
          <w:lang w:val="en-US"/>
        </w:rPr>
        <w:t xml:space="preserve"> other modalities including</w:t>
      </w:r>
      <w:r w:rsidRPr="7C8842D8">
        <w:rPr>
          <w:rFonts w:asciiTheme="minorHAnsi" w:hAnsiTheme="minorHAnsi"/>
          <w:i/>
          <w:iCs/>
          <w:lang w:val="en-US"/>
        </w:rPr>
        <w:t xml:space="preserve"> CT,</w:t>
      </w:r>
      <w:r w:rsidR="05210DF4" w:rsidRPr="7C8842D8">
        <w:rPr>
          <w:rFonts w:asciiTheme="minorHAnsi" w:hAnsiTheme="minorHAnsi"/>
          <w:i/>
          <w:iCs/>
          <w:lang w:val="en-US"/>
        </w:rPr>
        <w:t xml:space="preserve"> PET/CT and ultrasound,</w:t>
      </w:r>
      <w:r w:rsidRPr="7C8842D8">
        <w:rPr>
          <w:rFonts w:asciiTheme="minorHAnsi" w:hAnsiTheme="minorHAnsi"/>
          <w:i/>
          <w:iCs/>
          <w:lang w:val="en-US"/>
        </w:rPr>
        <w:t xml:space="preserve"> with MRI used where </w:t>
      </w:r>
      <w:r w:rsidR="3443D59A" w:rsidRPr="7C8842D8">
        <w:rPr>
          <w:rFonts w:asciiTheme="minorHAnsi" w:hAnsiTheme="minorHAnsi"/>
          <w:i/>
          <w:iCs/>
          <w:lang w:val="en-US"/>
        </w:rPr>
        <w:t xml:space="preserve">clinically </w:t>
      </w:r>
      <w:r w:rsidRPr="7C8842D8">
        <w:rPr>
          <w:rFonts w:asciiTheme="minorHAnsi" w:hAnsiTheme="minorHAnsi"/>
          <w:i/>
          <w:iCs/>
          <w:lang w:val="en-US"/>
        </w:rPr>
        <w:t>indicated.</w:t>
      </w:r>
    </w:p>
    <w:p w14:paraId="6B675980" w14:textId="65EF142D" w:rsidR="006B6DD2" w:rsidRPr="00CC0017" w:rsidRDefault="00D06A6D" w:rsidP="0CA67D7C">
      <w:pPr>
        <w:pStyle w:val="Tablenotes"/>
        <w:keepNext/>
        <w:keepLines/>
        <w:spacing w:after="240" w:line="276" w:lineRule="auto"/>
        <w:jc w:val="left"/>
        <w:rPr>
          <w:rFonts w:asciiTheme="minorHAnsi" w:hAnsiTheme="minorHAnsi" w:cstheme="minorBidi"/>
          <w:i/>
          <w:iCs/>
          <w:sz w:val="22"/>
          <w:szCs w:val="22"/>
          <w:lang w:val="en-US"/>
        </w:rPr>
      </w:pPr>
      <w:r w:rsidRPr="0CA67D7C">
        <w:rPr>
          <w:rFonts w:asciiTheme="minorHAnsi" w:hAnsiTheme="minorHAnsi" w:cstheme="minorBidi"/>
          <w:i/>
          <w:iCs/>
          <w:sz w:val="22"/>
          <w:szCs w:val="22"/>
        </w:rPr>
        <w:t xml:space="preserve">PASC queried whether this application raises a linked diagnostic imaging issue that requires further consideration. PASC noted that advice from the department is to </w:t>
      </w:r>
      <w:r w:rsidR="2227DF37" w:rsidRPr="0CA67D7C">
        <w:rPr>
          <w:rFonts w:asciiTheme="minorHAnsi" w:hAnsiTheme="minorHAnsi" w:cstheme="minorBidi"/>
          <w:i/>
          <w:iCs/>
          <w:sz w:val="22"/>
          <w:szCs w:val="22"/>
        </w:rPr>
        <w:t>a</w:t>
      </w:r>
      <w:r w:rsidRPr="0CA67D7C">
        <w:rPr>
          <w:rFonts w:asciiTheme="minorHAnsi" w:hAnsiTheme="minorHAnsi" w:cstheme="minorBidi"/>
          <w:i/>
          <w:iCs/>
          <w:sz w:val="22"/>
          <w:szCs w:val="22"/>
        </w:rPr>
        <w:t xml:space="preserve">wait if PBS access requires </w:t>
      </w:r>
      <w:r w:rsidRPr="0CA67D7C">
        <w:rPr>
          <w:rFonts w:asciiTheme="minorHAnsi" w:hAnsiTheme="minorHAnsi" w:cstheme="minorBidi"/>
          <w:i/>
          <w:iCs/>
          <w:sz w:val="22"/>
          <w:szCs w:val="22"/>
          <w:lang w:val="en-US"/>
        </w:rPr>
        <w:t xml:space="preserve">formal radiographic confirmation of non-progression because existing MBS imaging services may be sufficient for radiographic assessment where clinically required. PASC noted that most patients are not expected to develop </w:t>
      </w:r>
      <w:r w:rsidRPr="0CA67D7C">
        <w:rPr>
          <w:rFonts w:asciiTheme="minorHAnsi" w:hAnsiTheme="minorHAnsi" w:cstheme="minorBidi"/>
          <w:sz w:val="22"/>
          <w:szCs w:val="22"/>
          <w:lang w:val="en-US"/>
        </w:rPr>
        <w:t>ESR1</w:t>
      </w:r>
      <w:r w:rsidRPr="0CA67D7C">
        <w:rPr>
          <w:rFonts w:asciiTheme="minorHAnsi" w:hAnsiTheme="minorHAnsi" w:cstheme="minorBidi"/>
          <w:i/>
          <w:iCs/>
          <w:sz w:val="22"/>
          <w:szCs w:val="22"/>
          <w:lang w:val="en-US"/>
        </w:rPr>
        <w:t xml:space="preserve"> variants, so diagnostic imaging is important for indicating disease progression and when to stop </w:t>
      </w:r>
      <w:r w:rsidRPr="0CA67D7C">
        <w:rPr>
          <w:rFonts w:asciiTheme="minorHAnsi" w:hAnsiTheme="minorHAnsi" w:cstheme="minorBidi"/>
          <w:sz w:val="22"/>
          <w:szCs w:val="22"/>
          <w:lang w:val="en-US"/>
        </w:rPr>
        <w:t>ESR1</w:t>
      </w:r>
      <w:r w:rsidRPr="0CA67D7C">
        <w:rPr>
          <w:rFonts w:asciiTheme="minorHAnsi" w:hAnsiTheme="minorHAnsi" w:cstheme="minorBidi"/>
          <w:i/>
          <w:iCs/>
          <w:sz w:val="22"/>
          <w:szCs w:val="22"/>
          <w:lang w:val="en-US"/>
        </w:rPr>
        <w:t xml:space="preserve"> testing.</w:t>
      </w:r>
    </w:p>
    <w:p w14:paraId="2BDE22B9" w14:textId="77777777" w:rsidR="00D73332" w:rsidRDefault="00D73332" w:rsidP="00605D1E">
      <w:pPr>
        <w:pStyle w:val="Heading2"/>
        <w:rPr>
          <w:b/>
          <w:bCs/>
          <w:i/>
        </w:rPr>
      </w:pPr>
      <w:r w:rsidRPr="00490FBB">
        <w:t>Proposed economic evaluation</w:t>
      </w:r>
    </w:p>
    <w:p w14:paraId="64F3436E" w14:textId="07FFDF29" w:rsidR="00CB6322" w:rsidRPr="007C1833" w:rsidRDefault="00CB6322" w:rsidP="002869EC">
      <w:pPr>
        <w:rPr>
          <w:rFonts w:ascii="Segoe UI" w:eastAsia="Segoe UI" w:hAnsi="Segoe UI"/>
          <w:bCs/>
          <w:color w:val="000000"/>
        </w:rPr>
      </w:pPr>
      <w:r w:rsidRPr="00D7261B">
        <w:t>The overall clinical claim is that the proposed codependent technologies (</w:t>
      </w:r>
      <w:r>
        <w:t xml:space="preserve">genetic testing for </w:t>
      </w:r>
      <w:r w:rsidRPr="00025492">
        <w:rPr>
          <w:i/>
          <w:iCs/>
        </w:rPr>
        <w:t xml:space="preserve">ESR1 </w:t>
      </w:r>
      <w:r w:rsidR="00025492">
        <w:t>variants</w:t>
      </w:r>
      <w:r>
        <w:t xml:space="preserve"> </w:t>
      </w:r>
      <w:r w:rsidRPr="00D7261B">
        <w:t xml:space="preserve">and </w:t>
      </w:r>
      <w:r w:rsidR="00025492">
        <w:t xml:space="preserve">a switch from AI to </w:t>
      </w:r>
      <w:proofErr w:type="spellStart"/>
      <w:r w:rsidR="00025492">
        <w:t>camizestrant</w:t>
      </w:r>
      <w:proofErr w:type="spellEnd"/>
      <w:r w:rsidRPr="00D7261B">
        <w:t xml:space="preserve"> therapy</w:t>
      </w:r>
      <w:r w:rsidR="00025492">
        <w:t xml:space="preserve"> in combination with</w:t>
      </w:r>
      <w:r w:rsidR="004C35E9">
        <w:t xml:space="preserve"> a CDK4/6 inhibitor</w:t>
      </w:r>
      <w:r w:rsidRPr="00D7261B">
        <w:t xml:space="preserve">) </w:t>
      </w:r>
      <w:r w:rsidR="00025492">
        <w:t xml:space="preserve">results in superior health outcomes (improved PFS and </w:t>
      </w:r>
      <w:proofErr w:type="spellStart"/>
      <w:r w:rsidR="00025492">
        <w:t>HRQoL</w:t>
      </w:r>
      <w:proofErr w:type="spellEnd"/>
      <w:r w:rsidR="00025492">
        <w:t>)</w:t>
      </w:r>
      <w:r w:rsidRPr="00D7261B">
        <w:t xml:space="preserve"> compared to no testing and </w:t>
      </w:r>
      <w:r w:rsidR="00025492">
        <w:t xml:space="preserve">maintaining </w:t>
      </w:r>
      <w:r w:rsidRPr="00D7261B">
        <w:t xml:space="preserve">SOC </w:t>
      </w:r>
      <w:r w:rsidR="00025492">
        <w:t xml:space="preserve">first line </w:t>
      </w:r>
      <w:r w:rsidRPr="00D7261B">
        <w:t>t</w:t>
      </w:r>
      <w:r>
        <w:t>reatment</w:t>
      </w:r>
      <w:r w:rsidR="00025492">
        <w:t xml:space="preserve"> (</w:t>
      </w:r>
      <w:r w:rsidR="004C35E9">
        <w:t>AI in combination with a CDK4/6 inhibitor)</w:t>
      </w:r>
      <w:r w:rsidRPr="00D7261B">
        <w:t xml:space="preserve"> in patients with </w:t>
      </w:r>
      <w:r w:rsidR="004C35E9">
        <w:t>H</w:t>
      </w:r>
      <w:r w:rsidRPr="00D7261B">
        <w:t xml:space="preserve">R+/HER2- </w:t>
      </w:r>
      <w:r>
        <w:t xml:space="preserve">locally </w:t>
      </w:r>
      <w:r w:rsidRPr="00D7261B">
        <w:t xml:space="preserve">advanced </w:t>
      </w:r>
      <w:r>
        <w:t xml:space="preserve">or metastatic </w:t>
      </w:r>
      <w:r w:rsidRPr="00D7261B">
        <w:t>breast cancer</w:t>
      </w:r>
      <w:r w:rsidRPr="004C35E9">
        <w:rPr>
          <w:rFonts w:cs="Calibri"/>
        </w:rPr>
        <w:t xml:space="preserve"> </w:t>
      </w:r>
      <w:r w:rsidR="004C35E9" w:rsidRPr="004C35E9">
        <w:rPr>
          <w:rFonts w:eastAsia="Segoe UI" w:cs="Calibri"/>
          <w:bCs/>
          <w:color w:val="000000"/>
        </w:rPr>
        <w:t xml:space="preserve">who have received at least 6 months of first line treatment with a CDK4/6 inhibitor in combination with an AI and whose disease has not progressed </w:t>
      </w:r>
      <w:r w:rsidR="004C35E9">
        <w:rPr>
          <w:rFonts w:eastAsia="Segoe UI" w:cs="Calibri"/>
          <w:bCs/>
          <w:color w:val="000000"/>
        </w:rPr>
        <w:t xml:space="preserve">clinically or </w:t>
      </w:r>
      <w:r w:rsidR="004C35E9" w:rsidRPr="004C35E9">
        <w:rPr>
          <w:rFonts w:eastAsia="Segoe UI" w:cs="Calibri"/>
          <w:bCs/>
          <w:color w:val="000000"/>
        </w:rPr>
        <w:t xml:space="preserve">radiographically. </w:t>
      </w:r>
    </w:p>
    <w:p w14:paraId="636EB5F0" w14:textId="0B78E804" w:rsidR="00CB6322" w:rsidRPr="00415E3E" w:rsidRDefault="00CB6322" w:rsidP="002869EC">
      <w:pPr>
        <w:pStyle w:val="Instructionaltext"/>
        <w:spacing w:before="0" w:after="240" w:line="276" w:lineRule="auto"/>
        <w:rPr>
          <w:i/>
          <w:color w:val="auto"/>
        </w:rPr>
      </w:pPr>
      <w:r w:rsidRPr="00415E3E">
        <w:rPr>
          <w:color w:val="auto"/>
        </w:rPr>
        <w:t xml:space="preserve">This claim is based on </w:t>
      </w:r>
      <w:r w:rsidR="004C35E9" w:rsidRPr="00415E3E">
        <w:rPr>
          <w:color w:val="auto"/>
        </w:rPr>
        <w:t>interim analysis</w:t>
      </w:r>
      <w:r w:rsidRPr="00415E3E">
        <w:rPr>
          <w:color w:val="auto"/>
        </w:rPr>
        <w:t xml:space="preserve"> results from the phase III clinical trial </w:t>
      </w:r>
      <w:r w:rsidR="004C35E9" w:rsidRPr="00415E3E">
        <w:rPr>
          <w:color w:val="auto"/>
        </w:rPr>
        <w:t>SERENA-6</w:t>
      </w:r>
      <w:r w:rsidRPr="00415E3E">
        <w:rPr>
          <w:color w:val="auto"/>
        </w:rPr>
        <w:t xml:space="preserve">, which demonstrated that </w:t>
      </w:r>
      <w:r w:rsidR="0016208E" w:rsidRPr="00415E3E">
        <w:rPr>
          <w:color w:val="auto"/>
        </w:rPr>
        <w:t>in patients</w:t>
      </w:r>
      <w:r w:rsidR="004C35E9" w:rsidRPr="00415E3E">
        <w:rPr>
          <w:color w:val="auto"/>
        </w:rPr>
        <w:t xml:space="preserve"> with ER+/HER2- </w:t>
      </w:r>
      <w:r w:rsidR="00B616A2" w:rsidRPr="00415E3E">
        <w:rPr>
          <w:color w:val="auto"/>
        </w:rPr>
        <w:t xml:space="preserve">locally advanced or metastatic breast cancer </w:t>
      </w:r>
      <w:r w:rsidR="007C1833" w:rsidRPr="00415E3E">
        <w:rPr>
          <w:color w:val="auto"/>
        </w:rPr>
        <w:t>who</w:t>
      </w:r>
      <w:r w:rsidR="00B616A2" w:rsidRPr="00415E3E">
        <w:rPr>
          <w:color w:val="auto"/>
        </w:rPr>
        <w:t xml:space="preserve"> had received at least 6 months of first line therapy with an AI plus a CDK4/6 inhibitor, </w:t>
      </w:r>
      <w:r w:rsidR="004768B4" w:rsidRPr="00415E3E">
        <w:rPr>
          <w:color w:val="auto"/>
        </w:rPr>
        <w:t xml:space="preserve">who </w:t>
      </w:r>
      <w:r w:rsidR="00B616A2" w:rsidRPr="00415E3E">
        <w:rPr>
          <w:color w:val="auto"/>
        </w:rPr>
        <w:t xml:space="preserve">did not have evidence of clinical or radiologic disease progression and tested positive for an </w:t>
      </w:r>
      <w:r w:rsidR="00B616A2" w:rsidRPr="00415E3E">
        <w:rPr>
          <w:i/>
          <w:color w:val="auto"/>
        </w:rPr>
        <w:t xml:space="preserve">ESR1 </w:t>
      </w:r>
      <w:r w:rsidR="00B616A2" w:rsidRPr="00415E3E">
        <w:rPr>
          <w:color w:val="auto"/>
        </w:rPr>
        <w:t>variant, those that</w:t>
      </w:r>
      <w:r w:rsidR="004C35E9" w:rsidRPr="00415E3E">
        <w:rPr>
          <w:color w:val="auto"/>
        </w:rPr>
        <w:t xml:space="preserve"> switched from an AI to </w:t>
      </w:r>
      <w:proofErr w:type="spellStart"/>
      <w:r w:rsidR="004C35E9" w:rsidRPr="00415E3E">
        <w:rPr>
          <w:color w:val="auto"/>
        </w:rPr>
        <w:t>camizestrant</w:t>
      </w:r>
      <w:proofErr w:type="spellEnd"/>
      <w:r w:rsidR="004C35E9" w:rsidRPr="00415E3E">
        <w:rPr>
          <w:color w:val="auto"/>
        </w:rPr>
        <w:t xml:space="preserve"> (in combination with the CDK4/6 inhibitor they were already receiving)</w:t>
      </w:r>
      <w:r w:rsidRPr="00415E3E">
        <w:rPr>
          <w:color w:val="auto"/>
        </w:rPr>
        <w:t xml:space="preserve"> had prolonged PFS compared to patients </w:t>
      </w:r>
      <w:r w:rsidR="00B616A2" w:rsidRPr="00415E3E">
        <w:rPr>
          <w:color w:val="auto"/>
        </w:rPr>
        <w:t xml:space="preserve">that maintained their </w:t>
      </w:r>
      <w:r w:rsidRPr="00415E3E">
        <w:rPr>
          <w:color w:val="auto"/>
        </w:rPr>
        <w:t xml:space="preserve">SOC </w:t>
      </w:r>
      <w:r w:rsidR="00B616A2" w:rsidRPr="00415E3E">
        <w:rPr>
          <w:color w:val="auto"/>
        </w:rPr>
        <w:t>first line treatment</w:t>
      </w:r>
      <w:r w:rsidRPr="00415E3E">
        <w:rPr>
          <w:color w:val="auto"/>
        </w:rPr>
        <w:t xml:space="preserve"> (hazard ratio = 0.</w:t>
      </w:r>
      <w:r w:rsidR="00EF3FAC" w:rsidRPr="00415E3E">
        <w:rPr>
          <w:color w:val="auto"/>
        </w:rPr>
        <w:t>44</w:t>
      </w:r>
      <w:r w:rsidRPr="00415E3E">
        <w:rPr>
          <w:color w:val="auto"/>
        </w:rPr>
        <w:t>, 95% CI 0.</w:t>
      </w:r>
      <w:r w:rsidR="00EF3FAC" w:rsidRPr="00415E3E">
        <w:rPr>
          <w:color w:val="auto"/>
        </w:rPr>
        <w:t>31-</w:t>
      </w:r>
      <w:r w:rsidRPr="00415E3E">
        <w:rPr>
          <w:color w:val="auto"/>
        </w:rPr>
        <w:t>0.</w:t>
      </w:r>
      <w:r w:rsidR="00EF3FAC" w:rsidRPr="00415E3E">
        <w:rPr>
          <w:color w:val="auto"/>
        </w:rPr>
        <w:t>60</w:t>
      </w:r>
      <w:r w:rsidRPr="00415E3E">
        <w:rPr>
          <w:color w:val="auto"/>
        </w:rPr>
        <w:t>, p=</w:t>
      </w:r>
      <w:r w:rsidR="00EF3FAC" w:rsidRPr="00415E3E">
        <w:rPr>
          <w:color w:val="auto"/>
        </w:rPr>
        <w:t>&lt;</w:t>
      </w:r>
      <w:r w:rsidRPr="00415E3E">
        <w:rPr>
          <w:color w:val="auto"/>
        </w:rPr>
        <w:t>0.00</w:t>
      </w:r>
      <w:r w:rsidR="00EF3FAC" w:rsidRPr="00415E3E">
        <w:rPr>
          <w:color w:val="auto"/>
        </w:rPr>
        <w:t>1, median PFS 16.0 months vs 9.2 months</w:t>
      </w:r>
      <w:r w:rsidRPr="00415E3E">
        <w:rPr>
          <w:color w:val="auto"/>
        </w:rPr>
        <w:t>)</w:t>
      </w:r>
      <w:r w:rsidR="00EF3FAC" w:rsidRPr="00415E3E">
        <w:rPr>
          <w:color w:val="auto"/>
        </w:rPr>
        <w:t xml:space="preserve"> </w:t>
      </w:r>
      <w:r w:rsidR="00EF3FAC" w:rsidRPr="00415E3E">
        <w:rPr>
          <w:color w:val="auto"/>
        </w:rPr>
        <w:fldChar w:fldCharType="begin"/>
      </w:r>
      <w:r w:rsidR="00EF3FAC" w:rsidRPr="00415E3E">
        <w:rPr>
          <w:color w:val="auto"/>
        </w:rPr>
        <w:instrText xml:space="preserve"> ADDIN ZOTERO_ITEM CSL_CITATION {"citationID":"laOyBjsc","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EF3FAC" w:rsidRPr="00415E3E">
        <w:rPr>
          <w:color w:val="auto"/>
        </w:rPr>
        <w:fldChar w:fldCharType="separate"/>
      </w:r>
      <w:r w:rsidR="00EF3FAC" w:rsidRPr="00415E3E">
        <w:rPr>
          <w:color w:val="auto"/>
        </w:rPr>
        <w:t>(Bidard et al. 2025)</w:t>
      </w:r>
      <w:r w:rsidR="00EF3FAC" w:rsidRPr="00415E3E">
        <w:rPr>
          <w:color w:val="auto"/>
        </w:rPr>
        <w:fldChar w:fldCharType="end"/>
      </w:r>
      <w:r w:rsidRPr="00415E3E">
        <w:rPr>
          <w:color w:val="auto"/>
        </w:rPr>
        <w:t>.</w:t>
      </w:r>
      <w:r w:rsidR="00EF3FAC" w:rsidRPr="00415E3E">
        <w:rPr>
          <w:color w:val="auto"/>
        </w:rPr>
        <w:t xml:space="preserve"> Additionally, the median time until a deterioration in the patient reported global health status and quality of life occurred was 21.0 months with </w:t>
      </w:r>
      <w:proofErr w:type="spellStart"/>
      <w:r w:rsidR="00EF3FAC" w:rsidRPr="00415E3E">
        <w:rPr>
          <w:color w:val="auto"/>
        </w:rPr>
        <w:t>camizestrant</w:t>
      </w:r>
      <w:proofErr w:type="spellEnd"/>
      <w:r w:rsidR="00EF3FAC" w:rsidRPr="00415E3E">
        <w:rPr>
          <w:color w:val="auto"/>
        </w:rPr>
        <w:t xml:space="preserve"> and 6.4 months with an AI (hazard ratio =0.54 95% CI 0.34-0.84, no p-value reported)</w:t>
      </w:r>
      <w:r w:rsidR="002F6178" w:rsidRPr="00415E3E">
        <w:rPr>
          <w:color w:val="auto"/>
        </w:rPr>
        <w:t xml:space="preserve"> </w:t>
      </w:r>
      <w:r w:rsidR="00EF3FAC" w:rsidRPr="00415E3E">
        <w:rPr>
          <w:color w:val="auto"/>
        </w:rPr>
        <w:fldChar w:fldCharType="begin"/>
      </w:r>
      <w:r w:rsidR="00EF3FAC" w:rsidRPr="00415E3E">
        <w:rPr>
          <w:color w:val="auto"/>
        </w:rPr>
        <w:instrText xml:space="preserve"> ADDIN ZOTERO_ITEM CSL_CITATION {"citationID":"rkddq8zC","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EF3FAC" w:rsidRPr="00415E3E">
        <w:rPr>
          <w:color w:val="auto"/>
        </w:rPr>
        <w:fldChar w:fldCharType="separate"/>
      </w:r>
      <w:r w:rsidR="00EF3FAC" w:rsidRPr="00415E3E">
        <w:rPr>
          <w:color w:val="auto"/>
        </w:rPr>
        <w:t>(Bidard et al. 2025)</w:t>
      </w:r>
      <w:r w:rsidR="00EF3FAC" w:rsidRPr="00415E3E">
        <w:rPr>
          <w:color w:val="auto"/>
        </w:rPr>
        <w:fldChar w:fldCharType="end"/>
      </w:r>
      <w:r w:rsidR="002F6178" w:rsidRPr="00415E3E">
        <w:rPr>
          <w:color w:val="auto"/>
        </w:rPr>
        <w:t>.</w:t>
      </w:r>
      <w:r w:rsidRPr="00415E3E">
        <w:rPr>
          <w:color w:val="auto"/>
        </w:rPr>
        <w:t xml:space="preserve"> </w:t>
      </w:r>
      <w:r w:rsidR="002F6178" w:rsidRPr="00415E3E">
        <w:rPr>
          <w:color w:val="auto"/>
        </w:rPr>
        <w:t>The frequency of treatment</w:t>
      </w:r>
      <w:r w:rsidRPr="00415E3E">
        <w:rPr>
          <w:color w:val="auto"/>
        </w:rPr>
        <w:t xml:space="preserve"> discontinuation</w:t>
      </w:r>
      <w:r w:rsidR="002F6178" w:rsidRPr="00415E3E">
        <w:rPr>
          <w:color w:val="auto"/>
        </w:rPr>
        <w:t xml:space="preserve"> because of adverse events was 1.3% </w:t>
      </w:r>
      <w:r w:rsidR="00E143AA" w:rsidRPr="00415E3E">
        <w:rPr>
          <w:color w:val="auto"/>
        </w:rPr>
        <w:t xml:space="preserve">in the </w:t>
      </w:r>
      <w:proofErr w:type="spellStart"/>
      <w:r w:rsidR="002F6178" w:rsidRPr="00415E3E">
        <w:rPr>
          <w:color w:val="auto"/>
        </w:rPr>
        <w:t>camizestrant</w:t>
      </w:r>
      <w:proofErr w:type="spellEnd"/>
      <w:r w:rsidR="00E143AA" w:rsidRPr="00415E3E">
        <w:rPr>
          <w:color w:val="auto"/>
        </w:rPr>
        <w:t xml:space="preserve"> arm</w:t>
      </w:r>
      <w:r w:rsidR="002F6178" w:rsidRPr="00415E3E">
        <w:rPr>
          <w:color w:val="auto"/>
        </w:rPr>
        <w:t xml:space="preserve"> compared to 1.9% </w:t>
      </w:r>
      <w:r w:rsidR="00E143AA" w:rsidRPr="00415E3E">
        <w:rPr>
          <w:color w:val="auto"/>
        </w:rPr>
        <w:t xml:space="preserve">in the control arm, while the incidence of serious adverse events was 10.3% in the </w:t>
      </w:r>
      <w:proofErr w:type="spellStart"/>
      <w:r w:rsidR="00E143AA" w:rsidRPr="00415E3E">
        <w:rPr>
          <w:color w:val="auto"/>
        </w:rPr>
        <w:t>camizestrant</w:t>
      </w:r>
      <w:proofErr w:type="spellEnd"/>
      <w:r w:rsidR="00E143AA" w:rsidRPr="00415E3E">
        <w:rPr>
          <w:color w:val="auto"/>
        </w:rPr>
        <w:t xml:space="preserve"> arm and 12.3% in the control arm</w:t>
      </w:r>
      <w:r w:rsidRPr="00415E3E">
        <w:rPr>
          <w:color w:val="auto"/>
        </w:rPr>
        <w:t xml:space="preserve"> </w:t>
      </w:r>
      <w:r w:rsidR="002F6178" w:rsidRPr="00415E3E">
        <w:rPr>
          <w:color w:val="auto"/>
        </w:rPr>
        <w:fldChar w:fldCharType="begin"/>
      </w:r>
      <w:r w:rsidR="002F6178" w:rsidRPr="00415E3E">
        <w:rPr>
          <w:color w:val="auto"/>
        </w:rPr>
        <w:instrText xml:space="preserve"> ADDIN ZOTERO_ITEM CSL_CITATION {"citationID":"G4OUFmou","properties":{"formattedCitation":"(Bidard et al., 2025)","plainCitation":"(Bidard et al., 2025)","noteIndex":0},"citationItems":[{"id":952,"uris":["http://zotero.org/users/local/Kw89WoMg/items/U7RDQZ9X"],"itemData":{"id":952,"type":"article-journal","abstract":"In patients with advanced breast cancer, switching to camizestrant with a CDK4/6 inhibitor after ESR1-mutation detection (and before disease progression) led to significantly longer progression-free survival.","container-title":"New England Journal of Medicine","DOI":"10.1056/NEJMoa2502929","ISSN":"0028-4793","issue":"6","note":"_eprint: https://www.nejm.org/doi/pdf/10.1056/NEJMoa2502929","page":"569-580","publisher":"Massachusetts Medical Society","source":"Taylor and Francis+NEJM","title":"First-Line Camizestrant for Emerging ESR1-Mutated Advanced Breast Cancer","volume":"393","author":[{"family":"Bidard","given":"François-Clément"},{"family":"Mayer","given":"Erica L."},{"family":"Park","given":"Yeon Hee"},{"family":"Janni","given":"Wolfgang"},{"family":"Ma","given":"Cynthia"},{"family":"Cristofanilli","given":"Massimo"},{"family":"Bianchini","given":"Giampaolo"},{"family":"Kalinsky","given":"Kevin"},{"family":"Iwata","given":"Hiroji"},{"family":"Chia","given":"Stephen"},{"family":"Fasching","given":"Peter A."},{"family":"Brufsky","given":"Adam"},{"family":"Nowecki","given":"Zbigniew"},{"family":"Pascual","given":"Javier"},{"family":"Moreau","given":"Lionel"},{"family":"Chen","given":"Shin-Cheh"},{"family":"Karadurmus","given":"Nuri"},{"family":"Gal-Yam","given":"Einav Nili"},{"family":"Jung","given":"Kyung Hae"},{"family":"Pernas","given":"Sonia"},{"family":"McClain","given":"Sasha"},{"family":"He","given":"Wei"},{"family":"Klinowska","given":"Teresa"},{"family":"Huang-Bartlett","given":"Cynthia"},{"family":"Turner","given":"Nicholas C."}],"issued":{"date-parts":[["2025",8,6]]}}}],"schema":"https://github.com/citation-style-language/schema/raw/master/csl-citation.json"} </w:instrText>
      </w:r>
      <w:r w:rsidR="002F6178" w:rsidRPr="00415E3E">
        <w:rPr>
          <w:color w:val="auto"/>
        </w:rPr>
        <w:fldChar w:fldCharType="separate"/>
      </w:r>
      <w:r w:rsidR="002F6178" w:rsidRPr="00415E3E">
        <w:rPr>
          <w:color w:val="auto"/>
        </w:rPr>
        <w:t>(Bidard et al. 2025)</w:t>
      </w:r>
      <w:r w:rsidR="002F6178" w:rsidRPr="00415E3E">
        <w:rPr>
          <w:color w:val="auto"/>
        </w:rPr>
        <w:fldChar w:fldCharType="end"/>
      </w:r>
      <w:r w:rsidR="002F6178" w:rsidRPr="00415E3E">
        <w:rPr>
          <w:color w:val="auto"/>
        </w:rPr>
        <w:t>.</w:t>
      </w:r>
    </w:p>
    <w:p w14:paraId="2946B65E" w14:textId="38ACB298" w:rsidR="00CB6322" w:rsidRPr="00415E3E" w:rsidRDefault="00CB6322" w:rsidP="002869EC">
      <w:pPr>
        <w:pStyle w:val="Instructionaltext"/>
        <w:spacing w:before="0" w:after="240" w:line="276" w:lineRule="auto"/>
        <w:rPr>
          <w:color w:val="auto"/>
        </w:rPr>
      </w:pPr>
      <w:r w:rsidRPr="00415E3E">
        <w:rPr>
          <w:color w:val="auto"/>
        </w:rPr>
        <w:t xml:space="preserve">Based on the clinical claim and the available evidence, the appropriate type of economic evaluation would be a </w:t>
      </w:r>
      <w:r w:rsidR="002F6178" w:rsidRPr="00415E3E">
        <w:rPr>
          <w:color w:val="auto"/>
        </w:rPr>
        <w:t>cost-effectiveness analysis/</w:t>
      </w:r>
      <w:r w:rsidRPr="00415E3E">
        <w:rPr>
          <w:color w:val="auto"/>
        </w:rPr>
        <w:t>cost-utility analysis (</w:t>
      </w:r>
      <w:r w:rsidRPr="00415E3E">
        <w:rPr>
          <w:color w:val="auto"/>
        </w:rPr>
        <w:fldChar w:fldCharType="begin"/>
      </w:r>
      <w:r w:rsidRPr="00415E3E">
        <w:rPr>
          <w:color w:val="auto"/>
        </w:rPr>
        <w:instrText xml:space="preserve"> REF _Ref54260209 \h </w:instrText>
      </w:r>
      <w:r w:rsidR="004B00B7" w:rsidRPr="00415E3E">
        <w:rPr>
          <w:color w:val="auto"/>
        </w:rPr>
        <w:instrText xml:space="preserve"> \* MERGEFORMAT </w:instrText>
      </w:r>
      <w:r w:rsidRPr="00415E3E">
        <w:rPr>
          <w:color w:val="auto"/>
        </w:rPr>
      </w:r>
      <w:r w:rsidRPr="00415E3E">
        <w:rPr>
          <w:color w:val="auto"/>
        </w:rPr>
        <w:fldChar w:fldCharType="separate"/>
      </w:r>
      <w:r w:rsidR="00E662DF" w:rsidRPr="00415E3E">
        <w:rPr>
          <w:color w:val="auto"/>
        </w:rPr>
        <w:t>Table 3</w:t>
      </w:r>
      <w:r w:rsidRPr="00415E3E">
        <w:rPr>
          <w:color w:val="auto"/>
        </w:rPr>
        <w:fldChar w:fldCharType="end"/>
      </w:r>
      <w:r w:rsidRPr="00415E3E">
        <w:rPr>
          <w:color w:val="auto"/>
        </w:rPr>
        <w:t>).</w:t>
      </w:r>
    </w:p>
    <w:p w14:paraId="6DAB2DBD" w14:textId="76EC139D" w:rsidR="000939E0" w:rsidRPr="00490FBB" w:rsidRDefault="000939E0" w:rsidP="003E0B92">
      <w:pPr>
        <w:pStyle w:val="Caption"/>
        <w:keepLines/>
      </w:pPr>
      <w:bookmarkStart w:id="10" w:name="_Ref54260209"/>
      <w:bookmarkStart w:id="11" w:name="_Toc423450289"/>
      <w:r w:rsidRPr="00490FBB">
        <w:t>Table</w:t>
      </w:r>
      <w:r w:rsidR="00DE762F">
        <w:t> </w:t>
      </w:r>
      <w:r w:rsidRPr="00490FBB">
        <w:fldChar w:fldCharType="begin"/>
      </w:r>
      <w:r w:rsidRPr="00490FBB">
        <w:instrText xml:space="preserve"> SEQ Table \* ARABIC </w:instrText>
      </w:r>
      <w:r w:rsidRPr="00490FBB">
        <w:fldChar w:fldCharType="separate"/>
      </w:r>
      <w:r w:rsidR="00CD7061">
        <w:rPr>
          <w:noProof/>
        </w:rPr>
        <w:t>3</w:t>
      </w:r>
      <w:r w:rsidRPr="00490FBB">
        <w:fldChar w:fldCharType="end"/>
      </w:r>
      <w:bookmarkEnd w:id="10"/>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1"/>
    </w:p>
    <w:tbl>
      <w:tblPr>
        <w:tblW w:w="4872" w:type="pct"/>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8C07FD" w:rsidRPr="00490FBB" w14:paraId="5238F44C" w14:textId="77777777">
        <w:trPr>
          <w:cantSplit/>
          <w:tblHeader/>
        </w:trPr>
        <w:tc>
          <w:tcPr>
            <w:tcW w:w="2012" w:type="dxa"/>
            <w:vMerge w:val="restart"/>
          </w:tcPr>
          <w:p w14:paraId="5B06A6EA" w14:textId="12668C8E" w:rsidR="008C07FD" w:rsidRPr="00490FBB" w:rsidRDefault="008C07FD" w:rsidP="003E0B92">
            <w:pPr>
              <w:pStyle w:val="TableHeading"/>
              <w:keepLines/>
            </w:pPr>
            <w:bookmarkStart w:id="12" w:name="Title_Table2" w:colFirst="0" w:colLast="0"/>
            <w:r w:rsidRPr="00490FBB">
              <w:t>Comparative safety</w:t>
            </w:r>
          </w:p>
        </w:tc>
        <w:tc>
          <w:tcPr>
            <w:tcW w:w="7314" w:type="dxa"/>
            <w:gridSpan w:val="4"/>
          </w:tcPr>
          <w:p w14:paraId="0FE152FA" w14:textId="12948491" w:rsidR="008C07FD" w:rsidRPr="00490FBB" w:rsidRDefault="008C07FD" w:rsidP="003E0B92">
            <w:pPr>
              <w:pStyle w:val="TableHeading"/>
              <w:keepLines/>
            </w:pPr>
            <w:r w:rsidRPr="00490FBB">
              <w:t>Comparative effectiveness</w:t>
            </w:r>
          </w:p>
        </w:tc>
      </w:tr>
      <w:bookmarkEnd w:id="12"/>
      <w:tr w:rsidR="00686EED" w:rsidRPr="00490FBB" w14:paraId="78A8F3F1" w14:textId="77777777" w:rsidTr="00C66871">
        <w:trPr>
          <w:cantSplit/>
          <w:tblHeader/>
        </w:trPr>
        <w:tc>
          <w:tcPr>
            <w:tcW w:w="2012" w:type="dxa"/>
            <w:vMerge/>
          </w:tcPr>
          <w:p w14:paraId="6E00D947" w14:textId="57BEC7DE" w:rsidR="00686EED" w:rsidRPr="00490FBB" w:rsidRDefault="00686EED" w:rsidP="003E0B92">
            <w:pPr>
              <w:pStyle w:val="TableHeading"/>
              <w:keepLines/>
            </w:pPr>
          </w:p>
        </w:tc>
        <w:tc>
          <w:tcPr>
            <w:tcW w:w="1905" w:type="dxa"/>
          </w:tcPr>
          <w:p w14:paraId="319C788C" w14:textId="77777777" w:rsidR="00686EED" w:rsidRPr="00490FBB" w:rsidRDefault="00686EED" w:rsidP="003E0B92">
            <w:pPr>
              <w:pStyle w:val="TableHeading"/>
              <w:keepLines/>
            </w:pPr>
            <w:r w:rsidRPr="00490FBB">
              <w:t>Inferior</w:t>
            </w:r>
          </w:p>
        </w:tc>
        <w:tc>
          <w:tcPr>
            <w:tcW w:w="2227" w:type="dxa"/>
          </w:tcPr>
          <w:p w14:paraId="5AC96128" w14:textId="77777777" w:rsidR="00686EED" w:rsidRPr="00490FBB" w:rsidRDefault="00686EED" w:rsidP="003E0B92">
            <w:pPr>
              <w:pStyle w:val="TableHeading"/>
              <w:keepLines/>
              <w:rPr>
                <w:vertAlign w:val="superscript"/>
              </w:rPr>
            </w:pPr>
            <w:proofErr w:type="spellStart"/>
            <w:r w:rsidRPr="198C95B8">
              <w:t>Uncertain</w:t>
            </w:r>
            <w:r w:rsidRPr="198C95B8">
              <w:rPr>
                <w:vertAlign w:val="superscript"/>
              </w:rPr>
              <w:t>a</w:t>
            </w:r>
            <w:proofErr w:type="spellEnd"/>
          </w:p>
        </w:tc>
        <w:tc>
          <w:tcPr>
            <w:tcW w:w="1748" w:type="dxa"/>
          </w:tcPr>
          <w:p w14:paraId="7AA1349D" w14:textId="4BA1ADFE" w:rsidR="00686EED" w:rsidRPr="00490FBB" w:rsidRDefault="00686EED" w:rsidP="003E0B92">
            <w:pPr>
              <w:pStyle w:val="TableHeading"/>
              <w:keepLines/>
              <w:rPr>
                <w:vertAlign w:val="superscript"/>
              </w:rPr>
            </w:pPr>
            <w:proofErr w:type="spellStart"/>
            <w:r w:rsidRPr="198C95B8">
              <w:t>Noninferior</w:t>
            </w:r>
            <w:r w:rsidRPr="198C95B8">
              <w:rPr>
                <w:vertAlign w:val="superscript"/>
              </w:rPr>
              <w:t>b</w:t>
            </w:r>
            <w:proofErr w:type="spellEnd"/>
          </w:p>
        </w:tc>
        <w:tc>
          <w:tcPr>
            <w:tcW w:w="1434" w:type="dxa"/>
          </w:tcPr>
          <w:p w14:paraId="156C5942" w14:textId="77777777" w:rsidR="00686EED" w:rsidRPr="00490FBB" w:rsidRDefault="00686EED" w:rsidP="003E0B92">
            <w:pPr>
              <w:pStyle w:val="TableHeading"/>
              <w:keepLines/>
            </w:pPr>
            <w:r w:rsidRPr="00490FBB">
              <w:t>Superior</w:t>
            </w:r>
          </w:p>
        </w:tc>
      </w:tr>
      <w:tr w:rsidR="000939E0" w:rsidRPr="00490FBB" w14:paraId="1E111DC3" w14:textId="77777777" w:rsidTr="00C66871">
        <w:tc>
          <w:tcPr>
            <w:tcW w:w="2012" w:type="dxa"/>
            <w:vAlign w:val="center"/>
          </w:tcPr>
          <w:p w14:paraId="04A362E2" w14:textId="77777777" w:rsidR="000939E0" w:rsidRPr="00490FBB" w:rsidRDefault="000939E0" w:rsidP="003E0B92">
            <w:pPr>
              <w:pStyle w:val="Tabletext"/>
              <w:keepNext/>
              <w:keepLines/>
            </w:pPr>
            <w:r w:rsidRPr="00490FBB">
              <w:t>Inferior</w:t>
            </w:r>
          </w:p>
        </w:tc>
        <w:tc>
          <w:tcPr>
            <w:tcW w:w="1905" w:type="dxa"/>
            <w:vAlign w:val="center"/>
          </w:tcPr>
          <w:p w14:paraId="0B15352C" w14:textId="77777777" w:rsidR="000939E0" w:rsidRPr="00490FBB" w:rsidRDefault="000939E0" w:rsidP="003E0B92">
            <w:pPr>
              <w:pStyle w:val="Tabletext"/>
              <w:keepNext/>
              <w:keepLines/>
            </w:pPr>
            <w:r w:rsidRPr="198C95B8">
              <w:t>Health forgone: need other supportive factors</w:t>
            </w:r>
          </w:p>
        </w:tc>
        <w:tc>
          <w:tcPr>
            <w:tcW w:w="2227" w:type="dxa"/>
            <w:vAlign w:val="center"/>
          </w:tcPr>
          <w:p w14:paraId="47A58DE2" w14:textId="77777777" w:rsidR="000939E0" w:rsidRPr="00490FBB" w:rsidRDefault="000939E0" w:rsidP="003E0B92">
            <w:pPr>
              <w:pStyle w:val="Tabletext"/>
              <w:keepNext/>
              <w:keepLines/>
            </w:pPr>
            <w:r w:rsidRPr="00490FBB">
              <w:t>Health forgone possible: need other supportive factors</w:t>
            </w:r>
          </w:p>
        </w:tc>
        <w:tc>
          <w:tcPr>
            <w:tcW w:w="1748" w:type="dxa"/>
            <w:vAlign w:val="center"/>
          </w:tcPr>
          <w:p w14:paraId="3540FA15" w14:textId="77777777" w:rsidR="000939E0" w:rsidRPr="00490FBB" w:rsidRDefault="000939E0" w:rsidP="003E0B92">
            <w:pPr>
              <w:pStyle w:val="Tabletext"/>
              <w:keepNext/>
              <w:keepLines/>
            </w:pPr>
            <w:r w:rsidRPr="198C95B8">
              <w:t>Health forgone: need other supportive factors</w:t>
            </w:r>
          </w:p>
        </w:tc>
        <w:tc>
          <w:tcPr>
            <w:tcW w:w="1434" w:type="dxa"/>
            <w:vAlign w:val="center"/>
          </w:tcPr>
          <w:p w14:paraId="18C6CF73" w14:textId="77777777" w:rsidR="000939E0" w:rsidRPr="00490FBB" w:rsidRDefault="000939E0" w:rsidP="003E0B92">
            <w:pPr>
              <w:pStyle w:val="Tabletext"/>
              <w:keepNext/>
              <w:keepLines/>
            </w:pPr>
            <w:r w:rsidRPr="198C95B8">
              <w:t>? Likely CUA</w:t>
            </w:r>
          </w:p>
        </w:tc>
      </w:tr>
      <w:tr w:rsidR="000939E0" w:rsidRPr="00490FBB" w14:paraId="463C2753" w14:textId="77777777" w:rsidTr="00FD7AE2">
        <w:tc>
          <w:tcPr>
            <w:tcW w:w="2012" w:type="dxa"/>
            <w:vAlign w:val="center"/>
          </w:tcPr>
          <w:p w14:paraId="11AF710C" w14:textId="77777777" w:rsidR="000939E0" w:rsidRPr="00490FBB" w:rsidRDefault="000939E0" w:rsidP="003E0B92">
            <w:pPr>
              <w:pStyle w:val="Tabletext"/>
              <w:keepNext/>
              <w:keepLines/>
              <w:rPr>
                <w:vertAlign w:val="superscript"/>
              </w:rPr>
            </w:pPr>
            <w:proofErr w:type="spellStart"/>
            <w:r w:rsidRPr="198C95B8">
              <w:t>Uncertain</w:t>
            </w:r>
            <w:r w:rsidRPr="198C95B8">
              <w:rPr>
                <w:vertAlign w:val="superscript"/>
              </w:rPr>
              <w:t>a</w:t>
            </w:r>
            <w:proofErr w:type="spellEnd"/>
          </w:p>
        </w:tc>
        <w:tc>
          <w:tcPr>
            <w:tcW w:w="1905" w:type="dxa"/>
            <w:vAlign w:val="center"/>
          </w:tcPr>
          <w:p w14:paraId="12909D79" w14:textId="77777777" w:rsidR="000939E0" w:rsidRPr="00490FBB" w:rsidRDefault="000939E0" w:rsidP="003E0B92">
            <w:pPr>
              <w:pStyle w:val="Tabletext"/>
              <w:keepNext/>
              <w:keepLines/>
            </w:pPr>
            <w:r w:rsidRPr="00490FBB">
              <w:t>Health forgone possible: need other supportive factors</w:t>
            </w:r>
          </w:p>
        </w:tc>
        <w:tc>
          <w:tcPr>
            <w:tcW w:w="2227" w:type="dxa"/>
            <w:vAlign w:val="center"/>
          </w:tcPr>
          <w:p w14:paraId="50F5E2B4" w14:textId="77777777" w:rsidR="000939E0" w:rsidRPr="00490FBB" w:rsidRDefault="000939E0" w:rsidP="003E0B92">
            <w:pPr>
              <w:pStyle w:val="Tabletext"/>
              <w:keepNext/>
              <w:keepLines/>
            </w:pPr>
            <w:r w:rsidRPr="00490FBB">
              <w:t>?</w:t>
            </w:r>
          </w:p>
        </w:tc>
        <w:tc>
          <w:tcPr>
            <w:tcW w:w="1748" w:type="dxa"/>
            <w:vAlign w:val="center"/>
          </w:tcPr>
          <w:p w14:paraId="0406F2A1" w14:textId="77777777" w:rsidR="000939E0" w:rsidRPr="00490FBB" w:rsidRDefault="000939E0" w:rsidP="003E0B92">
            <w:pPr>
              <w:pStyle w:val="Tabletext"/>
              <w:keepNext/>
              <w:keepLines/>
            </w:pPr>
            <w:r w:rsidRPr="00490FBB">
              <w:t>?</w:t>
            </w:r>
          </w:p>
        </w:tc>
        <w:tc>
          <w:tcPr>
            <w:tcW w:w="1434" w:type="dxa"/>
            <w:vAlign w:val="center"/>
          </w:tcPr>
          <w:p w14:paraId="1996B8CC" w14:textId="77777777" w:rsidR="000939E0" w:rsidRPr="00490FBB" w:rsidRDefault="000939E0" w:rsidP="003E0B92">
            <w:pPr>
              <w:pStyle w:val="Tabletext"/>
              <w:keepNext/>
              <w:keepLines/>
            </w:pPr>
            <w:r w:rsidRPr="198C95B8">
              <w:t>? Likely CEA/CUA</w:t>
            </w:r>
          </w:p>
        </w:tc>
      </w:tr>
      <w:tr w:rsidR="000939E0" w:rsidRPr="00490FBB" w14:paraId="47335FF9" w14:textId="77777777" w:rsidTr="00FD7AE2">
        <w:tc>
          <w:tcPr>
            <w:tcW w:w="2012" w:type="dxa"/>
            <w:vAlign w:val="center"/>
          </w:tcPr>
          <w:p w14:paraId="0CBD845B" w14:textId="149CC18B" w:rsidR="000939E0" w:rsidRPr="00490FBB" w:rsidRDefault="000939E0" w:rsidP="003E0B92">
            <w:pPr>
              <w:pStyle w:val="Tabletext"/>
              <w:keepNext/>
              <w:keepLines/>
              <w:rPr>
                <w:vertAlign w:val="superscript"/>
              </w:rPr>
            </w:pPr>
            <w:proofErr w:type="spellStart"/>
            <w:r w:rsidRPr="198C95B8">
              <w:t>Noninferior</w:t>
            </w:r>
            <w:r w:rsidRPr="198C95B8">
              <w:rPr>
                <w:vertAlign w:val="superscript"/>
              </w:rPr>
              <w:t>b</w:t>
            </w:r>
            <w:proofErr w:type="spellEnd"/>
          </w:p>
        </w:tc>
        <w:tc>
          <w:tcPr>
            <w:tcW w:w="1905" w:type="dxa"/>
            <w:vAlign w:val="center"/>
          </w:tcPr>
          <w:p w14:paraId="5D8B4B6F" w14:textId="77777777" w:rsidR="000939E0" w:rsidRPr="00490FBB" w:rsidRDefault="000939E0" w:rsidP="003E0B92">
            <w:pPr>
              <w:pStyle w:val="Tabletext"/>
              <w:keepNext/>
              <w:keepLines/>
            </w:pPr>
            <w:r w:rsidRPr="198C95B8">
              <w:t>Health forgone: need other supportive factors</w:t>
            </w:r>
          </w:p>
        </w:tc>
        <w:tc>
          <w:tcPr>
            <w:tcW w:w="2227" w:type="dxa"/>
            <w:vAlign w:val="center"/>
          </w:tcPr>
          <w:p w14:paraId="43D9B9E4" w14:textId="77777777" w:rsidR="000939E0" w:rsidRPr="00490FBB" w:rsidRDefault="000939E0" w:rsidP="003E0B92">
            <w:pPr>
              <w:pStyle w:val="Tabletext"/>
              <w:keepNext/>
              <w:keepLines/>
            </w:pPr>
            <w:r w:rsidRPr="00490FBB">
              <w:t>?</w:t>
            </w:r>
          </w:p>
        </w:tc>
        <w:tc>
          <w:tcPr>
            <w:tcW w:w="1748" w:type="dxa"/>
            <w:vAlign w:val="center"/>
          </w:tcPr>
          <w:p w14:paraId="12BD2E22" w14:textId="77777777" w:rsidR="000939E0" w:rsidRPr="00490FBB" w:rsidRDefault="000939E0" w:rsidP="003E0B92">
            <w:pPr>
              <w:pStyle w:val="Tabletext"/>
              <w:keepNext/>
              <w:keepLines/>
            </w:pPr>
            <w:r w:rsidRPr="00490FBB">
              <w:t>CMA</w:t>
            </w:r>
          </w:p>
        </w:tc>
        <w:tc>
          <w:tcPr>
            <w:tcW w:w="1434" w:type="dxa"/>
            <w:shd w:val="clear" w:color="auto" w:fill="70AD47" w:themeFill="accent6"/>
            <w:vAlign w:val="center"/>
          </w:tcPr>
          <w:p w14:paraId="7E9F7AB5" w14:textId="77777777" w:rsidR="000939E0" w:rsidRPr="00490FBB" w:rsidRDefault="000939E0" w:rsidP="003E0B92">
            <w:pPr>
              <w:pStyle w:val="Tabletext"/>
              <w:keepNext/>
              <w:keepLines/>
            </w:pPr>
            <w:r w:rsidRPr="00490FBB">
              <w:t>CEA/CUA</w:t>
            </w:r>
          </w:p>
        </w:tc>
      </w:tr>
      <w:tr w:rsidR="000939E0" w:rsidRPr="00490FBB" w14:paraId="41AB5715" w14:textId="77777777" w:rsidTr="00C66871">
        <w:tc>
          <w:tcPr>
            <w:tcW w:w="2012" w:type="dxa"/>
            <w:vAlign w:val="center"/>
          </w:tcPr>
          <w:p w14:paraId="18F5B4CB" w14:textId="77777777" w:rsidR="000939E0" w:rsidRPr="00490FBB" w:rsidRDefault="000939E0" w:rsidP="003E0B92">
            <w:pPr>
              <w:pStyle w:val="Tabletext"/>
              <w:keepNext/>
              <w:keepLines/>
            </w:pPr>
            <w:r w:rsidRPr="00490FBB">
              <w:t>Superior</w:t>
            </w:r>
          </w:p>
        </w:tc>
        <w:tc>
          <w:tcPr>
            <w:tcW w:w="1905" w:type="dxa"/>
            <w:vAlign w:val="center"/>
          </w:tcPr>
          <w:p w14:paraId="2525815A" w14:textId="77777777" w:rsidR="000939E0" w:rsidRPr="00490FBB" w:rsidRDefault="000939E0" w:rsidP="003E0B92">
            <w:pPr>
              <w:pStyle w:val="Tabletext"/>
              <w:keepNext/>
              <w:keepLines/>
            </w:pPr>
            <w:r w:rsidRPr="198C95B8">
              <w:t>? Likely CUA</w:t>
            </w:r>
          </w:p>
        </w:tc>
        <w:tc>
          <w:tcPr>
            <w:tcW w:w="2227" w:type="dxa"/>
            <w:vAlign w:val="center"/>
          </w:tcPr>
          <w:p w14:paraId="2AE0169D" w14:textId="77777777" w:rsidR="000939E0" w:rsidRPr="00490FBB" w:rsidRDefault="000939E0" w:rsidP="003E0B92">
            <w:pPr>
              <w:pStyle w:val="Tabletext"/>
              <w:keepNext/>
              <w:keepLines/>
            </w:pPr>
            <w:r w:rsidRPr="198C95B8">
              <w:t>? Likely CEA/CUA</w:t>
            </w:r>
          </w:p>
        </w:tc>
        <w:tc>
          <w:tcPr>
            <w:tcW w:w="1748" w:type="dxa"/>
            <w:vAlign w:val="center"/>
          </w:tcPr>
          <w:p w14:paraId="71D0525C" w14:textId="77777777" w:rsidR="000939E0" w:rsidRPr="00490FBB" w:rsidRDefault="000939E0" w:rsidP="003E0B92">
            <w:pPr>
              <w:pStyle w:val="Tabletext"/>
              <w:keepNext/>
              <w:keepLines/>
            </w:pPr>
            <w:r w:rsidRPr="00490FBB">
              <w:t>CEA/CUA</w:t>
            </w:r>
          </w:p>
        </w:tc>
        <w:tc>
          <w:tcPr>
            <w:tcW w:w="1434" w:type="dxa"/>
            <w:vAlign w:val="center"/>
          </w:tcPr>
          <w:p w14:paraId="5FF47EA5" w14:textId="77777777" w:rsidR="000939E0" w:rsidRPr="00490FBB" w:rsidRDefault="000939E0" w:rsidP="003E0B92">
            <w:pPr>
              <w:pStyle w:val="Tabletext"/>
              <w:keepNext/>
              <w:keepLines/>
            </w:pPr>
            <w:r w:rsidRPr="00490FBB">
              <w:t>CEA/CUA</w:t>
            </w:r>
          </w:p>
        </w:tc>
      </w:tr>
    </w:tbl>
    <w:p w14:paraId="6538A3FB" w14:textId="5205D7C6" w:rsidR="000939E0" w:rsidRPr="00490FBB" w:rsidRDefault="000939E0" w:rsidP="003E0B92">
      <w:pPr>
        <w:pStyle w:val="Tablenotes"/>
        <w:keepNext/>
        <w:keepLines/>
        <w:spacing w:after="0"/>
        <w:rPr>
          <w:szCs w:val="18"/>
        </w:rPr>
      </w:pPr>
      <w:r w:rsidRPr="00490FBB">
        <w:rPr>
          <w:szCs w:val="18"/>
        </w:rPr>
        <w:t>CEA=cost-effectiveness analysis; CMA=cost-minimisation analysis; CUA=cost-utility analysis</w:t>
      </w:r>
    </w:p>
    <w:p w14:paraId="48F7CED7" w14:textId="77777777" w:rsidR="000939E0" w:rsidRPr="00490FBB" w:rsidRDefault="000939E0" w:rsidP="003E0B92">
      <w:pPr>
        <w:pStyle w:val="Tablenotes"/>
        <w:keepNext/>
        <w:keepLines/>
        <w:spacing w:after="0"/>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3E0B92">
      <w:pPr>
        <w:pStyle w:val="Tablenotes"/>
        <w:keepNext/>
        <w:keepLines/>
        <w:spacing w:after="0"/>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Default="000939E0" w:rsidP="003E0B92">
      <w:pPr>
        <w:pStyle w:val="Tablenotes"/>
        <w:keepNext/>
        <w:keepLines/>
      </w:pPr>
      <w:r w:rsidRPr="198C95B8">
        <w:rPr>
          <w:vertAlign w:val="superscript"/>
        </w:rPr>
        <w:t>b</w:t>
      </w:r>
      <w:r w:rsidRPr="198C95B8">
        <w:t> </w:t>
      </w:r>
      <w:proofErr w:type="gramStart"/>
      <w:r w:rsidRPr="198C95B8">
        <w:t>An</w:t>
      </w:r>
      <w:proofErr w:type="gramEnd"/>
      <w:r w:rsidRPr="198C95B8">
        <w:t xml:space="preserve"> adequate assessment of ‘noninferiority’ is the preferred basis for demonstrating equivalence</w:t>
      </w:r>
    </w:p>
    <w:p w14:paraId="170CB612" w14:textId="42E40F57" w:rsidR="00C966AB" w:rsidRPr="002869EC" w:rsidRDefault="00C966AB" w:rsidP="00C616C0">
      <w:pPr>
        <w:autoSpaceDE w:val="0"/>
        <w:autoSpaceDN w:val="0"/>
        <w:adjustRightInd w:val="0"/>
        <w:spacing w:after="0"/>
        <w:rPr>
          <w:rFonts w:cs="Calibri"/>
          <w:i/>
          <w:iCs/>
        </w:rPr>
      </w:pPr>
      <w:r w:rsidRPr="002869EC">
        <w:rPr>
          <w:rFonts w:cs="Calibri"/>
          <w:i/>
          <w:iCs/>
        </w:rPr>
        <w:t>PASC noted that the applicant anticipates a claim of non-inferior safety; combined with the claim of superior health outcomes</w:t>
      </w:r>
      <w:r w:rsidR="0030393A" w:rsidRPr="002869EC">
        <w:rPr>
          <w:rFonts w:cs="Calibri"/>
          <w:i/>
          <w:iCs/>
        </w:rPr>
        <w:t>,</w:t>
      </w:r>
      <w:r w:rsidRPr="002869EC">
        <w:rPr>
          <w:rFonts w:cs="Calibri"/>
          <w:i/>
          <w:iCs/>
        </w:rPr>
        <w:t xml:space="preserve"> PASC considered that a CEA/CUA is the appropriate type of economic evaluation.</w:t>
      </w:r>
    </w:p>
    <w:p w14:paraId="5DB19B51" w14:textId="77777777" w:rsidR="00C966AB" w:rsidRPr="002869EC" w:rsidRDefault="00C966AB" w:rsidP="00C616C0">
      <w:pPr>
        <w:autoSpaceDE w:val="0"/>
        <w:autoSpaceDN w:val="0"/>
        <w:adjustRightInd w:val="0"/>
        <w:spacing w:after="0"/>
        <w:rPr>
          <w:rFonts w:cs="Calibri"/>
          <w:i/>
          <w:iCs/>
        </w:rPr>
      </w:pPr>
    </w:p>
    <w:p w14:paraId="611E4EDB" w14:textId="6C1F0990" w:rsidR="002822D5" w:rsidRPr="002869EC" w:rsidRDefault="00C966AB" w:rsidP="00C616C0">
      <w:pPr>
        <w:autoSpaceDE w:val="0"/>
        <w:autoSpaceDN w:val="0"/>
        <w:adjustRightInd w:val="0"/>
        <w:spacing w:after="0"/>
        <w:rPr>
          <w:rFonts w:cs="Calibri"/>
          <w:i/>
          <w:iCs/>
          <w:lang w:val="en-US"/>
        </w:rPr>
      </w:pPr>
      <w:r w:rsidRPr="002869EC">
        <w:rPr>
          <w:rFonts w:cs="Calibri"/>
          <w:i/>
          <w:iCs/>
        </w:rPr>
        <w:t xml:space="preserve">PASC noted that the claim of superior </w:t>
      </w:r>
      <w:r w:rsidRPr="002869EC">
        <w:rPr>
          <w:rFonts w:cs="Calibri"/>
          <w:i/>
          <w:iCs/>
          <w:lang w:val="en-US"/>
        </w:rPr>
        <w:t xml:space="preserve">health outcomes was based on an interim analysis from SERENA-6; where patients that switched from an AI to </w:t>
      </w:r>
      <w:proofErr w:type="spellStart"/>
      <w:r w:rsidRPr="002869EC">
        <w:rPr>
          <w:rFonts w:cs="Calibri"/>
          <w:i/>
          <w:iCs/>
          <w:lang w:val="en-US"/>
        </w:rPr>
        <w:t>camizestrant</w:t>
      </w:r>
      <w:proofErr w:type="spellEnd"/>
      <w:r w:rsidRPr="002869EC">
        <w:rPr>
          <w:rFonts w:cs="Calibri"/>
          <w:i/>
          <w:iCs/>
          <w:lang w:val="en-US"/>
        </w:rPr>
        <w:t xml:space="preserve"> had prolonged PFS (median PFS 16.0 months vs 9.2 months). PASC noted that the TGA evaluation for the clinical efficacy and safety of </w:t>
      </w:r>
      <w:proofErr w:type="spellStart"/>
      <w:r w:rsidRPr="002869EC">
        <w:rPr>
          <w:rFonts w:cs="Calibri"/>
          <w:i/>
          <w:iCs/>
          <w:lang w:val="en-US"/>
        </w:rPr>
        <w:t>camizestrant</w:t>
      </w:r>
      <w:proofErr w:type="spellEnd"/>
      <w:r w:rsidRPr="002869EC">
        <w:rPr>
          <w:rFonts w:cs="Calibri"/>
          <w:i/>
          <w:iCs/>
          <w:lang w:val="en-US"/>
        </w:rPr>
        <w:t xml:space="preserve"> is pending, while the applicant commented that they will provide PFS2 and safety data from the SERENA-6 Clinical Study Report at the integrated codependent submission to PBAC and MSAC. PASC noted that the primary analysis for OS is expected to be available </w:t>
      </w:r>
      <w:r w:rsidR="00F20AAC">
        <w:rPr>
          <w:rFonts w:cs="Calibri"/>
          <w:i/>
          <w:iCs/>
          <w:lang w:val="en-US"/>
        </w:rPr>
        <w:t>REDACTED</w:t>
      </w:r>
      <w:r w:rsidRPr="002869EC">
        <w:rPr>
          <w:rFonts w:cs="Calibri"/>
          <w:i/>
          <w:iCs/>
          <w:lang w:val="en-US"/>
        </w:rPr>
        <w:t>.</w:t>
      </w:r>
    </w:p>
    <w:p w14:paraId="047E4738" w14:textId="1D501EE9" w:rsidR="00D73332" w:rsidRPr="00DE762F" w:rsidRDefault="00D73332" w:rsidP="00605D1E">
      <w:pPr>
        <w:pStyle w:val="Heading2"/>
      </w:pPr>
      <w:r w:rsidRPr="00DE762F">
        <w:t>Propos</w:t>
      </w:r>
      <w:r w:rsidR="000D1FCF" w:rsidRPr="00DE762F">
        <w:t>al for public funding</w:t>
      </w:r>
    </w:p>
    <w:p w14:paraId="35AE5185" w14:textId="20835950" w:rsidR="002F3E40" w:rsidRPr="00415E3E" w:rsidRDefault="00FE2CE2" w:rsidP="002869EC">
      <w:pPr>
        <w:pStyle w:val="Instructionaltext"/>
        <w:rPr>
          <w:color w:val="auto"/>
        </w:rPr>
      </w:pPr>
      <w:r w:rsidRPr="00415E3E">
        <w:rPr>
          <w:color w:val="auto"/>
        </w:rPr>
        <w:t>The</w:t>
      </w:r>
      <w:r w:rsidR="0073111F">
        <w:rPr>
          <w:color w:val="auto"/>
        </w:rPr>
        <w:t xml:space="preserve"> applicant did not provide a</w:t>
      </w:r>
      <w:r w:rsidRPr="00415E3E">
        <w:rPr>
          <w:color w:val="auto"/>
        </w:rPr>
        <w:t xml:space="preserve"> proposed MBS item descriptor</w:t>
      </w:r>
      <w:r w:rsidR="00EE22ED">
        <w:rPr>
          <w:color w:val="auto"/>
        </w:rPr>
        <w:t xml:space="preserve"> in the PICO set</w:t>
      </w:r>
      <w:r w:rsidR="0073111F">
        <w:rPr>
          <w:color w:val="auto"/>
        </w:rPr>
        <w:t xml:space="preserve">. Proposed MBS item descriptors by the Department are presented in </w:t>
      </w:r>
      <w:r w:rsidR="00CD7061" w:rsidRPr="00CD7061">
        <w:rPr>
          <w:color w:val="auto"/>
        </w:rPr>
        <w:fldChar w:fldCharType="begin"/>
      </w:r>
      <w:r w:rsidR="00CD7061" w:rsidRPr="00CD7061">
        <w:rPr>
          <w:color w:val="auto"/>
        </w:rPr>
        <w:instrText xml:space="preserve"> REF _Ref225159310 \h </w:instrText>
      </w:r>
      <w:r w:rsidR="00E47127">
        <w:rPr>
          <w:color w:val="auto"/>
        </w:rPr>
        <w:instrText xml:space="preserve"> \* MERGEFORMAT </w:instrText>
      </w:r>
      <w:r w:rsidR="00CD7061" w:rsidRPr="00CD7061">
        <w:rPr>
          <w:color w:val="auto"/>
        </w:rPr>
      </w:r>
      <w:r w:rsidR="00CD7061" w:rsidRPr="00CD7061">
        <w:rPr>
          <w:color w:val="auto"/>
        </w:rPr>
        <w:fldChar w:fldCharType="separate"/>
      </w:r>
      <w:r w:rsidR="00CD7061" w:rsidRPr="00CD7061">
        <w:rPr>
          <w:color w:val="auto"/>
        </w:rPr>
        <w:t xml:space="preserve">Table </w:t>
      </w:r>
      <w:r w:rsidR="00CD7061" w:rsidRPr="00CD7061">
        <w:rPr>
          <w:noProof/>
          <w:color w:val="auto"/>
        </w:rPr>
        <w:t>4</w:t>
      </w:r>
      <w:r w:rsidR="00CD7061" w:rsidRPr="00CD7061">
        <w:rPr>
          <w:color w:val="auto"/>
        </w:rPr>
        <w:fldChar w:fldCharType="end"/>
      </w:r>
      <w:r w:rsidR="00CD7061">
        <w:rPr>
          <w:color w:val="auto"/>
        </w:rPr>
        <w:t xml:space="preserve"> </w:t>
      </w:r>
      <w:r w:rsidR="0073111F">
        <w:rPr>
          <w:color w:val="auto"/>
        </w:rPr>
        <w:t>(NGS) and</w:t>
      </w:r>
      <w:r w:rsidR="00621B3F">
        <w:rPr>
          <w:color w:val="auto"/>
        </w:rPr>
        <w:t xml:space="preserve"> </w:t>
      </w:r>
      <w:r w:rsidR="00E43B87" w:rsidRPr="00E43B87">
        <w:rPr>
          <w:color w:val="000000" w:themeColor="text1"/>
        </w:rPr>
        <w:fldChar w:fldCharType="begin"/>
      </w:r>
      <w:r w:rsidR="00E43B87" w:rsidRPr="00E43B87">
        <w:rPr>
          <w:color w:val="000000" w:themeColor="text1"/>
        </w:rPr>
        <w:instrText xml:space="preserve"> REF _Ref228785464 \h </w:instrText>
      </w:r>
      <w:r w:rsidR="00E43B87" w:rsidRPr="00E43B87">
        <w:rPr>
          <w:color w:val="000000" w:themeColor="text1"/>
        </w:rPr>
      </w:r>
      <w:r w:rsidR="00E43B87" w:rsidRPr="00E43B87">
        <w:rPr>
          <w:color w:val="000000" w:themeColor="text1"/>
        </w:rPr>
        <w:fldChar w:fldCharType="separate"/>
      </w:r>
      <w:r w:rsidR="00E43B87" w:rsidRPr="00E43B87">
        <w:rPr>
          <w:color w:val="000000" w:themeColor="text1"/>
        </w:rPr>
        <w:t xml:space="preserve">Table </w:t>
      </w:r>
      <w:r w:rsidR="00E43B87" w:rsidRPr="00E43B87">
        <w:rPr>
          <w:noProof/>
          <w:color w:val="000000" w:themeColor="text1"/>
        </w:rPr>
        <w:t>5</w:t>
      </w:r>
      <w:r w:rsidR="00E43B87" w:rsidRPr="00E43B87">
        <w:rPr>
          <w:color w:val="000000" w:themeColor="text1"/>
        </w:rPr>
        <w:fldChar w:fldCharType="end"/>
      </w:r>
      <w:r w:rsidR="00621B3F">
        <w:rPr>
          <w:color w:val="auto"/>
        </w:rPr>
        <w:t xml:space="preserve"> (</w:t>
      </w:r>
      <w:proofErr w:type="spellStart"/>
      <w:r w:rsidR="00621B3F">
        <w:rPr>
          <w:color w:val="auto"/>
        </w:rPr>
        <w:t>dPCR</w:t>
      </w:r>
      <w:proofErr w:type="spellEnd"/>
      <w:r w:rsidR="00621B3F">
        <w:rPr>
          <w:color w:val="auto"/>
        </w:rPr>
        <w:t xml:space="preserve">). </w:t>
      </w:r>
      <w:r w:rsidR="0073111F">
        <w:rPr>
          <w:color w:val="auto"/>
        </w:rPr>
        <w:t xml:space="preserve"> </w:t>
      </w:r>
      <w:r w:rsidRPr="00415E3E">
        <w:rPr>
          <w:color w:val="auto"/>
        </w:rPr>
        <w:t xml:space="preserve"> </w:t>
      </w:r>
    </w:p>
    <w:p w14:paraId="27E90D2B" w14:textId="4DC4FD22" w:rsidR="00CD7B20" w:rsidRDefault="00CD7061" w:rsidP="00CD7061">
      <w:pPr>
        <w:pStyle w:val="Caption"/>
      </w:pPr>
      <w:bookmarkStart w:id="13" w:name="_Ref225159310"/>
      <w:bookmarkStart w:id="14" w:name="_Ref223613281"/>
      <w:r>
        <w:t xml:space="preserve">Table </w:t>
      </w:r>
      <w:r>
        <w:fldChar w:fldCharType="begin"/>
      </w:r>
      <w:r>
        <w:instrText xml:space="preserve"> SEQ Table \* ARABIC </w:instrText>
      </w:r>
      <w:r>
        <w:fldChar w:fldCharType="separate"/>
      </w:r>
      <w:r>
        <w:rPr>
          <w:noProof/>
        </w:rPr>
        <w:t>4</w:t>
      </w:r>
      <w:r>
        <w:fldChar w:fldCharType="end"/>
      </w:r>
      <w:bookmarkEnd w:id="13"/>
      <w:r>
        <w:t xml:space="preserve"> </w:t>
      </w:r>
      <w:r w:rsidR="003E7C3A">
        <w:t>Proposed MBS item descriptor #1 by the department</w:t>
      </w:r>
      <w:bookmarkEnd w:id="14"/>
    </w:p>
    <w:tbl>
      <w:tblPr>
        <w:tblStyle w:val="TableGrid"/>
        <w:tblW w:w="0" w:type="auto"/>
        <w:tblInd w:w="0" w:type="dxa"/>
        <w:tblLook w:val="04A0" w:firstRow="1" w:lastRow="0" w:firstColumn="1" w:lastColumn="0" w:noHBand="0" w:noVBand="1"/>
      </w:tblPr>
      <w:tblGrid>
        <w:gridCol w:w="9242"/>
      </w:tblGrid>
      <w:tr w:rsidR="00DD78FC" w:rsidRPr="00DE762F" w14:paraId="3001ED07" w14:textId="77777777">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38853C1" w14:textId="4B174EE0" w:rsidR="00DD78FC" w:rsidRPr="00DE762F" w:rsidRDefault="00DD78FC" w:rsidP="00621B3F">
            <w:pPr>
              <w:pStyle w:val="TableText0"/>
            </w:pPr>
            <w:r w:rsidRPr="00DE762F">
              <w:t xml:space="preserve">Category </w:t>
            </w:r>
            <w:r>
              <w:t>6 – Pathology Services</w:t>
            </w:r>
          </w:p>
        </w:tc>
      </w:tr>
      <w:tr w:rsidR="00DD78FC" w:rsidRPr="00DE762F" w14:paraId="20813014" w14:textId="77777777">
        <w:trPr>
          <w:cantSplit/>
          <w:tblHeader/>
        </w:trPr>
        <w:tc>
          <w:tcPr>
            <w:tcW w:w="9242" w:type="dxa"/>
            <w:tcBorders>
              <w:top w:val="single" w:sz="4" w:space="0" w:color="auto"/>
              <w:left w:val="single" w:sz="4" w:space="0" w:color="auto"/>
              <w:bottom w:val="single" w:sz="4" w:space="0" w:color="auto"/>
              <w:right w:val="single" w:sz="4" w:space="0" w:color="auto"/>
            </w:tcBorders>
          </w:tcPr>
          <w:p w14:paraId="54EEFE2F" w14:textId="77777777" w:rsidR="00DD78FC" w:rsidRPr="006E1249" w:rsidRDefault="00DD78FC">
            <w:pPr>
              <w:spacing w:before="120" w:after="120"/>
              <w:rPr>
                <w:rFonts w:ascii="Arial Narrow" w:hAnsi="Arial Narrow"/>
                <w:sz w:val="20"/>
                <w:szCs w:val="20"/>
              </w:rPr>
            </w:pPr>
            <w:r w:rsidRPr="006E1249">
              <w:rPr>
                <w:rFonts w:ascii="Arial Narrow" w:hAnsi="Arial Narrow"/>
                <w:sz w:val="20"/>
                <w:szCs w:val="20"/>
              </w:rPr>
              <w:t xml:space="preserve">MBS item </w:t>
            </w:r>
            <w:r>
              <w:rPr>
                <w:rFonts w:ascii="Arial Narrow" w:hAnsi="Arial Narrow"/>
                <w:sz w:val="20"/>
                <w:szCs w:val="20"/>
              </w:rPr>
              <w:t>AAAA</w:t>
            </w:r>
            <w:r w:rsidRPr="006E1249">
              <w:rPr>
                <w:rFonts w:ascii="Arial Narrow" w:hAnsi="Arial Narrow"/>
                <w:sz w:val="20"/>
                <w:szCs w:val="20"/>
              </w:rPr>
              <w:t xml:space="preserve">                                                                                                                                 </w:t>
            </w:r>
            <w:r>
              <w:t xml:space="preserve"> </w:t>
            </w:r>
            <w:r w:rsidRPr="006E1249">
              <w:rPr>
                <w:rFonts w:ascii="Arial Narrow" w:hAnsi="Arial Narrow"/>
                <w:sz w:val="20"/>
                <w:szCs w:val="20"/>
              </w:rPr>
              <w:t>Group P7 - Genetics</w:t>
            </w:r>
          </w:p>
          <w:p w14:paraId="6F9A2657" w14:textId="0C1C358A" w:rsidR="00DD78FC" w:rsidRDefault="00DD78FC">
            <w:pPr>
              <w:pStyle w:val="TableText1"/>
              <w:rPr>
                <w:rFonts w:ascii="Arial Narrow" w:hAnsi="Arial Narrow"/>
                <w:sz w:val="20"/>
                <w:szCs w:val="20"/>
              </w:rPr>
            </w:pPr>
            <w:r>
              <w:rPr>
                <w:rFonts w:ascii="Arial Narrow" w:hAnsi="Arial Narrow"/>
                <w:sz w:val="20"/>
                <w:szCs w:val="20"/>
              </w:rPr>
              <w:t>Next generation sequencing (NGS)</w:t>
            </w:r>
            <w:r w:rsidRPr="006E1249">
              <w:rPr>
                <w:rFonts w:ascii="Arial Narrow" w:hAnsi="Arial Narrow"/>
                <w:sz w:val="20"/>
                <w:szCs w:val="20"/>
              </w:rPr>
              <w:t xml:space="preserve"> test of </w:t>
            </w:r>
            <w:r>
              <w:rPr>
                <w:rFonts w:ascii="Arial Narrow" w:hAnsi="Arial Narrow"/>
                <w:sz w:val="20"/>
                <w:szCs w:val="20"/>
              </w:rPr>
              <w:t xml:space="preserve">circulating </w:t>
            </w:r>
            <w:r w:rsidR="00B21810">
              <w:rPr>
                <w:rFonts w:ascii="Arial Narrow" w:hAnsi="Arial Narrow"/>
                <w:sz w:val="20"/>
                <w:szCs w:val="20"/>
              </w:rPr>
              <w:t xml:space="preserve">tumour </w:t>
            </w:r>
            <w:r>
              <w:rPr>
                <w:rFonts w:ascii="Arial Narrow" w:hAnsi="Arial Narrow"/>
                <w:sz w:val="20"/>
                <w:szCs w:val="20"/>
              </w:rPr>
              <w:t>DNA (</w:t>
            </w:r>
            <w:r w:rsidRPr="006E1249">
              <w:rPr>
                <w:rFonts w:ascii="Arial Narrow" w:hAnsi="Arial Narrow"/>
                <w:sz w:val="20"/>
                <w:szCs w:val="20"/>
              </w:rPr>
              <w:t>ctDNA</w:t>
            </w:r>
            <w:r>
              <w:rPr>
                <w:rFonts w:ascii="Arial Narrow" w:hAnsi="Arial Narrow"/>
                <w:sz w:val="20"/>
                <w:szCs w:val="20"/>
              </w:rPr>
              <w:t>)</w:t>
            </w:r>
            <w:r w:rsidRPr="006E1249">
              <w:rPr>
                <w:rFonts w:ascii="Arial Narrow" w:hAnsi="Arial Narrow"/>
                <w:sz w:val="20"/>
                <w:szCs w:val="20"/>
              </w:rPr>
              <w:t xml:space="preserve"> extracted from blood</w:t>
            </w:r>
            <w:r>
              <w:rPr>
                <w:rFonts w:ascii="Arial Narrow" w:hAnsi="Arial Narrow"/>
                <w:sz w:val="20"/>
                <w:szCs w:val="20"/>
              </w:rPr>
              <w:t>, in</w:t>
            </w:r>
            <w:r w:rsidRPr="006E1249">
              <w:rPr>
                <w:rFonts w:ascii="Arial Narrow" w:hAnsi="Arial Narrow"/>
                <w:sz w:val="20"/>
                <w:szCs w:val="20"/>
              </w:rPr>
              <w:t xml:space="preserve"> </w:t>
            </w:r>
            <w:r>
              <w:rPr>
                <w:rFonts w:ascii="Arial Narrow" w:hAnsi="Arial Narrow"/>
                <w:sz w:val="20"/>
                <w:szCs w:val="20"/>
              </w:rPr>
              <w:t xml:space="preserve">a </w:t>
            </w:r>
            <w:r w:rsidRPr="006E1249">
              <w:rPr>
                <w:rFonts w:ascii="Arial Narrow" w:hAnsi="Arial Narrow"/>
                <w:sz w:val="20"/>
                <w:szCs w:val="20"/>
              </w:rPr>
              <w:t>patient with</w:t>
            </w:r>
            <w:r>
              <w:rPr>
                <w:rFonts w:ascii="Arial Narrow" w:hAnsi="Arial Narrow"/>
                <w:sz w:val="20"/>
                <w:szCs w:val="20"/>
              </w:rPr>
              <w:t xml:space="preserve"> </w:t>
            </w:r>
            <w:r w:rsidR="00FD0402" w:rsidRPr="00806577">
              <w:rPr>
                <w:rFonts w:ascii="Arial Narrow" w:hAnsi="Arial Narrow"/>
                <w:b/>
                <w:bCs/>
                <w:sz w:val="20"/>
                <w:szCs w:val="20"/>
              </w:rPr>
              <w:t>ER</w:t>
            </w:r>
            <w:r w:rsidRPr="00806577">
              <w:rPr>
                <w:rFonts w:ascii="Arial Narrow" w:hAnsi="Arial Narrow"/>
                <w:b/>
                <w:bCs/>
                <w:sz w:val="20"/>
                <w:szCs w:val="20"/>
              </w:rPr>
              <w:t>-positive</w:t>
            </w:r>
            <w:r w:rsidRPr="006E1249">
              <w:rPr>
                <w:rFonts w:ascii="Arial Narrow" w:hAnsi="Arial Narrow"/>
                <w:sz w:val="20"/>
                <w:szCs w:val="20"/>
              </w:rPr>
              <w:t>, HER2-negative</w:t>
            </w:r>
            <w:r w:rsidR="00123D86">
              <w:rPr>
                <w:rFonts w:ascii="Arial Narrow" w:hAnsi="Arial Narrow"/>
                <w:sz w:val="20"/>
                <w:szCs w:val="20"/>
              </w:rPr>
              <w:t>,</w:t>
            </w:r>
            <w:r w:rsidRPr="006E1249">
              <w:rPr>
                <w:rFonts w:ascii="Arial Narrow" w:hAnsi="Arial Narrow"/>
                <w:sz w:val="20"/>
                <w:szCs w:val="20"/>
              </w:rPr>
              <w:t xml:space="preserve"> locally advanced or metastatic breast cancer</w:t>
            </w:r>
            <w:r>
              <w:rPr>
                <w:rFonts w:ascii="Arial Narrow" w:hAnsi="Arial Narrow"/>
                <w:sz w:val="20"/>
                <w:szCs w:val="20"/>
              </w:rPr>
              <w:t>, as requested by a specialist or consultant physician, if the test is:</w:t>
            </w:r>
          </w:p>
          <w:p w14:paraId="07BDCC93" w14:textId="43F51B11" w:rsidR="00DD78FC" w:rsidRDefault="00DD78FC" w:rsidP="00DE13A6">
            <w:pPr>
              <w:pStyle w:val="TableText1"/>
              <w:numPr>
                <w:ilvl w:val="0"/>
                <w:numId w:val="24"/>
              </w:numPr>
              <w:rPr>
                <w:rFonts w:ascii="Arial Narrow" w:hAnsi="Arial Narrow"/>
                <w:sz w:val="20"/>
                <w:szCs w:val="20"/>
              </w:rPr>
            </w:pPr>
            <w:r>
              <w:rPr>
                <w:rFonts w:ascii="Arial Narrow" w:hAnsi="Arial Narrow"/>
                <w:sz w:val="20"/>
                <w:szCs w:val="20"/>
              </w:rPr>
              <w:t>to detect variants in ESR1</w:t>
            </w:r>
            <w:r w:rsidR="00A55B75">
              <w:rPr>
                <w:rFonts w:ascii="Arial Narrow" w:hAnsi="Arial Narrow"/>
                <w:sz w:val="20"/>
                <w:szCs w:val="20"/>
              </w:rPr>
              <w:t xml:space="preserve"> gene</w:t>
            </w:r>
            <w:r>
              <w:rPr>
                <w:rFonts w:ascii="Arial Narrow" w:hAnsi="Arial Narrow"/>
                <w:sz w:val="20"/>
                <w:szCs w:val="20"/>
              </w:rPr>
              <w:t>; and</w:t>
            </w:r>
          </w:p>
          <w:p w14:paraId="175DC559" w14:textId="362FED11" w:rsidR="00DD78FC" w:rsidRDefault="00DD78FC" w:rsidP="00DE13A6">
            <w:pPr>
              <w:pStyle w:val="TableText1"/>
              <w:numPr>
                <w:ilvl w:val="0"/>
                <w:numId w:val="24"/>
              </w:numPr>
              <w:rPr>
                <w:rFonts w:ascii="Arial Narrow" w:hAnsi="Arial Narrow"/>
                <w:sz w:val="20"/>
                <w:szCs w:val="20"/>
              </w:rPr>
            </w:pPr>
            <w:r>
              <w:rPr>
                <w:rFonts w:ascii="Arial Narrow" w:hAnsi="Arial Narrow"/>
                <w:sz w:val="20"/>
                <w:szCs w:val="20"/>
              </w:rPr>
              <w:t xml:space="preserve">for a patient who has not previously tested and found to have an </w:t>
            </w:r>
            <w:r w:rsidR="00A55B75">
              <w:rPr>
                <w:rFonts w:ascii="Arial Narrow" w:hAnsi="Arial Narrow"/>
                <w:sz w:val="20"/>
                <w:szCs w:val="20"/>
              </w:rPr>
              <w:t xml:space="preserve">activating </w:t>
            </w:r>
            <w:r>
              <w:rPr>
                <w:rFonts w:ascii="Arial Narrow" w:hAnsi="Arial Narrow"/>
                <w:sz w:val="20"/>
                <w:szCs w:val="20"/>
              </w:rPr>
              <w:t>ESR1 variant; and</w:t>
            </w:r>
          </w:p>
          <w:p w14:paraId="0368A5AD" w14:textId="77777777" w:rsidR="00DD78FC" w:rsidRPr="00AF3261" w:rsidRDefault="00DD78FC" w:rsidP="00DE13A6">
            <w:pPr>
              <w:pStyle w:val="TableText1"/>
              <w:numPr>
                <w:ilvl w:val="0"/>
                <w:numId w:val="24"/>
              </w:numPr>
              <w:rPr>
                <w:rFonts w:ascii="Arial Narrow" w:hAnsi="Arial Narrow"/>
                <w:sz w:val="20"/>
                <w:szCs w:val="20"/>
              </w:rPr>
            </w:pPr>
            <w:r w:rsidRPr="00536E51">
              <w:rPr>
                <w:rFonts w:ascii="Arial Narrow" w:hAnsi="Arial Narrow"/>
                <w:szCs w:val="20"/>
              </w:rPr>
              <w:t>to determine eligibility for</w:t>
            </w:r>
            <w:r>
              <w:rPr>
                <w:rFonts w:ascii="Arial Narrow" w:hAnsi="Arial Narrow"/>
                <w:szCs w:val="20"/>
              </w:rPr>
              <w:t xml:space="preserve"> a relevant</w:t>
            </w:r>
            <w:r w:rsidRPr="00536E51">
              <w:rPr>
                <w:rFonts w:ascii="Arial Narrow" w:hAnsi="Arial Narrow"/>
                <w:szCs w:val="20"/>
              </w:rPr>
              <w:t xml:space="preserve"> treatment under the Pharmaceutical Benefits Scheme</w:t>
            </w:r>
            <w:r>
              <w:rPr>
                <w:rFonts w:ascii="Arial Narrow" w:hAnsi="Arial Narrow"/>
                <w:szCs w:val="20"/>
              </w:rPr>
              <w:t>; and</w:t>
            </w:r>
          </w:p>
          <w:p w14:paraId="60A8961E" w14:textId="77777777" w:rsidR="00DD78FC" w:rsidRPr="00662B2B" w:rsidRDefault="00DD78FC" w:rsidP="00DE13A6">
            <w:pPr>
              <w:pStyle w:val="TableText1"/>
              <w:numPr>
                <w:ilvl w:val="0"/>
                <w:numId w:val="24"/>
              </w:numPr>
              <w:rPr>
                <w:rFonts w:ascii="Arial Narrow" w:hAnsi="Arial Narrow"/>
                <w:sz w:val="20"/>
                <w:szCs w:val="20"/>
              </w:rPr>
            </w:pPr>
            <w:r>
              <w:rPr>
                <w:rFonts w:ascii="Arial Narrow" w:hAnsi="Arial Narrow"/>
                <w:szCs w:val="20"/>
              </w:rPr>
              <w:t>the test is not associated with a service to which item BBBB applies</w:t>
            </w:r>
          </w:p>
          <w:p w14:paraId="3E93E68C" w14:textId="77777777" w:rsidR="00DD78FC" w:rsidRDefault="00DD78FC">
            <w:pPr>
              <w:pStyle w:val="TableText1"/>
              <w:rPr>
                <w:rFonts w:ascii="Arial Narrow" w:hAnsi="Arial Narrow"/>
                <w:szCs w:val="20"/>
              </w:rPr>
            </w:pPr>
          </w:p>
          <w:p w14:paraId="4B00670B" w14:textId="5F96BC19" w:rsidR="00DD78FC" w:rsidRDefault="00DD78FC">
            <w:pPr>
              <w:pStyle w:val="TableText1"/>
              <w:rPr>
                <w:rFonts w:ascii="Arial Narrow" w:hAnsi="Arial Narrow"/>
                <w:szCs w:val="20"/>
              </w:rPr>
            </w:pPr>
            <w:r>
              <w:rPr>
                <w:rFonts w:ascii="Arial Narrow" w:hAnsi="Arial Narrow"/>
                <w:szCs w:val="20"/>
              </w:rPr>
              <w:t xml:space="preserve">Applicable not more than </w:t>
            </w:r>
            <w:r w:rsidRPr="00806577">
              <w:rPr>
                <w:rFonts w:ascii="Arial Narrow" w:hAnsi="Arial Narrow"/>
                <w:b/>
                <w:bCs/>
                <w:szCs w:val="20"/>
              </w:rPr>
              <w:t>four</w:t>
            </w:r>
            <w:r>
              <w:rPr>
                <w:rFonts w:ascii="Arial Narrow" w:hAnsi="Arial Narrow"/>
                <w:szCs w:val="20"/>
              </w:rPr>
              <w:t xml:space="preserve"> times in 12 months</w:t>
            </w:r>
          </w:p>
          <w:p w14:paraId="697DF732" w14:textId="77777777" w:rsidR="00DD78FC" w:rsidRPr="00536E51" w:rsidRDefault="00DD78FC">
            <w:pPr>
              <w:pStyle w:val="TableText1"/>
              <w:rPr>
                <w:rFonts w:ascii="Arial Narrow" w:hAnsi="Arial Narrow"/>
                <w:sz w:val="20"/>
                <w:szCs w:val="20"/>
              </w:rPr>
            </w:pPr>
            <w:r>
              <w:rPr>
                <w:rFonts w:ascii="Arial Narrow" w:hAnsi="Arial Narrow"/>
                <w:szCs w:val="20"/>
              </w:rPr>
              <w:t>Fee: $1,200   Benefit: 75% = $900   85% = $1,095.50*</w:t>
            </w:r>
          </w:p>
        </w:tc>
      </w:tr>
    </w:tbl>
    <w:p w14:paraId="2D87687D" w14:textId="25EA0B52" w:rsidR="00AA019E" w:rsidRPr="00806577" w:rsidRDefault="00AA019E" w:rsidP="00806577">
      <w:pPr>
        <w:pStyle w:val="Tablenotes"/>
        <w:spacing w:after="240" w:line="276" w:lineRule="auto"/>
        <w:contextualSpacing/>
        <w:rPr>
          <w:b/>
          <w:bCs/>
          <w:i/>
          <w:iCs/>
        </w:rPr>
      </w:pPr>
      <w:r w:rsidRPr="00806577">
        <w:rPr>
          <w:b/>
          <w:bCs/>
          <w:i/>
          <w:iCs/>
        </w:rPr>
        <w:t>PASC changes to the descriptor are in bold</w:t>
      </w:r>
    </w:p>
    <w:p w14:paraId="171E2CDC" w14:textId="4D6EC4F9" w:rsidR="00DD78FC" w:rsidRDefault="00DD78FC" w:rsidP="00806577">
      <w:pPr>
        <w:pStyle w:val="Tablenotes"/>
        <w:spacing w:after="240" w:line="276" w:lineRule="auto"/>
        <w:contextualSpacing/>
      </w:pPr>
      <w:r>
        <w:t>*Greatest permissible gap (GPG) applies. As of 1 November 2025, GPG is $104.50</w:t>
      </w:r>
    </w:p>
    <w:p w14:paraId="19EEDD89" w14:textId="1CC4FCCC" w:rsidR="00C74ED4" w:rsidRPr="00415E3E" w:rsidRDefault="00621B3F" w:rsidP="00402B80">
      <w:pPr>
        <w:pStyle w:val="Caption"/>
      </w:pPr>
      <w:bookmarkStart w:id="15" w:name="_Ref228785464"/>
      <w:r>
        <w:t xml:space="preserve">Table </w:t>
      </w:r>
      <w:r>
        <w:fldChar w:fldCharType="begin"/>
      </w:r>
      <w:r>
        <w:instrText xml:space="preserve"> SEQ Table \* ARABIC </w:instrText>
      </w:r>
      <w:r>
        <w:fldChar w:fldCharType="separate"/>
      </w:r>
      <w:r w:rsidR="00CD7061">
        <w:rPr>
          <w:noProof/>
        </w:rPr>
        <w:t>5</w:t>
      </w:r>
      <w:r>
        <w:fldChar w:fldCharType="end"/>
      </w:r>
      <w:bookmarkEnd w:id="15"/>
      <w:r>
        <w:t xml:space="preserve"> P</w:t>
      </w:r>
      <w:r w:rsidR="00C74ED4" w:rsidRPr="00415E3E">
        <w:t>roposed MBS item descriptor #</w:t>
      </w:r>
      <w:r w:rsidR="007A3350" w:rsidRPr="008C62C5">
        <w:rPr>
          <w:bCs/>
        </w:rPr>
        <w:t>2</w:t>
      </w:r>
      <w:r w:rsidR="00C74ED4" w:rsidRPr="00415E3E">
        <w:t xml:space="preserve"> by the department</w:t>
      </w:r>
    </w:p>
    <w:tbl>
      <w:tblPr>
        <w:tblStyle w:val="TableGrid"/>
        <w:tblW w:w="0" w:type="auto"/>
        <w:tblInd w:w="0" w:type="dxa"/>
        <w:tblLook w:val="04A0" w:firstRow="1" w:lastRow="0" w:firstColumn="1" w:lastColumn="0" w:noHBand="0" w:noVBand="1"/>
      </w:tblPr>
      <w:tblGrid>
        <w:gridCol w:w="9242"/>
      </w:tblGrid>
      <w:tr w:rsidR="00DD78FC" w:rsidRPr="00DE762F" w14:paraId="0507F14C" w14:textId="77777777">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BABB33C" w14:textId="77777777" w:rsidR="00DD78FC" w:rsidRPr="00DE762F" w:rsidRDefault="00DD78FC">
            <w:pPr>
              <w:pStyle w:val="TableText0"/>
            </w:pPr>
            <w:r w:rsidRPr="00DE762F">
              <w:t xml:space="preserve">Category </w:t>
            </w:r>
            <w:r>
              <w:t>6 – Pathology Services</w:t>
            </w:r>
          </w:p>
        </w:tc>
      </w:tr>
      <w:tr w:rsidR="00DD78FC" w:rsidRPr="00DE762F" w14:paraId="428487A1" w14:textId="77777777">
        <w:trPr>
          <w:cantSplit/>
          <w:tblHeader/>
        </w:trPr>
        <w:tc>
          <w:tcPr>
            <w:tcW w:w="9242" w:type="dxa"/>
            <w:tcBorders>
              <w:top w:val="single" w:sz="4" w:space="0" w:color="auto"/>
              <w:left w:val="single" w:sz="4" w:space="0" w:color="auto"/>
              <w:bottom w:val="single" w:sz="4" w:space="0" w:color="auto"/>
              <w:right w:val="single" w:sz="4" w:space="0" w:color="auto"/>
            </w:tcBorders>
          </w:tcPr>
          <w:p w14:paraId="1CC0A4B0" w14:textId="77777777" w:rsidR="00DD78FC" w:rsidRPr="006E1249" w:rsidRDefault="00DD78FC">
            <w:pPr>
              <w:spacing w:before="120" w:after="120"/>
              <w:rPr>
                <w:rFonts w:ascii="Arial Narrow" w:hAnsi="Arial Narrow"/>
                <w:sz w:val="20"/>
                <w:szCs w:val="20"/>
              </w:rPr>
            </w:pPr>
            <w:r w:rsidRPr="006E1249">
              <w:rPr>
                <w:rFonts w:ascii="Arial Narrow" w:hAnsi="Arial Narrow"/>
                <w:sz w:val="20"/>
                <w:szCs w:val="20"/>
              </w:rPr>
              <w:t xml:space="preserve">MBS item </w:t>
            </w:r>
            <w:r>
              <w:rPr>
                <w:rFonts w:ascii="Arial Narrow" w:hAnsi="Arial Narrow"/>
                <w:sz w:val="20"/>
                <w:szCs w:val="20"/>
              </w:rPr>
              <w:t>BBBB</w:t>
            </w:r>
            <w:r w:rsidRPr="006E1249">
              <w:rPr>
                <w:rFonts w:ascii="Arial Narrow" w:hAnsi="Arial Narrow"/>
                <w:sz w:val="20"/>
                <w:szCs w:val="20"/>
              </w:rPr>
              <w:t xml:space="preserve">                                                                                                                                 </w:t>
            </w:r>
            <w:r>
              <w:t xml:space="preserve"> </w:t>
            </w:r>
            <w:r w:rsidRPr="006E1249">
              <w:rPr>
                <w:rFonts w:ascii="Arial Narrow" w:hAnsi="Arial Narrow"/>
                <w:sz w:val="20"/>
                <w:szCs w:val="20"/>
              </w:rPr>
              <w:t>Group P7 - Genetics</w:t>
            </w:r>
          </w:p>
          <w:p w14:paraId="257AB0A2" w14:textId="515C850F" w:rsidR="00DD78FC" w:rsidRDefault="14C852B4">
            <w:pPr>
              <w:pStyle w:val="TableText1"/>
              <w:rPr>
                <w:rFonts w:ascii="Arial Narrow" w:hAnsi="Arial Narrow"/>
                <w:sz w:val="20"/>
                <w:szCs w:val="20"/>
              </w:rPr>
            </w:pPr>
            <w:r w:rsidRPr="00806577">
              <w:rPr>
                <w:rFonts w:ascii="Arial Narrow" w:hAnsi="Arial Narrow"/>
                <w:b/>
                <w:bCs/>
                <w:sz w:val="20"/>
                <w:szCs w:val="20"/>
              </w:rPr>
              <w:t>D</w:t>
            </w:r>
            <w:r w:rsidR="00DD78FC" w:rsidRPr="00806577">
              <w:rPr>
                <w:rFonts w:ascii="Arial Narrow" w:hAnsi="Arial Narrow"/>
                <w:b/>
                <w:bCs/>
                <w:sz w:val="20"/>
                <w:szCs w:val="20"/>
              </w:rPr>
              <w:t>igital PCR (</w:t>
            </w:r>
            <w:proofErr w:type="spellStart"/>
            <w:r w:rsidR="00DD78FC" w:rsidRPr="00806577">
              <w:rPr>
                <w:rFonts w:ascii="Arial Narrow" w:hAnsi="Arial Narrow"/>
                <w:b/>
                <w:bCs/>
                <w:sz w:val="20"/>
                <w:szCs w:val="20"/>
              </w:rPr>
              <w:t>dPCR</w:t>
            </w:r>
            <w:proofErr w:type="spellEnd"/>
            <w:r w:rsidR="00DD78FC" w:rsidRPr="00806577">
              <w:rPr>
                <w:rFonts w:ascii="Arial Narrow" w:hAnsi="Arial Narrow"/>
                <w:b/>
                <w:bCs/>
                <w:sz w:val="20"/>
                <w:szCs w:val="20"/>
              </w:rPr>
              <w:t>)</w:t>
            </w:r>
            <w:r w:rsidR="00DD78FC" w:rsidRPr="006E1249">
              <w:rPr>
                <w:rFonts w:ascii="Arial Narrow" w:hAnsi="Arial Narrow"/>
                <w:sz w:val="20"/>
                <w:szCs w:val="20"/>
              </w:rPr>
              <w:t xml:space="preserve"> test of </w:t>
            </w:r>
            <w:r w:rsidR="00DD78FC">
              <w:rPr>
                <w:rFonts w:ascii="Arial Narrow" w:hAnsi="Arial Narrow"/>
                <w:sz w:val="20"/>
                <w:szCs w:val="20"/>
              </w:rPr>
              <w:t xml:space="preserve">circulating </w:t>
            </w:r>
            <w:r w:rsidR="00B21810">
              <w:rPr>
                <w:rFonts w:ascii="Arial Narrow" w:hAnsi="Arial Narrow"/>
                <w:sz w:val="20"/>
                <w:szCs w:val="20"/>
              </w:rPr>
              <w:t xml:space="preserve">tumour </w:t>
            </w:r>
            <w:r w:rsidR="00DD78FC">
              <w:rPr>
                <w:rFonts w:ascii="Arial Narrow" w:hAnsi="Arial Narrow"/>
                <w:sz w:val="20"/>
                <w:szCs w:val="20"/>
              </w:rPr>
              <w:t>DNA (</w:t>
            </w:r>
            <w:r w:rsidR="00DD78FC" w:rsidRPr="006E1249">
              <w:rPr>
                <w:rFonts w:ascii="Arial Narrow" w:hAnsi="Arial Narrow"/>
                <w:sz w:val="20"/>
                <w:szCs w:val="20"/>
              </w:rPr>
              <w:t>ctDNA</w:t>
            </w:r>
            <w:r w:rsidR="00DD78FC">
              <w:rPr>
                <w:rFonts w:ascii="Arial Narrow" w:hAnsi="Arial Narrow"/>
                <w:sz w:val="20"/>
                <w:szCs w:val="20"/>
              </w:rPr>
              <w:t>)</w:t>
            </w:r>
            <w:r w:rsidR="00DD78FC" w:rsidRPr="006E1249">
              <w:rPr>
                <w:rFonts w:ascii="Arial Narrow" w:hAnsi="Arial Narrow"/>
                <w:sz w:val="20"/>
                <w:szCs w:val="20"/>
              </w:rPr>
              <w:t xml:space="preserve"> extracted from blood</w:t>
            </w:r>
            <w:r w:rsidR="00DD78FC">
              <w:rPr>
                <w:rFonts w:ascii="Arial Narrow" w:hAnsi="Arial Narrow"/>
                <w:sz w:val="20"/>
                <w:szCs w:val="20"/>
              </w:rPr>
              <w:t>, in</w:t>
            </w:r>
            <w:r w:rsidR="00DD78FC" w:rsidRPr="006E1249">
              <w:rPr>
                <w:rFonts w:ascii="Arial Narrow" w:hAnsi="Arial Narrow"/>
                <w:sz w:val="20"/>
                <w:szCs w:val="20"/>
              </w:rPr>
              <w:t xml:space="preserve"> </w:t>
            </w:r>
            <w:r w:rsidR="00DD78FC">
              <w:rPr>
                <w:rFonts w:ascii="Arial Narrow" w:hAnsi="Arial Narrow"/>
                <w:sz w:val="20"/>
                <w:szCs w:val="20"/>
              </w:rPr>
              <w:t xml:space="preserve">a </w:t>
            </w:r>
            <w:r w:rsidR="00DD78FC" w:rsidRPr="006E1249">
              <w:rPr>
                <w:rFonts w:ascii="Arial Narrow" w:hAnsi="Arial Narrow"/>
                <w:sz w:val="20"/>
                <w:szCs w:val="20"/>
              </w:rPr>
              <w:t>patient with</w:t>
            </w:r>
            <w:r w:rsidR="00DD78FC">
              <w:rPr>
                <w:rFonts w:ascii="Arial Narrow" w:hAnsi="Arial Narrow"/>
                <w:sz w:val="20"/>
                <w:szCs w:val="20"/>
              </w:rPr>
              <w:t xml:space="preserve"> </w:t>
            </w:r>
            <w:r w:rsidR="00FD0402" w:rsidRPr="00806577">
              <w:rPr>
                <w:rFonts w:ascii="Arial Narrow" w:hAnsi="Arial Narrow"/>
                <w:b/>
                <w:bCs/>
                <w:sz w:val="20"/>
                <w:szCs w:val="20"/>
              </w:rPr>
              <w:t>ER</w:t>
            </w:r>
            <w:r w:rsidR="00DD78FC" w:rsidRPr="00806577">
              <w:rPr>
                <w:rFonts w:ascii="Arial Narrow" w:hAnsi="Arial Narrow"/>
                <w:b/>
                <w:bCs/>
                <w:sz w:val="20"/>
                <w:szCs w:val="20"/>
              </w:rPr>
              <w:t>-positive</w:t>
            </w:r>
            <w:r w:rsidR="00DD78FC" w:rsidRPr="006E1249">
              <w:rPr>
                <w:rFonts w:ascii="Arial Narrow" w:hAnsi="Arial Narrow"/>
                <w:sz w:val="20"/>
                <w:szCs w:val="20"/>
              </w:rPr>
              <w:t>, HER2-negative</w:t>
            </w:r>
            <w:r w:rsidR="00123D86">
              <w:rPr>
                <w:rFonts w:ascii="Arial Narrow" w:hAnsi="Arial Narrow"/>
                <w:sz w:val="20"/>
                <w:szCs w:val="20"/>
              </w:rPr>
              <w:t>,</w:t>
            </w:r>
            <w:r w:rsidR="00DD78FC" w:rsidRPr="006E1249">
              <w:rPr>
                <w:rFonts w:ascii="Arial Narrow" w:hAnsi="Arial Narrow"/>
                <w:sz w:val="20"/>
                <w:szCs w:val="20"/>
              </w:rPr>
              <w:t xml:space="preserve"> locally advanced or metastatic breast cancer</w:t>
            </w:r>
            <w:r w:rsidR="00DD78FC">
              <w:rPr>
                <w:rFonts w:ascii="Arial Narrow" w:hAnsi="Arial Narrow"/>
                <w:sz w:val="20"/>
                <w:szCs w:val="20"/>
              </w:rPr>
              <w:t>, as requested by a specialist or consultant physician, if the test is:</w:t>
            </w:r>
          </w:p>
          <w:p w14:paraId="6ED6EF45" w14:textId="2FEE85E2" w:rsidR="00DD78FC" w:rsidRDefault="00DD78FC" w:rsidP="00DE13A6">
            <w:pPr>
              <w:pStyle w:val="TableText1"/>
              <w:numPr>
                <w:ilvl w:val="0"/>
                <w:numId w:val="25"/>
              </w:numPr>
              <w:rPr>
                <w:rFonts w:ascii="Arial Narrow" w:hAnsi="Arial Narrow"/>
                <w:sz w:val="20"/>
                <w:szCs w:val="20"/>
              </w:rPr>
            </w:pPr>
            <w:r>
              <w:rPr>
                <w:rFonts w:ascii="Arial Narrow" w:hAnsi="Arial Narrow"/>
                <w:sz w:val="20"/>
                <w:szCs w:val="20"/>
              </w:rPr>
              <w:t>to detect variants in ESR1</w:t>
            </w:r>
            <w:r w:rsidR="00A55B75">
              <w:rPr>
                <w:rFonts w:ascii="Arial Narrow" w:hAnsi="Arial Narrow"/>
                <w:sz w:val="20"/>
                <w:szCs w:val="20"/>
              </w:rPr>
              <w:t xml:space="preserve"> gene</w:t>
            </w:r>
            <w:r>
              <w:rPr>
                <w:rFonts w:ascii="Arial Narrow" w:hAnsi="Arial Narrow"/>
                <w:sz w:val="20"/>
                <w:szCs w:val="20"/>
              </w:rPr>
              <w:t>; and</w:t>
            </w:r>
          </w:p>
          <w:p w14:paraId="25BA4220" w14:textId="09511ED3" w:rsidR="00C15609" w:rsidRDefault="00DD78FC" w:rsidP="00DE13A6">
            <w:pPr>
              <w:pStyle w:val="TableText1"/>
              <w:numPr>
                <w:ilvl w:val="0"/>
                <w:numId w:val="25"/>
              </w:numPr>
              <w:rPr>
                <w:rFonts w:ascii="Arial Narrow" w:hAnsi="Arial Narrow"/>
                <w:sz w:val="20"/>
                <w:szCs w:val="20"/>
              </w:rPr>
            </w:pPr>
            <w:r>
              <w:rPr>
                <w:rFonts w:ascii="Arial Narrow" w:hAnsi="Arial Narrow"/>
                <w:sz w:val="20"/>
                <w:szCs w:val="20"/>
              </w:rPr>
              <w:t xml:space="preserve">for a patient who has not previously tested and found to have an </w:t>
            </w:r>
            <w:r w:rsidR="00F74919">
              <w:rPr>
                <w:rFonts w:ascii="Arial Narrow" w:hAnsi="Arial Narrow"/>
                <w:sz w:val="20"/>
                <w:szCs w:val="20"/>
              </w:rPr>
              <w:t xml:space="preserve">activating </w:t>
            </w:r>
            <w:r>
              <w:rPr>
                <w:rFonts w:ascii="Arial Narrow" w:hAnsi="Arial Narrow"/>
                <w:sz w:val="20"/>
                <w:szCs w:val="20"/>
              </w:rPr>
              <w:t>ESR1 variant; and</w:t>
            </w:r>
          </w:p>
          <w:p w14:paraId="6EDE929D" w14:textId="6776DA67" w:rsidR="00C15609" w:rsidRPr="00C15609" w:rsidRDefault="00DD78FC" w:rsidP="00AF64F0">
            <w:pPr>
              <w:pStyle w:val="TableText1"/>
              <w:numPr>
                <w:ilvl w:val="0"/>
                <w:numId w:val="25"/>
              </w:numPr>
              <w:rPr>
                <w:rFonts w:ascii="Arial Narrow" w:hAnsi="Arial Narrow"/>
                <w:sz w:val="20"/>
                <w:szCs w:val="20"/>
              </w:rPr>
            </w:pPr>
            <w:r w:rsidRPr="00536E51">
              <w:rPr>
                <w:rFonts w:ascii="Arial Narrow" w:hAnsi="Arial Narrow"/>
                <w:szCs w:val="20"/>
              </w:rPr>
              <w:t>to determine eligibility for</w:t>
            </w:r>
            <w:r>
              <w:rPr>
                <w:rFonts w:ascii="Arial Narrow" w:hAnsi="Arial Narrow"/>
                <w:szCs w:val="20"/>
              </w:rPr>
              <w:t xml:space="preserve"> a relevant</w:t>
            </w:r>
            <w:r w:rsidRPr="00536E51">
              <w:rPr>
                <w:rFonts w:ascii="Arial Narrow" w:hAnsi="Arial Narrow"/>
                <w:szCs w:val="20"/>
              </w:rPr>
              <w:t xml:space="preserve"> treatment under the Pharmaceutical Benefits Scheme</w:t>
            </w:r>
            <w:r>
              <w:rPr>
                <w:rFonts w:ascii="Arial Narrow" w:hAnsi="Arial Narrow"/>
                <w:szCs w:val="20"/>
              </w:rPr>
              <w:t xml:space="preserve"> and</w:t>
            </w:r>
          </w:p>
          <w:p w14:paraId="545A1C9F" w14:textId="77777777" w:rsidR="00DD78FC" w:rsidRPr="00AF3261" w:rsidRDefault="00DD78FC" w:rsidP="00AF64F0">
            <w:pPr>
              <w:pStyle w:val="TableText1"/>
              <w:numPr>
                <w:ilvl w:val="0"/>
                <w:numId w:val="25"/>
              </w:numPr>
              <w:rPr>
                <w:rFonts w:ascii="Arial Narrow" w:hAnsi="Arial Narrow"/>
                <w:sz w:val="20"/>
                <w:szCs w:val="20"/>
              </w:rPr>
            </w:pPr>
            <w:r>
              <w:rPr>
                <w:rFonts w:ascii="Arial Narrow" w:hAnsi="Arial Narrow"/>
                <w:szCs w:val="20"/>
              </w:rPr>
              <w:t>the test is not associated with a service to which item AAAA applies</w:t>
            </w:r>
          </w:p>
          <w:p w14:paraId="2008EFC8" w14:textId="77777777" w:rsidR="00DD78FC" w:rsidRDefault="00DD78FC">
            <w:pPr>
              <w:pStyle w:val="TableText1"/>
              <w:rPr>
                <w:rFonts w:ascii="Arial Narrow" w:hAnsi="Arial Narrow"/>
                <w:szCs w:val="20"/>
              </w:rPr>
            </w:pPr>
          </w:p>
          <w:p w14:paraId="11E39457" w14:textId="12680D43" w:rsidR="00DD78FC" w:rsidRDefault="00DD78FC">
            <w:pPr>
              <w:pStyle w:val="TableText1"/>
              <w:rPr>
                <w:rFonts w:ascii="Arial Narrow" w:hAnsi="Arial Narrow"/>
                <w:szCs w:val="20"/>
              </w:rPr>
            </w:pPr>
            <w:r>
              <w:rPr>
                <w:rFonts w:ascii="Arial Narrow" w:hAnsi="Arial Narrow"/>
                <w:szCs w:val="20"/>
              </w:rPr>
              <w:t xml:space="preserve">Applicable not more than </w:t>
            </w:r>
            <w:r w:rsidRPr="00806577">
              <w:rPr>
                <w:rFonts w:ascii="Arial Narrow" w:hAnsi="Arial Narrow"/>
                <w:b/>
                <w:bCs/>
                <w:szCs w:val="20"/>
              </w:rPr>
              <w:t>four</w:t>
            </w:r>
            <w:r>
              <w:rPr>
                <w:rFonts w:ascii="Arial Narrow" w:hAnsi="Arial Narrow"/>
                <w:szCs w:val="20"/>
              </w:rPr>
              <w:t xml:space="preserve"> times in 12 months</w:t>
            </w:r>
          </w:p>
          <w:p w14:paraId="62BE886C" w14:textId="77777777" w:rsidR="00DD78FC" w:rsidRPr="00536E51" w:rsidRDefault="00DD78FC">
            <w:pPr>
              <w:pStyle w:val="TableText1"/>
              <w:rPr>
                <w:rFonts w:ascii="Arial Narrow" w:hAnsi="Arial Narrow"/>
                <w:sz w:val="20"/>
                <w:szCs w:val="20"/>
              </w:rPr>
            </w:pPr>
            <w:r>
              <w:rPr>
                <w:rFonts w:ascii="Arial Narrow" w:hAnsi="Arial Narrow"/>
                <w:szCs w:val="20"/>
              </w:rPr>
              <w:t>Fee: $400   Benefit: 75% = $300   85% = $340</w:t>
            </w:r>
          </w:p>
        </w:tc>
      </w:tr>
    </w:tbl>
    <w:p w14:paraId="31E3F551" w14:textId="77777777" w:rsidR="00A64C4F" w:rsidRPr="00E16BA0" w:rsidRDefault="00A64C4F" w:rsidP="00806577">
      <w:pPr>
        <w:pStyle w:val="Tablenotes"/>
        <w:spacing w:after="240" w:line="276" w:lineRule="auto"/>
        <w:rPr>
          <w:b/>
          <w:bCs/>
          <w:i/>
          <w:iCs/>
        </w:rPr>
      </w:pPr>
      <w:r w:rsidRPr="00E16BA0">
        <w:rPr>
          <w:b/>
          <w:bCs/>
          <w:i/>
          <w:iCs/>
        </w:rPr>
        <w:t>PASC changes to the descriptor are in bold</w:t>
      </w:r>
    </w:p>
    <w:p w14:paraId="52CDE6EE" w14:textId="3F48810F" w:rsidR="00FE2CE2" w:rsidRDefault="00FE2CE2" w:rsidP="002869EC">
      <w:r w:rsidRPr="00C13BBC">
        <w:t xml:space="preserve">Testing for </w:t>
      </w:r>
      <w:r w:rsidRPr="00F84D32">
        <w:rPr>
          <w:i/>
          <w:iCs/>
        </w:rPr>
        <w:t>ESR1</w:t>
      </w:r>
      <w:r w:rsidRPr="00C13BBC">
        <w:t xml:space="preserve"> </w:t>
      </w:r>
      <w:r w:rsidR="00F84D32">
        <w:t>variant</w:t>
      </w:r>
      <w:r w:rsidRPr="00C13BBC">
        <w:t>s is likely to be conducted in specialist laboratories wh</w:t>
      </w:r>
      <w:r w:rsidR="003E1AA3">
        <w:t>ich</w:t>
      </w:r>
      <w:r w:rsidRPr="00C13BBC">
        <w:t xml:space="preserve"> must hold the appropriate accreditation and registration for this testing procedure to receive MBS funding for the proposed test. Laboratories will need to participate in the relevant Royal College of Pathologist of Australasia (RCPA) Quality Assurance Program or a similar external quality assurance program. Testing must be conducted, and the results interpreted and reported by suitably qualified and trained molecular pathologists and anatomical pathologist</w:t>
      </w:r>
      <w:r>
        <w:t>s</w:t>
      </w:r>
      <w:r w:rsidRPr="00C13BBC">
        <w:t>.</w:t>
      </w:r>
    </w:p>
    <w:p w14:paraId="79F3C2D2" w14:textId="0E8D7E37" w:rsidR="00F42B54" w:rsidRDefault="00FE2CE2" w:rsidP="002869EC">
      <w:r w:rsidRPr="00AA1D3D">
        <w:t>The application did not propose</w:t>
      </w:r>
      <w:r w:rsidRPr="00174027">
        <w:t xml:space="preserve"> an MBS fee</w:t>
      </w:r>
      <w:r w:rsidR="00B10741">
        <w:t xml:space="preserve">, noting it is </w:t>
      </w:r>
      <w:r w:rsidR="00101D13">
        <w:t xml:space="preserve">still </w:t>
      </w:r>
      <w:r w:rsidR="00B10741">
        <w:t xml:space="preserve">to be confirmed </w:t>
      </w:r>
      <w:r w:rsidR="00FC1114">
        <w:t xml:space="preserve">but may be consistent with figures in the PICO for MSAC application </w:t>
      </w:r>
      <w:hyperlink r:id="rId15">
        <w:r w:rsidR="57020784" w:rsidRPr="797DFC8F">
          <w:rPr>
            <w:rStyle w:val="Hyperlink"/>
            <w:rFonts w:ascii="Calibri" w:hAnsi="Calibri" w:cstheme="minorBidi"/>
          </w:rPr>
          <w:t>1782</w:t>
        </w:r>
      </w:hyperlink>
      <w:r w:rsidR="185D9E6F">
        <w:t>.</w:t>
      </w:r>
      <w:r w:rsidR="00F84D32">
        <w:t xml:space="preserve"> In the pre-PASC meeting, the applicant indicated that the fee would depend on the testing methodology used and that they are currently liaising with pathology labs to determine an appropriate fee; early estimates are approximately $400 for </w:t>
      </w:r>
      <w:proofErr w:type="spellStart"/>
      <w:r w:rsidR="00F84D32">
        <w:t>ddPCR</w:t>
      </w:r>
      <w:proofErr w:type="spellEnd"/>
      <w:r w:rsidR="00F84D32">
        <w:t xml:space="preserve"> and $1200 for NGS. </w:t>
      </w:r>
      <w:r w:rsidRPr="00174027">
        <w:t xml:space="preserve"> </w:t>
      </w:r>
    </w:p>
    <w:p w14:paraId="55522341" w14:textId="2FA2F80F" w:rsidR="00F0602D" w:rsidRDefault="00DA580F" w:rsidP="002869EC">
      <w:r>
        <w:t xml:space="preserve">The department </w:t>
      </w:r>
      <w:r w:rsidR="00047AD0">
        <w:t>note</w:t>
      </w:r>
      <w:r w:rsidR="00B74629">
        <w:t>d</w:t>
      </w:r>
      <w:r w:rsidR="00D41213">
        <w:t xml:space="preserve"> that t</w:t>
      </w:r>
      <w:r w:rsidR="00047AD0">
        <w:t xml:space="preserve">here </w:t>
      </w:r>
      <w:r w:rsidR="005D0F00">
        <w:t>were</w:t>
      </w:r>
      <w:r w:rsidR="00047AD0">
        <w:t xml:space="preserve"> two different </w:t>
      </w:r>
      <w:r w:rsidR="00311FA7">
        <w:t>t</w:t>
      </w:r>
      <w:r w:rsidR="00E354FD">
        <w:t>est methodologies</w:t>
      </w:r>
      <w:r w:rsidR="00311FA7">
        <w:t xml:space="preserve"> </w:t>
      </w:r>
      <w:r w:rsidR="00F0602D">
        <w:t xml:space="preserve">proposed by the applicant </w:t>
      </w:r>
      <w:r w:rsidR="00047AD0">
        <w:t>for this service</w:t>
      </w:r>
      <w:r w:rsidR="009C7FB4">
        <w:t xml:space="preserve"> with differing </w:t>
      </w:r>
      <w:r w:rsidR="00F76024">
        <w:t>fees</w:t>
      </w:r>
      <w:r w:rsidR="001B40B9">
        <w:t>.</w:t>
      </w:r>
      <w:r w:rsidR="003E2EBB">
        <w:t xml:space="preserve"> T</w:t>
      </w:r>
      <w:r w:rsidR="005608E8">
        <w:t>herefore</w:t>
      </w:r>
      <w:r w:rsidR="001B40B9">
        <w:t>,</w:t>
      </w:r>
      <w:r w:rsidR="003E2EBB">
        <w:t xml:space="preserve"> the </w:t>
      </w:r>
      <w:r w:rsidR="001F45BE">
        <w:t>department has</w:t>
      </w:r>
      <w:r w:rsidR="005608E8">
        <w:t xml:space="preserve"> </w:t>
      </w:r>
      <w:r w:rsidR="009F552D">
        <w:t xml:space="preserve">initially </w:t>
      </w:r>
      <w:r w:rsidR="00D33F85">
        <w:t>propose</w:t>
      </w:r>
      <w:r w:rsidR="009F552D">
        <w:t>d</w:t>
      </w:r>
      <w:r w:rsidR="009E71A9">
        <w:t xml:space="preserve"> two different items</w:t>
      </w:r>
      <w:r w:rsidR="007D1206">
        <w:t xml:space="preserve"> </w:t>
      </w:r>
      <w:r w:rsidR="002A6190">
        <w:t xml:space="preserve">to </w:t>
      </w:r>
      <w:r w:rsidR="00F76024">
        <w:t>reflect two item descriptors, te</w:t>
      </w:r>
      <w:r w:rsidR="001F45BE">
        <w:t>st methodologies</w:t>
      </w:r>
      <w:r w:rsidR="00F76024">
        <w:t xml:space="preserve"> and fees</w:t>
      </w:r>
      <w:r w:rsidR="009F552D">
        <w:t>.</w:t>
      </w:r>
      <w:r w:rsidR="00F76024">
        <w:t xml:space="preserve"> </w:t>
      </w:r>
      <w:r w:rsidR="00D33F85">
        <w:t xml:space="preserve"> </w:t>
      </w:r>
    </w:p>
    <w:p w14:paraId="3719BDDA" w14:textId="77777777" w:rsidR="0030393A" w:rsidRDefault="0030393A" w:rsidP="00C616C0">
      <w:pPr>
        <w:autoSpaceDE w:val="0"/>
        <w:autoSpaceDN w:val="0"/>
        <w:adjustRightInd w:val="0"/>
        <w:rPr>
          <w:rFonts w:asciiTheme="minorHAnsi" w:hAnsiTheme="minorHAnsi" w:cstheme="minorHAnsi"/>
          <w:i/>
          <w:iCs/>
        </w:rPr>
      </w:pPr>
      <w:r>
        <w:rPr>
          <w:rFonts w:asciiTheme="minorHAnsi" w:hAnsiTheme="minorHAnsi" w:cstheme="minorHAnsi"/>
          <w:i/>
          <w:iCs/>
        </w:rPr>
        <w:t>PASC noted that there were two options for the MBS item descriptor:</w:t>
      </w:r>
    </w:p>
    <w:p w14:paraId="7195324D" w14:textId="77777777" w:rsidR="0030393A" w:rsidRPr="008E27F5" w:rsidRDefault="0030393A" w:rsidP="00233DCD">
      <w:pPr>
        <w:autoSpaceDE w:val="0"/>
        <w:autoSpaceDN w:val="0"/>
        <w:adjustRightInd w:val="0"/>
        <w:spacing w:after="160" w:line="259" w:lineRule="auto"/>
        <w:rPr>
          <w:rFonts w:asciiTheme="minorHAnsi" w:hAnsiTheme="minorHAnsi" w:cstheme="minorHAnsi"/>
          <w:i/>
          <w:iCs/>
        </w:rPr>
      </w:pPr>
      <w:r w:rsidRPr="008E27F5">
        <w:rPr>
          <w:rFonts w:asciiTheme="minorHAnsi" w:hAnsiTheme="minorHAnsi" w:cstheme="minorHAnsi"/>
          <w:b/>
          <w:bCs/>
          <w:i/>
          <w:iCs/>
          <w:lang w:val="en-US"/>
        </w:rPr>
        <w:t>Option A: Narrow, indication-specific descriptor</w:t>
      </w:r>
    </w:p>
    <w:p w14:paraId="03B7B993" w14:textId="77777777" w:rsidR="0030393A" w:rsidRPr="0057471D" w:rsidRDefault="0030393A" w:rsidP="00C465F2">
      <w:pPr>
        <w:pStyle w:val="ListParagraph"/>
        <w:numPr>
          <w:ilvl w:val="0"/>
          <w:numId w:val="34"/>
        </w:numPr>
        <w:autoSpaceDE w:val="0"/>
        <w:autoSpaceDN w:val="0"/>
        <w:adjustRightInd w:val="0"/>
        <w:spacing w:after="160" w:line="259" w:lineRule="auto"/>
        <w:ind w:left="717"/>
        <w:rPr>
          <w:rFonts w:cs="Calibri"/>
          <w:i/>
          <w:iCs/>
        </w:rPr>
      </w:pPr>
      <w:r w:rsidRPr="0057471D">
        <w:rPr>
          <w:rFonts w:cs="Calibri"/>
          <w:i/>
          <w:iCs/>
          <w:lang w:val="en-US"/>
        </w:rPr>
        <w:t xml:space="preserve">This option would retain wording closely tied to the proposed </w:t>
      </w:r>
      <w:proofErr w:type="spellStart"/>
      <w:r w:rsidRPr="0057471D">
        <w:rPr>
          <w:rFonts w:cs="Calibri"/>
          <w:i/>
          <w:iCs/>
          <w:lang w:val="en-US"/>
        </w:rPr>
        <w:t>camizestrant</w:t>
      </w:r>
      <w:proofErr w:type="spellEnd"/>
      <w:r w:rsidRPr="0057471D">
        <w:rPr>
          <w:rFonts w:cs="Calibri"/>
          <w:i/>
          <w:iCs/>
          <w:lang w:val="en-US"/>
        </w:rPr>
        <w:t xml:space="preserve"> setting</w:t>
      </w:r>
    </w:p>
    <w:p w14:paraId="3A56EAC9" w14:textId="77777777" w:rsidR="0030393A" w:rsidRPr="00C465F2" w:rsidRDefault="0030393A" w:rsidP="00C465F2">
      <w:pPr>
        <w:pStyle w:val="ListParagraph"/>
        <w:numPr>
          <w:ilvl w:val="0"/>
          <w:numId w:val="34"/>
        </w:numPr>
        <w:autoSpaceDE w:val="0"/>
        <w:autoSpaceDN w:val="0"/>
        <w:adjustRightInd w:val="0"/>
        <w:spacing w:after="160" w:line="259" w:lineRule="auto"/>
        <w:ind w:left="717"/>
        <w:rPr>
          <w:rFonts w:cs="Calibri"/>
          <w:i/>
        </w:rPr>
      </w:pPr>
      <w:r w:rsidRPr="00C465F2">
        <w:rPr>
          <w:rFonts w:cs="Calibri"/>
          <w:i/>
          <w:iCs/>
          <w:lang w:val="en-US"/>
        </w:rPr>
        <w:t xml:space="preserve">It would provide tighter alignment to the current application but may require later amendment or a new application if another PBS-listed treatment requires </w:t>
      </w:r>
      <w:r w:rsidRPr="00C465F2">
        <w:rPr>
          <w:rFonts w:cs="Calibri"/>
          <w:lang w:val="en-US"/>
        </w:rPr>
        <w:t>ESR1</w:t>
      </w:r>
      <w:r w:rsidRPr="00C465F2">
        <w:rPr>
          <w:rFonts w:cs="Calibri"/>
          <w:i/>
          <w:iCs/>
          <w:lang w:val="en-US"/>
        </w:rPr>
        <w:t xml:space="preserve"> testing in a different setting</w:t>
      </w:r>
    </w:p>
    <w:p w14:paraId="665AE0F8" w14:textId="77777777" w:rsidR="0030393A" w:rsidRPr="004550FE" w:rsidRDefault="0030393A" w:rsidP="000A7B5E">
      <w:pPr>
        <w:autoSpaceDE w:val="0"/>
        <w:autoSpaceDN w:val="0"/>
        <w:adjustRightInd w:val="0"/>
        <w:spacing w:after="160" w:line="259" w:lineRule="auto"/>
        <w:rPr>
          <w:rFonts w:asciiTheme="minorHAnsi" w:hAnsiTheme="minorHAnsi" w:cstheme="minorHAnsi"/>
          <w:i/>
          <w:iCs/>
        </w:rPr>
      </w:pPr>
      <w:r w:rsidRPr="004550FE">
        <w:rPr>
          <w:rFonts w:asciiTheme="minorHAnsi" w:hAnsiTheme="minorHAnsi" w:cstheme="minorHAnsi"/>
          <w:b/>
          <w:bCs/>
          <w:i/>
          <w:iCs/>
          <w:lang w:val="en-US"/>
        </w:rPr>
        <w:t>Option B: Broader, future-proof descriptor</w:t>
      </w:r>
    </w:p>
    <w:p w14:paraId="47756535" w14:textId="77777777" w:rsidR="0030393A" w:rsidRPr="00C465F2" w:rsidRDefault="0030393A" w:rsidP="00C465F2">
      <w:pPr>
        <w:pStyle w:val="ListParagraph"/>
        <w:numPr>
          <w:ilvl w:val="0"/>
          <w:numId w:val="35"/>
        </w:numPr>
        <w:autoSpaceDE w:val="0"/>
        <w:autoSpaceDN w:val="0"/>
        <w:adjustRightInd w:val="0"/>
        <w:spacing w:after="160" w:line="259" w:lineRule="auto"/>
        <w:ind w:left="714" w:hanging="357"/>
        <w:rPr>
          <w:rFonts w:cs="Calibri"/>
          <w:i/>
          <w:iCs/>
        </w:rPr>
      </w:pPr>
      <w:r w:rsidRPr="00C465F2">
        <w:rPr>
          <w:rFonts w:cs="Calibri"/>
          <w:i/>
          <w:iCs/>
          <w:lang w:val="en-US"/>
        </w:rPr>
        <w:t>This option would remove treatment-line and non-progression requirements from the MBS item descriptor and rely on PBS restrictions to define the clinically eligible group for each relevant treatment</w:t>
      </w:r>
    </w:p>
    <w:p w14:paraId="7DB8774B" w14:textId="77777777" w:rsidR="0030393A" w:rsidRPr="00C465F2" w:rsidRDefault="0030393A" w:rsidP="00C465F2">
      <w:pPr>
        <w:pStyle w:val="ListParagraph"/>
        <w:numPr>
          <w:ilvl w:val="0"/>
          <w:numId w:val="35"/>
        </w:numPr>
        <w:autoSpaceDE w:val="0"/>
        <w:autoSpaceDN w:val="0"/>
        <w:adjustRightInd w:val="0"/>
        <w:spacing w:after="160" w:line="259" w:lineRule="auto"/>
        <w:ind w:left="714" w:hanging="357"/>
        <w:rPr>
          <w:rFonts w:cs="Calibri"/>
          <w:i/>
          <w:iCs/>
        </w:rPr>
      </w:pPr>
      <w:r w:rsidRPr="00C465F2">
        <w:rPr>
          <w:rFonts w:cs="Calibri"/>
          <w:i/>
          <w:iCs/>
          <w:lang w:val="en-US"/>
        </w:rPr>
        <w:t>It would also use drug-agnostic wording</w:t>
      </w:r>
    </w:p>
    <w:p w14:paraId="28C57EAB" w14:textId="77777777" w:rsidR="0030393A" w:rsidRPr="00C465F2" w:rsidRDefault="0030393A" w:rsidP="00C465F2">
      <w:pPr>
        <w:pStyle w:val="ListParagraph"/>
        <w:numPr>
          <w:ilvl w:val="0"/>
          <w:numId w:val="35"/>
        </w:numPr>
        <w:autoSpaceDE w:val="0"/>
        <w:autoSpaceDN w:val="0"/>
        <w:adjustRightInd w:val="0"/>
        <w:spacing w:after="160" w:line="259" w:lineRule="auto"/>
        <w:ind w:left="714" w:hanging="357"/>
        <w:rPr>
          <w:rFonts w:cs="Calibri"/>
          <w:i/>
          <w:iCs/>
        </w:rPr>
      </w:pPr>
      <w:r w:rsidRPr="00C465F2">
        <w:rPr>
          <w:rFonts w:cs="Calibri"/>
          <w:i/>
          <w:iCs/>
          <w:lang w:val="en-US"/>
        </w:rPr>
        <w:t xml:space="preserve">This would reduce the need for repeated MBS item redesign when new </w:t>
      </w:r>
      <w:r w:rsidRPr="00C465F2">
        <w:rPr>
          <w:rFonts w:cs="Calibri"/>
          <w:lang w:val="en-US"/>
        </w:rPr>
        <w:t>ESR1</w:t>
      </w:r>
      <w:r w:rsidRPr="00C465F2">
        <w:rPr>
          <w:rFonts w:cs="Calibri"/>
          <w:i/>
          <w:iCs/>
          <w:lang w:val="en-US"/>
        </w:rPr>
        <w:t>-linked treatments are listed</w:t>
      </w:r>
    </w:p>
    <w:p w14:paraId="3B993ADE" w14:textId="77777777" w:rsidR="0030393A" w:rsidRPr="00C465F2" w:rsidRDefault="0030393A" w:rsidP="006E2D1C">
      <w:pPr>
        <w:pStyle w:val="ListParagraph"/>
        <w:numPr>
          <w:ilvl w:val="0"/>
          <w:numId w:val="35"/>
        </w:numPr>
        <w:autoSpaceDE w:val="0"/>
        <w:autoSpaceDN w:val="0"/>
        <w:adjustRightInd w:val="0"/>
        <w:spacing w:after="160" w:line="259" w:lineRule="auto"/>
        <w:ind w:left="714" w:hanging="357"/>
        <w:contextualSpacing w:val="0"/>
        <w:rPr>
          <w:rFonts w:cs="Calibri"/>
          <w:i/>
          <w:iCs/>
        </w:rPr>
      </w:pPr>
      <w:r w:rsidRPr="00C465F2">
        <w:rPr>
          <w:rFonts w:cs="Calibri"/>
          <w:i/>
          <w:iCs/>
          <w:lang w:val="en-US"/>
        </w:rPr>
        <w:t>This approach is consistent with recent co-dependent pathology MBS items supported by MSAC</w:t>
      </w:r>
    </w:p>
    <w:p w14:paraId="014CADB9" w14:textId="4398092F" w:rsidR="0030393A" w:rsidRPr="002869EC" w:rsidRDefault="0030393A" w:rsidP="00C616C0">
      <w:pPr>
        <w:pStyle w:val="ListParagraph"/>
        <w:autoSpaceDE w:val="0"/>
        <w:autoSpaceDN w:val="0"/>
        <w:adjustRightInd w:val="0"/>
        <w:spacing w:before="120"/>
        <w:ind w:left="0"/>
        <w:rPr>
          <w:rFonts w:cs="Calibri"/>
          <w:i/>
          <w:iCs/>
        </w:rPr>
      </w:pPr>
      <w:r w:rsidRPr="002869EC">
        <w:rPr>
          <w:rFonts w:cs="Calibri"/>
          <w:i/>
          <w:iCs/>
          <w:lang w:val="en-US"/>
        </w:rPr>
        <w:t xml:space="preserve">PASC also noted for the item descriptor for item BBBB, that a ‘non-NGS method’ encompasses </w:t>
      </w:r>
      <w:proofErr w:type="spellStart"/>
      <w:r w:rsidRPr="002869EC">
        <w:rPr>
          <w:rFonts w:cs="Calibri"/>
          <w:i/>
          <w:iCs/>
          <w:lang w:val="en-US"/>
        </w:rPr>
        <w:t>dPCR</w:t>
      </w:r>
      <w:proofErr w:type="spellEnd"/>
      <w:r w:rsidRPr="002869EC">
        <w:rPr>
          <w:rFonts w:cs="Calibri"/>
          <w:i/>
          <w:iCs/>
          <w:lang w:val="en-US"/>
        </w:rPr>
        <w:t xml:space="preserve"> and future-proofs the item</w:t>
      </w:r>
      <w:r w:rsidR="008E1A0C">
        <w:rPr>
          <w:rFonts w:cs="Calibri"/>
          <w:i/>
          <w:iCs/>
          <w:lang w:val="en-US"/>
        </w:rPr>
        <w:t>.</w:t>
      </w:r>
    </w:p>
    <w:p w14:paraId="75B14F92" w14:textId="7227FA4A" w:rsidR="0030393A" w:rsidRPr="002869EC" w:rsidRDefault="0030393A" w:rsidP="00C616C0">
      <w:pPr>
        <w:autoSpaceDE w:val="0"/>
        <w:autoSpaceDN w:val="0"/>
        <w:adjustRightInd w:val="0"/>
        <w:rPr>
          <w:rFonts w:cs="Calibri"/>
          <w:i/>
          <w:iCs/>
        </w:rPr>
      </w:pPr>
      <w:r w:rsidRPr="002869EC">
        <w:rPr>
          <w:rFonts w:cs="Calibri"/>
          <w:i/>
          <w:lang w:val="en-US"/>
        </w:rPr>
        <w:t>PASC noted that MSAC previously considered testing every three months may be appropriate under application 1782</w:t>
      </w:r>
      <w:r w:rsidRPr="002869EC">
        <w:rPr>
          <w:rFonts w:cs="Calibri"/>
          <w:i/>
          <w:iCs/>
          <w:lang w:val="en-US"/>
        </w:rPr>
        <w:t xml:space="preserve"> (genetic testing for </w:t>
      </w:r>
      <w:r w:rsidRPr="00893D07">
        <w:rPr>
          <w:rFonts w:cs="Calibri"/>
          <w:lang w:val="en-US"/>
        </w:rPr>
        <w:t>ESR1</w:t>
      </w:r>
      <w:r w:rsidRPr="002869EC">
        <w:rPr>
          <w:rFonts w:cs="Calibri"/>
          <w:i/>
          <w:iCs/>
          <w:lang w:val="en-US"/>
        </w:rPr>
        <w:t xml:space="preserve"> variants to determine eligibility for PBS </w:t>
      </w:r>
      <w:proofErr w:type="spellStart"/>
      <w:r w:rsidRPr="002869EC">
        <w:rPr>
          <w:rFonts w:cs="Calibri"/>
          <w:i/>
          <w:iCs/>
          <w:lang w:val="en-US"/>
        </w:rPr>
        <w:t>subsidised</w:t>
      </w:r>
      <w:proofErr w:type="spellEnd"/>
      <w:r w:rsidRPr="002869EC">
        <w:rPr>
          <w:rFonts w:cs="Calibri"/>
          <w:i/>
          <w:iCs/>
          <w:lang w:val="en-US"/>
        </w:rPr>
        <w:t xml:space="preserve"> </w:t>
      </w:r>
      <w:proofErr w:type="spellStart"/>
      <w:r w:rsidRPr="002869EC">
        <w:rPr>
          <w:rFonts w:cs="Calibri"/>
          <w:i/>
          <w:iCs/>
          <w:lang w:val="en-US"/>
        </w:rPr>
        <w:t>elacestrant</w:t>
      </w:r>
      <w:proofErr w:type="spellEnd"/>
      <w:r w:rsidRPr="002869EC">
        <w:rPr>
          <w:rFonts w:cs="Calibri"/>
          <w:i/>
          <w:iCs/>
          <w:lang w:val="en-US"/>
        </w:rPr>
        <w:t>).</w:t>
      </w:r>
    </w:p>
    <w:p w14:paraId="44AFC414" w14:textId="60BC6874" w:rsidR="0030393A" w:rsidRPr="002869EC" w:rsidRDefault="0030393A" w:rsidP="00C616C0">
      <w:pPr>
        <w:jc w:val="both"/>
        <w:rPr>
          <w:rFonts w:cs="Calibri"/>
        </w:rPr>
      </w:pPr>
      <w:r w:rsidRPr="7C8842D8">
        <w:rPr>
          <w:rFonts w:cs="Calibri"/>
          <w:i/>
          <w:iCs/>
        </w:rPr>
        <w:t>Overall PASC recommended broader future</w:t>
      </w:r>
      <w:r w:rsidR="00E708D0" w:rsidRPr="7C8842D8">
        <w:rPr>
          <w:rFonts w:cs="Calibri"/>
          <w:i/>
          <w:iCs/>
        </w:rPr>
        <w:t>-</w:t>
      </w:r>
      <w:r w:rsidRPr="7C8842D8">
        <w:rPr>
          <w:rFonts w:cs="Calibri"/>
          <w:i/>
          <w:iCs/>
        </w:rPr>
        <w:t xml:space="preserve">proofed item descriptors for proposed MBS items AAAA and BBBB. PASC noted that the evidence for the available tests for both testing methodologies (NGS and </w:t>
      </w:r>
      <w:proofErr w:type="spellStart"/>
      <w:r w:rsidRPr="7C8842D8">
        <w:rPr>
          <w:rFonts w:cs="Calibri"/>
          <w:i/>
          <w:iCs/>
        </w:rPr>
        <w:t>dPCR</w:t>
      </w:r>
      <w:proofErr w:type="spellEnd"/>
      <w:r w:rsidRPr="7C8842D8">
        <w:rPr>
          <w:rFonts w:cs="Calibri"/>
          <w:i/>
          <w:iCs/>
        </w:rPr>
        <w:t>) is still to be presented later in the integrated codependent submission per the applicant, and would impact the items, item descriptors and fees.</w:t>
      </w:r>
    </w:p>
    <w:p w14:paraId="5346429A" w14:textId="39DEA2C9" w:rsidR="413D1119" w:rsidRDefault="413D1119" w:rsidP="77686FCD">
      <w:pPr>
        <w:jc w:val="both"/>
        <w:rPr>
          <w:rFonts w:asciiTheme="minorHAnsi" w:hAnsiTheme="minorHAnsi"/>
          <w:i/>
          <w:iCs/>
          <w:lang w:val="en-US"/>
        </w:rPr>
      </w:pPr>
      <w:r w:rsidRPr="77686FCD">
        <w:rPr>
          <w:rFonts w:cs="Calibri"/>
          <w:i/>
          <w:iCs/>
        </w:rPr>
        <w:t xml:space="preserve">Regarding fees, </w:t>
      </w:r>
      <w:r w:rsidRPr="77686FCD">
        <w:rPr>
          <w:rFonts w:asciiTheme="minorHAnsi" w:hAnsiTheme="minorHAnsi"/>
          <w:i/>
          <w:iCs/>
          <w:lang w:val="en-US"/>
        </w:rPr>
        <w:t xml:space="preserve">PASC noted that the applicant </w:t>
      </w:r>
      <w:r w:rsidR="4178B728" w:rsidRPr="77686FCD">
        <w:rPr>
          <w:rFonts w:asciiTheme="minorHAnsi" w:hAnsiTheme="minorHAnsi"/>
          <w:i/>
          <w:iCs/>
          <w:lang w:val="en-US"/>
        </w:rPr>
        <w:t xml:space="preserve">had </w:t>
      </w:r>
      <w:r w:rsidRPr="77686FCD">
        <w:rPr>
          <w:rFonts w:asciiTheme="minorHAnsi" w:hAnsiTheme="minorHAnsi"/>
          <w:i/>
          <w:iCs/>
          <w:lang w:val="en-US"/>
        </w:rPr>
        <w:t xml:space="preserve">proposed that the MBS item should be priced at $1,700 for both NGS and </w:t>
      </w:r>
      <w:proofErr w:type="spellStart"/>
      <w:r w:rsidRPr="77686FCD">
        <w:rPr>
          <w:rFonts w:asciiTheme="minorHAnsi" w:hAnsiTheme="minorHAnsi"/>
          <w:i/>
          <w:iCs/>
          <w:lang w:val="en-US"/>
        </w:rPr>
        <w:t>dPCR</w:t>
      </w:r>
      <w:proofErr w:type="spellEnd"/>
      <w:r w:rsidRPr="77686FCD">
        <w:rPr>
          <w:rFonts w:asciiTheme="minorHAnsi" w:hAnsiTheme="minorHAnsi"/>
          <w:i/>
          <w:iCs/>
          <w:lang w:val="en-US"/>
        </w:rPr>
        <w:t xml:space="preserve"> from feedback from </w:t>
      </w:r>
      <w:r w:rsidR="00AE0C2C">
        <w:rPr>
          <w:rFonts w:asciiTheme="minorHAnsi" w:hAnsiTheme="minorHAnsi"/>
          <w:i/>
          <w:iCs/>
          <w:lang w:val="en-US"/>
        </w:rPr>
        <w:t>REDACTED</w:t>
      </w:r>
      <w:r w:rsidRPr="77686FCD">
        <w:rPr>
          <w:rFonts w:asciiTheme="minorHAnsi" w:hAnsiTheme="minorHAnsi"/>
          <w:i/>
          <w:iCs/>
          <w:lang w:val="en-US"/>
        </w:rPr>
        <w:t xml:space="preserve"> and </w:t>
      </w:r>
      <w:r w:rsidR="00AE0C2C">
        <w:rPr>
          <w:rFonts w:asciiTheme="minorHAnsi" w:hAnsiTheme="minorHAnsi"/>
          <w:i/>
          <w:iCs/>
          <w:lang w:val="en-US"/>
        </w:rPr>
        <w:t>REDACTED</w:t>
      </w:r>
      <w:r w:rsidRPr="77686FCD">
        <w:rPr>
          <w:rFonts w:asciiTheme="minorHAnsi" w:hAnsiTheme="minorHAnsi"/>
          <w:i/>
          <w:iCs/>
          <w:lang w:val="en-US"/>
        </w:rPr>
        <w:t>. However</w:t>
      </w:r>
      <w:r w:rsidR="004342B2" w:rsidRPr="77686FCD">
        <w:rPr>
          <w:rFonts w:asciiTheme="minorHAnsi" w:hAnsiTheme="minorHAnsi"/>
          <w:i/>
          <w:iCs/>
          <w:lang w:val="en-US"/>
        </w:rPr>
        <w:t>,</w:t>
      </w:r>
      <w:r w:rsidRPr="77686FCD">
        <w:rPr>
          <w:rFonts w:asciiTheme="minorHAnsi" w:hAnsiTheme="minorHAnsi"/>
          <w:i/>
          <w:iCs/>
          <w:lang w:val="en-US"/>
        </w:rPr>
        <w:t xml:space="preserve"> PASC also noted the following similar tests in Australia:</w:t>
      </w:r>
    </w:p>
    <w:p w14:paraId="18FB672C" w14:textId="7AD5B6A1" w:rsidR="2D9140D7" w:rsidRDefault="2D9140D7" w:rsidP="7C8842D8">
      <w:pPr>
        <w:spacing w:after="160" w:line="22" w:lineRule="atLeast"/>
        <w:rPr>
          <w:rFonts w:cs="Calibri"/>
          <w:i/>
          <w:iCs/>
          <w:lang w:val="en-US"/>
        </w:rPr>
      </w:pPr>
      <w:r w:rsidRPr="7C8842D8">
        <w:rPr>
          <w:rFonts w:cs="Calibri"/>
          <w:i/>
          <w:iCs/>
          <w:lang w:val="en-US"/>
        </w:rPr>
        <w:t xml:space="preserve">For item AAAA: </w:t>
      </w:r>
    </w:p>
    <w:p w14:paraId="5F5846A7" w14:textId="77777777" w:rsidR="2D9140D7" w:rsidRDefault="2D9140D7" w:rsidP="7C8842D8">
      <w:pPr>
        <w:pStyle w:val="ListParagraph"/>
        <w:numPr>
          <w:ilvl w:val="0"/>
          <w:numId w:val="29"/>
        </w:numPr>
        <w:spacing w:after="160" w:line="259" w:lineRule="auto"/>
        <w:ind w:left="714" w:hanging="357"/>
        <w:rPr>
          <w:rFonts w:cs="Calibri"/>
          <w:i/>
          <w:iCs/>
        </w:rPr>
      </w:pPr>
      <w:proofErr w:type="spellStart"/>
      <w:r w:rsidRPr="7C8842D8">
        <w:rPr>
          <w:rFonts w:cs="Calibri"/>
          <w:i/>
          <w:iCs/>
          <w:lang w:val="en-US"/>
        </w:rPr>
        <w:t>LifeStrands</w:t>
      </w:r>
      <w:proofErr w:type="spellEnd"/>
      <w:r w:rsidRPr="7C8842D8">
        <w:rPr>
          <w:rFonts w:cs="Calibri"/>
          <w:i/>
          <w:iCs/>
          <w:lang w:val="en-US"/>
        </w:rPr>
        <w:t xml:space="preserve"> offers ctDNA </w:t>
      </w:r>
      <w:r w:rsidRPr="7C8842D8">
        <w:rPr>
          <w:rFonts w:cs="Calibri"/>
          <w:lang w:val="en-US"/>
        </w:rPr>
        <w:t>ESR1</w:t>
      </w:r>
      <w:r w:rsidRPr="7C8842D8">
        <w:rPr>
          <w:rFonts w:cs="Calibri"/>
          <w:i/>
          <w:iCs/>
          <w:lang w:val="en-US"/>
        </w:rPr>
        <w:t xml:space="preserve"> NGS (using a DNA panel of 34 genes) for $1200</w:t>
      </w:r>
    </w:p>
    <w:p w14:paraId="45549A16" w14:textId="12F72BDB" w:rsidR="2D9140D7" w:rsidRDefault="2D9140D7" w:rsidP="7C8842D8">
      <w:pPr>
        <w:pStyle w:val="ListParagraph"/>
        <w:numPr>
          <w:ilvl w:val="0"/>
          <w:numId w:val="29"/>
        </w:numPr>
        <w:spacing w:after="160" w:line="259" w:lineRule="auto"/>
        <w:ind w:left="714" w:hanging="357"/>
        <w:rPr>
          <w:rFonts w:cs="Calibri"/>
        </w:rPr>
      </w:pPr>
      <w:r w:rsidRPr="7C8842D8">
        <w:rPr>
          <w:rFonts w:cs="Calibri"/>
          <w:i/>
          <w:iCs/>
          <w:lang w:val="en-US"/>
        </w:rPr>
        <w:t xml:space="preserve">Australian Clinical Laboratories offers ctDNA tests for lung cancer, colorectal cancer and melanoma for testing 2-4 genes at $550. The Department noted that Australian Clinical Laboratories provides three different platforms for its ctDNA testing, namely NGS, Mass Array Agena Biosciences </w:t>
      </w:r>
      <w:proofErr w:type="spellStart"/>
      <w:r w:rsidRPr="7C8842D8">
        <w:rPr>
          <w:rFonts w:cs="Calibri"/>
          <w:i/>
          <w:iCs/>
          <w:lang w:val="en-US"/>
        </w:rPr>
        <w:t>ULTRASeek</w:t>
      </w:r>
      <w:proofErr w:type="spellEnd"/>
      <w:r w:rsidRPr="7C8842D8">
        <w:rPr>
          <w:rFonts w:cs="Calibri"/>
          <w:i/>
          <w:iCs/>
          <w:lang w:val="en-US"/>
        </w:rPr>
        <w:t xml:space="preserve"> and </w:t>
      </w:r>
      <w:proofErr w:type="spellStart"/>
      <w:r w:rsidRPr="7C8842D8">
        <w:rPr>
          <w:rFonts w:cs="Calibri"/>
          <w:i/>
          <w:iCs/>
          <w:lang w:val="en-US"/>
        </w:rPr>
        <w:t>dPCR</w:t>
      </w:r>
      <w:proofErr w:type="spellEnd"/>
      <w:r w:rsidRPr="7C8842D8">
        <w:rPr>
          <w:rFonts w:cs="Calibri"/>
          <w:i/>
          <w:iCs/>
          <w:lang w:val="en-US"/>
        </w:rPr>
        <w:t>.</w:t>
      </w:r>
    </w:p>
    <w:p w14:paraId="5510923E" w14:textId="77777777" w:rsidR="2D9140D7" w:rsidRDefault="2D9140D7" w:rsidP="7C8842D8">
      <w:pPr>
        <w:spacing w:after="160" w:line="259" w:lineRule="auto"/>
        <w:rPr>
          <w:rFonts w:cs="Calibri"/>
          <w:i/>
          <w:iCs/>
        </w:rPr>
      </w:pPr>
      <w:r w:rsidRPr="7C8842D8">
        <w:rPr>
          <w:rFonts w:cs="Calibri"/>
          <w:i/>
          <w:iCs/>
          <w:lang w:val="en-US"/>
        </w:rPr>
        <w:t>For item BBBB, PASC noted the following similar tests available in Australia:</w:t>
      </w:r>
    </w:p>
    <w:p w14:paraId="0E5929C9" w14:textId="77777777" w:rsidR="2D9140D7" w:rsidRPr="007A106D" w:rsidRDefault="2D9140D7" w:rsidP="7C8842D8">
      <w:pPr>
        <w:pStyle w:val="ListParagraph"/>
        <w:numPr>
          <w:ilvl w:val="0"/>
          <w:numId w:val="29"/>
        </w:numPr>
        <w:spacing w:after="160" w:line="259" w:lineRule="auto"/>
        <w:ind w:left="714" w:hanging="357"/>
        <w:contextualSpacing w:val="0"/>
        <w:rPr>
          <w:rFonts w:cs="Calibri"/>
          <w:i/>
        </w:rPr>
      </w:pPr>
      <w:proofErr w:type="spellStart"/>
      <w:r w:rsidRPr="7C8842D8">
        <w:rPr>
          <w:rFonts w:cs="Calibri"/>
          <w:i/>
          <w:iCs/>
          <w:lang w:val="en-US"/>
        </w:rPr>
        <w:t>PathWest</w:t>
      </w:r>
      <w:proofErr w:type="spellEnd"/>
      <w:r w:rsidRPr="7C8842D8">
        <w:rPr>
          <w:rFonts w:cs="Calibri"/>
          <w:i/>
          <w:iCs/>
          <w:lang w:val="en-US"/>
        </w:rPr>
        <w:t xml:space="preserve"> of Western Australia at QE II Medical Centre offers a </w:t>
      </w:r>
      <w:proofErr w:type="spellStart"/>
      <w:r w:rsidRPr="7C8842D8">
        <w:rPr>
          <w:rFonts w:cs="Calibri"/>
          <w:i/>
          <w:iCs/>
          <w:lang w:val="en-US"/>
        </w:rPr>
        <w:t>dPCR</w:t>
      </w:r>
      <w:proofErr w:type="spellEnd"/>
      <w:r w:rsidRPr="7C8842D8">
        <w:rPr>
          <w:rFonts w:cs="Calibri"/>
          <w:i/>
          <w:iCs/>
          <w:lang w:val="en-US"/>
        </w:rPr>
        <w:t xml:space="preserve"> ctDNA test for specific variants, $362.59</w:t>
      </w:r>
    </w:p>
    <w:p w14:paraId="4EEBE613" w14:textId="22EA29DE" w:rsidR="005762B2" w:rsidRPr="00AB6DB5" w:rsidRDefault="005762B2" w:rsidP="38005FCC">
      <w:pPr>
        <w:spacing w:after="160" w:line="259" w:lineRule="auto"/>
        <w:rPr>
          <w:rFonts w:cs="Calibri"/>
          <w:i/>
          <w:iCs/>
        </w:rPr>
      </w:pPr>
      <w:r w:rsidRPr="38005FCC">
        <w:rPr>
          <w:rFonts w:cs="Calibri"/>
          <w:i/>
          <w:iCs/>
        </w:rPr>
        <w:t>PASC considered that</w:t>
      </w:r>
      <w:r w:rsidR="00080521" w:rsidRPr="38005FCC">
        <w:rPr>
          <w:rFonts w:cs="Calibri"/>
          <w:i/>
          <w:iCs/>
        </w:rPr>
        <w:t xml:space="preserve"> ultimately</w:t>
      </w:r>
      <w:r w:rsidRPr="38005FCC">
        <w:rPr>
          <w:rFonts w:cs="Calibri"/>
          <w:i/>
          <w:iCs/>
        </w:rPr>
        <w:t xml:space="preserve"> </w:t>
      </w:r>
      <w:r w:rsidR="00080521" w:rsidRPr="38005FCC">
        <w:rPr>
          <w:rFonts w:cs="Calibri"/>
          <w:i/>
          <w:iCs/>
        </w:rPr>
        <w:t xml:space="preserve">the </w:t>
      </w:r>
      <w:r w:rsidR="00CD58CC" w:rsidRPr="38005FCC">
        <w:rPr>
          <w:rFonts w:cs="Calibri"/>
          <w:i/>
          <w:iCs/>
        </w:rPr>
        <w:t xml:space="preserve">testing </w:t>
      </w:r>
      <w:r w:rsidR="00080521" w:rsidRPr="38005FCC">
        <w:rPr>
          <w:rFonts w:cs="Calibri"/>
          <w:i/>
          <w:iCs/>
        </w:rPr>
        <w:t xml:space="preserve">fees should be set at levels </w:t>
      </w:r>
      <w:r w:rsidR="00C23F95" w:rsidRPr="38005FCC">
        <w:rPr>
          <w:rFonts w:cs="Calibri"/>
          <w:i/>
          <w:iCs/>
        </w:rPr>
        <w:t>such that</w:t>
      </w:r>
      <w:r w:rsidR="00080521" w:rsidRPr="38005FCC">
        <w:rPr>
          <w:rFonts w:cs="Calibri"/>
          <w:i/>
          <w:iCs/>
        </w:rPr>
        <w:t xml:space="preserve"> the </w:t>
      </w:r>
      <w:r w:rsidR="00C23F95" w:rsidRPr="38005FCC">
        <w:rPr>
          <w:rFonts w:cs="Calibri"/>
          <w:i/>
          <w:iCs/>
        </w:rPr>
        <w:t>combination of testing and treatment</w:t>
      </w:r>
      <w:r w:rsidR="00072885" w:rsidRPr="38005FCC">
        <w:rPr>
          <w:rFonts w:cs="Calibri"/>
          <w:i/>
          <w:iCs/>
        </w:rPr>
        <w:t xml:space="preserve"> would still be cost-effective</w:t>
      </w:r>
      <w:r w:rsidR="00CD58CC" w:rsidRPr="38005FCC">
        <w:rPr>
          <w:rFonts w:cs="Calibri"/>
          <w:i/>
          <w:iCs/>
        </w:rPr>
        <w:t xml:space="preserve"> </w:t>
      </w:r>
      <w:proofErr w:type="gramStart"/>
      <w:r w:rsidR="00C761B4" w:rsidRPr="38005FCC">
        <w:rPr>
          <w:rFonts w:cs="Calibri"/>
          <w:i/>
          <w:iCs/>
        </w:rPr>
        <w:t>and</w:t>
      </w:r>
      <w:r w:rsidR="009F420C" w:rsidRPr="38005FCC">
        <w:rPr>
          <w:rFonts w:cs="Calibri"/>
          <w:i/>
          <w:iCs/>
        </w:rPr>
        <w:t xml:space="preserve"> also</w:t>
      </w:r>
      <w:proofErr w:type="gramEnd"/>
      <w:r w:rsidR="00C761B4" w:rsidRPr="38005FCC">
        <w:rPr>
          <w:rFonts w:cs="Calibri"/>
          <w:i/>
          <w:iCs/>
        </w:rPr>
        <w:t xml:space="preserve"> be </w:t>
      </w:r>
      <w:r w:rsidR="0020249F" w:rsidRPr="38005FCC">
        <w:rPr>
          <w:rFonts w:cs="Calibri"/>
          <w:i/>
          <w:iCs/>
        </w:rPr>
        <w:t>support</w:t>
      </w:r>
      <w:r w:rsidR="00FB2554" w:rsidRPr="38005FCC">
        <w:rPr>
          <w:rFonts w:cs="Calibri"/>
          <w:i/>
          <w:iCs/>
        </w:rPr>
        <w:t xml:space="preserve">ed </w:t>
      </w:r>
      <w:r w:rsidR="00AA4FB3" w:rsidRPr="38005FCC">
        <w:rPr>
          <w:rFonts w:cs="Calibri"/>
          <w:i/>
          <w:iCs/>
        </w:rPr>
        <w:t>using</w:t>
      </w:r>
      <w:r w:rsidR="0068048F" w:rsidRPr="38005FCC">
        <w:rPr>
          <w:rFonts w:cs="Calibri"/>
          <w:i/>
          <w:iCs/>
        </w:rPr>
        <w:t xml:space="preserve"> </w:t>
      </w:r>
      <w:r w:rsidR="00FF7143" w:rsidRPr="38005FCC">
        <w:rPr>
          <w:rFonts w:cs="Calibri"/>
          <w:i/>
          <w:iCs/>
        </w:rPr>
        <w:t xml:space="preserve">real world </w:t>
      </w:r>
      <w:r w:rsidR="00C5659B" w:rsidRPr="38005FCC">
        <w:rPr>
          <w:rFonts w:cs="Calibri"/>
          <w:i/>
          <w:iCs/>
        </w:rPr>
        <w:t>examples</w:t>
      </w:r>
      <w:r w:rsidR="00810BAC" w:rsidRPr="38005FCC">
        <w:rPr>
          <w:rFonts w:cs="Calibri"/>
          <w:i/>
          <w:iCs/>
        </w:rPr>
        <w:t xml:space="preserve"> </w:t>
      </w:r>
      <w:r w:rsidR="00977710" w:rsidRPr="38005FCC">
        <w:rPr>
          <w:rFonts w:cs="Calibri"/>
          <w:i/>
          <w:iCs/>
        </w:rPr>
        <w:t xml:space="preserve">that </w:t>
      </w:r>
      <w:r w:rsidR="00FA0510" w:rsidRPr="38005FCC">
        <w:rPr>
          <w:rFonts w:cs="Calibri"/>
          <w:i/>
          <w:iCs/>
        </w:rPr>
        <w:t xml:space="preserve">accurately </w:t>
      </w:r>
      <w:r w:rsidR="00977710" w:rsidRPr="38005FCC">
        <w:rPr>
          <w:rFonts w:cs="Calibri"/>
          <w:i/>
          <w:iCs/>
        </w:rPr>
        <w:t>reflect</w:t>
      </w:r>
      <w:r w:rsidR="0DB4D1DE" w:rsidRPr="38005FCC">
        <w:rPr>
          <w:rFonts w:cs="Calibri"/>
          <w:i/>
          <w:iCs/>
        </w:rPr>
        <w:t xml:space="preserve"> the</w:t>
      </w:r>
      <w:r w:rsidR="00994E5B" w:rsidRPr="38005FCC">
        <w:rPr>
          <w:rFonts w:cs="Calibri"/>
          <w:i/>
          <w:iCs/>
        </w:rPr>
        <w:t xml:space="preserve"> </w:t>
      </w:r>
      <w:r w:rsidR="002122D7" w:rsidRPr="38005FCC">
        <w:rPr>
          <w:rFonts w:cs="Calibri"/>
          <w:i/>
          <w:iCs/>
        </w:rPr>
        <w:t xml:space="preserve">rapidly </w:t>
      </w:r>
      <w:r w:rsidR="004A74DA" w:rsidRPr="38005FCC">
        <w:rPr>
          <w:rFonts w:cs="Calibri"/>
          <w:i/>
          <w:iCs/>
        </w:rPr>
        <w:t xml:space="preserve">developing </w:t>
      </w:r>
      <w:r w:rsidR="00FA0510" w:rsidRPr="38005FCC">
        <w:rPr>
          <w:rFonts w:cs="Calibri"/>
          <w:i/>
          <w:iCs/>
        </w:rPr>
        <w:t>capabilities</w:t>
      </w:r>
      <w:r w:rsidR="002122D7" w:rsidRPr="38005FCC">
        <w:rPr>
          <w:rFonts w:cs="Calibri"/>
          <w:i/>
          <w:iCs/>
        </w:rPr>
        <w:t xml:space="preserve"> and cost-efficiencies </w:t>
      </w:r>
      <w:r w:rsidR="00156C91" w:rsidRPr="38005FCC">
        <w:rPr>
          <w:rFonts w:cs="Calibri"/>
          <w:i/>
          <w:iCs/>
        </w:rPr>
        <w:t>of</w:t>
      </w:r>
      <w:r w:rsidR="009A00F5" w:rsidRPr="38005FCC">
        <w:rPr>
          <w:rFonts w:cs="Calibri"/>
          <w:i/>
          <w:iCs/>
        </w:rPr>
        <w:t xml:space="preserve"> genetic testing </w:t>
      </w:r>
      <w:r w:rsidR="00C91D3C" w:rsidRPr="38005FCC">
        <w:rPr>
          <w:rFonts w:cs="Calibri"/>
          <w:i/>
          <w:iCs/>
        </w:rPr>
        <w:t xml:space="preserve">providers </w:t>
      </w:r>
      <w:r w:rsidR="00002BD4" w:rsidRPr="38005FCC">
        <w:rPr>
          <w:rFonts w:cs="Calibri"/>
          <w:i/>
          <w:iCs/>
        </w:rPr>
        <w:t>in</w:t>
      </w:r>
      <w:r w:rsidR="005F79CE" w:rsidRPr="38005FCC">
        <w:rPr>
          <w:rFonts w:cs="Calibri"/>
          <w:i/>
          <w:iCs/>
        </w:rPr>
        <w:t xml:space="preserve"> </w:t>
      </w:r>
      <w:r w:rsidR="00C06940" w:rsidRPr="38005FCC">
        <w:rPr>
          <w:rFonts w:cs="Calibri"/>
          <w:i/>
          <w:iCs/>
        </w:rPr>
        <w:t>Australia</w:t>
      </w:r>
      <w:r w:rsidR="00002BD4" w:rsidRPr="38005FCC">
        <w:rPr>
          <w:rFonts w:cs="Calibri"/>
          <w:i/>
          <w:iCs/>
        </w:rPr>
        <w:t>.</w:t>
      </w:r>
      <w:r w:rsidR="006C13BC" w:rsidRPr="38005FCC">
        <w:rPr>
          <w:rFonts w:cs="Calibri"/>
          <w:i/>
          <w:iCs/>
        </w:rPr>
        <w:t xml:space="preserve"> </w:t>
      </w:r>
    </w:p>
    <w:p w14:paraId="7461D690" w14:textId="77777777" w:rsidR="00F84D32" w:rsidRDefault="00F84D32" w:rsidP="002869EC">
      <w:pPr>
        <w:keepNext/>
        <w:keepLines/>
      </w:pPr>
      <w:proofErr w:type="spellStart"/>
      <w:r>
        <w:t>Camizestrant</w:t>
      </w:r>
      <w:proofErr w:type="spellEnd"/>
      <w:r w:rsidR="00FE2CE2">
        <w:t xml:space="preserve"> is currently undergoing TGA evaluation</w:t>
      </w:r>
      <w:r>
        <w:t xml:space="preserve"> for the proposed indication:</w:t>
      </w:r>
    </w:p>
    <w:p w14:paraId="5B8C4ACE" w14:textId="14F40780" w:rsidR="00514A54" w:rsidRDefault="00F84D32" w:rsidP="002869EC">
      <w:pPr>
        <w:keepNext/>
        <w:keepLines/>
        <w:contextualSpacing/>
        <w:rPr>
          <w:i/>
          <w:iCs/>
          <w:u w:val="single"/>
        </w:rPr>
      </w:pPr>
      <w:r w:rsidRPr="00415E3E">
        <w:rPr>
          <w:i/>
          <w:u w:val="single"/>
        </w:rPr>
        <w:t>Advanced breast cancer upon emergence of ESR1 mutation during first-line endocrine-based</w:t>
      </w:r>
      <w:r w:rsidR="009F08B1">
        <w:rPr>
          <w:i/>
          <w:iCs/>
          <w:u w:val="single"/>
        </w:rPr>
        <w:t xml:space="preserve"> </w:t>
      </w:r>
    </w:p>
    <w:p w14:paraId="4E4C4AEF" w14:textId="463E3537" w:rsidR="00F84D32" w:rsidRPr="0071177D" w:rsidRDefault="00F84D32" w:rsidP="002869EC">
      <w:pPr>
        <w:keepNext/>
        <w:keepLines/>
      </w:pPr>
      <w:r w:rsidRPr="00415E3E">
        <w:rPr>
          <w:i/>
          <w:u w:val="single"/>
        </w:rPr>
        <w:t>therapy</w:t>
      </w:r>
    </w:p>
    <w:p w14:paraId="5FE38F36" w14:textId="77777777" w:rsidR="00F84D32" w:rsidRPr="00415E3E" w:rsidRDefault="00F84D32" w:rsidP="002869EC">
      <w:pPr>
        <w:keepNext/>
        <w:keepLines/>
        <w:contextualSpacing/>
        <w:rPr>
          <w:i/>
        </w:rPr>
      </w:pPr>
      <w:proofErr w:type="spellStart"/>
      <w:r w:rsidRPr="00415E3E">
        <w:rPr>
          <w:i/>
        </w:rPr>
        <w:t>Camizestrant</w:t>
      </w:r>
      <w:proofErr w:type="spellEnd"/>
      <w:r w:rsidRPr="00415E3E">
        <w:rPr>
          <w:i/>
        </w:rPr>
        <w:t xml:space="preserve"> in combination with a CDK4/6 inhibitor is indicated for the treatment of adult</w:t>
      </w:r>
    </w:p>
    <w:p w14:paraId="37F9E309" w14:textId="77777777" w:rsidR="00F84D32" w:rsidRPr="00415E3E" w:rsidRDefault="00F84D32" w:rsidP="002869EC">
      <w:pPr>
        <w:keepNext/>
        <w:keepLines/>
        <w:contextualSpacing/>
        <w:rPr>
          <w:i/>
        </w:rPr>
      </w:pPr>
      <w:r w:rsidRPr="00415E3E">
        <w:rPr>
          <w:i/>
        </w:rPr>
        <w:t>patients with hormone receptor (HR)-positive, human epidermal growth factor receptor 2</w:t>
      </w:r>
    </w:p>
    <w:p w14:paraId="088790A3" w14:textId="77777777" w:rsidR="00F84D32" w:rsidRPr="00415E3E" w:rsidRDefault="00F84D32" w:rsidP="002869EC">
      <w:pPr>
        <w:keepNext/>
        <w:keepLines/>
        <w:contextualSpacing/>
        <w:rPr>
          <w:i/>
        </w:rPr>
      </w:pPr>
      <w:r w:rsidRPr="00415E3E">
        <w:rPr>
          <w:i/>
        </w:rPr>
        <w:t>(HER2)-negative, locally advanced or metastatic breast cancer upon emergence of ESR1</w:t>
      </w:r>
    </w:p>
    <w:p w14:paraId="76B5903A" w14:textId="5AC8C25A" w:rsidR="0016287A" w:rsidRPr="0030393A" w:rsidRDefault="00F84D32" w:rsidP="002869EC">
      <w:pPr>
        <w:contextualSpacing/>
        <w:rPr>
          <w:i/>
        </w:rPr>
      </w:pPr>
      <w:r w:rsidRPr="00415E3E">
        <w:rPr>
          <w:i/>
        </w:rPr>
        <w:t>mutation during first-line endocrine-based therapy.</w:t>
      </w:r>
    </w:p>
    <w:p w14:paraId="62338695" w14:textId="775A0FF4" w:rsidR="00D37A3F" w:rsidRPr="00D37A3F" w:rsidRDefault="003F0A39" w:rsidP="00605D1E">
      <w:pPr>
        <w:pStyle w:val="Heading2"/>
      </w:pPr>
      <w:r>
        <w:t>Summary of public consultation</w:t>
      </w:r>
      <w:r w:rsidRPr="00D37A3F">
        <w:t xml:space="preserve"> </w:t>
      </w:r>
      <w:r w:rsidR="00E470B0">
        <w:t>input</w:t>
      </w:r>
    </w:p>
    <w:p w14:paraId="15C61182" w14:textId="77777777" w:rsidR="005B063A" w:rsidRPr="00CE561B" w:rsidRDefault="005B063A">
      <w:pPr>
        <w:spacing w:after="120"/>
      </w:pPr>
      <w:r w:rsidRPr="00E95336">
        <w:rPr>
          <w:i/>
          <w:iCs/>
        </w:rPr>
        <w:t>PASC noted and welcomed consultation input from</w:t>
      </w:r>
      <w:r w:rsidRPr="00D7667B">
        <w:t xml:space="preserve"> </w:t>
      </w:r>
      <w:r w:rsidRPr="00CE561B">
        <w:rPr>
          <w:i/>
          <w:iCs/>
        </w:rPr>
        <w:t>3 organisations and no individual input was received. The 3 organisations that submitted input were</w:t>
      </w:r>
      <w:r w:rsidRPr="00CE561B">
        <w:t xml:space="preserve">: </w:t>
      </w:r>
    </w:p>
    <w:p w14:paraId="6A9A60CC" w14:textId="77777777" w:rsidR="005B063A" w:rsidRPr="00CE561B" w:rsidRDefault="005B063A" w:rsidP="009E61DE">
      <w:pPr>
        <w:numPr>
          <w:ilvl w:val="0"/>
          <w:numId w:val="33"/>
        </w:numPr>
        <w:spacing w:after="160" w:line="259" w:lineRule="auto"/>
        <w:ind w:left="714" w:hanging="357"/>
        <w:contextualSpacing/>
      </w:pPr>
      <w:r w:rsidRPr="00CE561B">
        <w:t>Breast Cancer Network Australia (BCNA)</w:t>
      </w:r>
    </w:p>
    <w:p w14:paraId="3F805145" w14:textId="77777777" w:rsidR="005B063A" w:rsidRDefault="005B063A" w:rsidP="009E61DE">
      <w:pPr>
        <w:numPr>
          <w:ilvl w:val="0"/>
          <w:numId w:val="33"/>
        </w:numPr>
        <w:spacing w:after="160" w:line="259" w:lineRule="auto"/>
        <w:ind w:left="714" w:hanging="357"/>
        <w:contextualSpacing/>
      </w:pPr>
      <w:r w:rsidRPr="00CE561B">
        <w:t>Public Pathology Australia</w:t>
      </w:r>
    </w:p>
    <w:p w14:paraId="38BA91C5" w14:textId="77777777" w:rsidR="005B063A" w:rsidRPr="00CE561B" w:rsidRDefault="005B063A" w:rsidP="009E61DE">
      <w:pPr>
        <w:numPr>
          <w:ilvl w:val="0"/>
          <w:numId w:val="33"/>
        </w:numPr>
        <w:spacing w:after="160" w:line="259" w:lineRule="auto"/>
      </w:pPr>
      <w:r w:rsidRPr="00CE561B">
        <w:t>The Royal College of Pathologists of Australasia Quality Assurance Programs (RCPAQAP)</w:t>
      </w:r>
      <w:r w:rsidRPr="00CE561B">
        <w:rPr>
          <w:i/>
          <w:iCs/>
        </w:rPr>
        <w:t xml:space="preserve"> </w:t>
      </w:r>
    </w:p>
    <w:p w14:paraId="6876F3E7" w14:textId="77777777" w:rsidR="005B063A" w:rsidRDefault="005B063A">
      <w:pPr>
        <w:rPr>
          <w:color w:val="5B9BD5" w:themeColor="accent1"/>
        </w:rPr>
      </w:pPr>
      <w:r>
        <w:t xml:space="preserve">Consultation input was supportive of public funding for </w:t>
      </w:r>
      <w:r>
        <w:rPr>
          <w:lang w:val="en-US"/>
        </w:rPr>
        <w:t>g</w:t>
      </w:r>
      <w:r w:rsidRPr="001B5295">
        <w:rPr>
          <w:lang w:val="en-US"/>
        </w:rPr>
        <w:t xml:space="preserve">enetic testing to detect </w:t>
      </w:r>
      <w:r w:rsidRPr="00785A65">
        <w:rPr>
          <w:i/>
          <w:iCs/>
          <w:lang w:val="en-US"/>
        </w:rPr>
        <w:t>ESR1</w:t>
      </w:r>
      <w:r w:rsidRPr="001B5295">
        <w:rPr>
          <w:lang w:val="en-US"/>
        </w:rPr>
        <w:t xml:space="preserve"> variants in patients with </w:t>
      </w:r>
      <w:r w:rsidRPr="00762D56">
        <w:t>HR+/HER2-</w:t>
      </w:r>
      <w:r>
        <w:t xml:space="preserve"> </w:t>
      </w:r>
      <w:r w:rsidRPr="001B5295">
        <w:rPr>
          <w:lang w:val="en-US"/>
        </w:rPr>
        <w:t>locally advanced or metastatic breast cancer to determine eligibility for treatment with PBS-</w:t>
      </w:r>
      <w:proofErr w:type="spellStart"/>
      <w:r w:rsidRPr="001B5295">
        <w:rPr>
          <w:lang w:val="en-US"/>
        </w:rPr>
        <w:t>subsidised</w:t>
      </w:r>
      <w:proofErr w:type="spellEnd"/>
      <w:r w:rsidRPr="001B5295">
        <w:rPr>
          <w:lang w:val="en-US"/>
        </w:rPr>
        <w:t xml:space="preserve"> </w:t>
      </w:r>
      <w:proofErr w:type="spellStart"/>
      <w:r w:rsidRPr="001B5295">
        <w:rPr>
          <w:lang w:val="en-US"/>
        </w:rPr>
        <w:t>camizestrant</w:t>
      </w:r>
      <w:proofErr w:type="spellEnd"/>
      <w:r>
        <w:rPr>
          <w:lang w:val="en-US"/>
        </w:rPr>
        <w:t xml:space="preserve">. </w:t>
      </w:r>
      <w:r>
        <w:t xml:space="preserve"> </w:t>
      </w:r>
    </w:p>
    <w:p w14:paraId="3677CDBE" w14:textId="77777777" w:rsidR="005B063A" w:rsidRDefault="005B063A">
      <w:pPr>
        <w:rPr>
          <w:b/>
          <w:bCs/>
        </w:rPr>
      </w:pPr>
      <w:r w:rsidRPr="00D811C1">
        <w:rPr>
          <w:b/>
          <w:bCs/>
        </w:rPr>
        <w:t xml:space="preserve">Consumer </w:t>
      </w:r>
      <w:r>
        <w:rPr>
          <w:b/>
          <w:bCs/>
        </w:rPr>
        <w:t>Experience</w:t>
      </w:r>
    </w:p>
    <w:p w14:paraId="2D1CD049" w14:textId="77777777" w:rsidR="005B063A" w:rsidRDefault="005B063A">
      <w:r>
        <w:t>BCNA stated that m</w:t>
      </w:r>
      <w:r w:rsidRPr="00947A8D">
        <w:t>etastatic breast cancer has profound and ongoing impacts on individuals, families and carers.</w:t>
      </w:r>
      <w:r>
        <w:t xml:space="preserve"> Consumers living with metastatic breast cancer frequently experience physical impacts, emotional distress, disruption to employment and financial stability, and the burden of navigating complex treatment decisions. </w:t>
      </w:r>
      <w:r w:rsidRPr="00417DEA">
        <w:t xml:space="preserve">BCNA </w:t>
      </w:r>
      <w:r>
        <w:t xml:space="preserve">also stated that consumers consistently tell them </w:t>
      </w:r>
      <w:r w:rsidRPr="00417DEA">
        <w:t>that maintaining time on effective treatment and delaying disease progression is critical to preserving quality of life and independence.</w:t>
      </w:r>
    </w:p>
    <w:p w14:paraId="456F4754" w14:textId="77777777" w:rsidR="005B063A" w:rsidRDefault="005B063A" w:rsidP="009E61DE">
      <w:pPr>
        <w:keepNext/>
        <w:keepLines/>
        <w:rPr>
          <w:b/>
          <w:bCs/>
        </w:rPr>
      </w:pPr>
      <w:r>
        <w:rPr>
          <w:b/>
          <w:bCs/>
        </w:rPr>
        <w:t>Benefits and Disadvantages</w:t>
      </w:r>
    </w:p>
    <w:p w14:paraId="59102DF1" w14:textId="77777777" w:rsidR="005B063A" w:rsidRPr="00AF6B76" w:rsidRDefault="005B063A" w:rsidP="009E61DE">
      <w:pPr>
        <w:keepNext/>
        <w:keepLines/>
        <w:rPr>
          <w:lang w:val="en-US"/>
        </w:rPr>
      </w:pPr>
      <w:r>
        <w:t xml:space="preserve">The main benefits of public funding reported in the consultation input included </w:t>
      </w:r>
      <w:r w:rsidRPr="00AF6B76">
        <w:rPr>
          <w:lang w:val="en-US"/>
        </w:rPr>
        <w:t xml:space="preserve">improved access to </w:t>
      </w:r>
      <w:r w:rsidRPr="00785A65">
        <w:rPr>
          <w:i/>
          <w:iCs/>
          <w:lang w:val="en-US"/>
        </w:rPr>
        <w:t>ESR1</w:t>
      </w:r>
      <w:r w:rsidRPr="00AF6B76">
        <w:rPr>
          <w:lang w:val="en-US"/>
        </w:rPr>
        <w:t xml:space="preserve"> </w:t>
      </w:r>
      <w:r>
        <w:rPr>
          <w:lang w:val="en-US"/>
        </w:rPr>
        <w:t>variant</w:t>
      </w:r>
      <w:r w:rsidRPr="00AF6B76">
        <w:rPr>
          <w:lang w:val="en-US"/>
        </w:rPr>
        <w:t xml:space="preserve"> testing and the potential for earlier identification of treatment resistance. </w:t>
      </w:r>
      <w:r>
        <w:rPr>
          <w:lang w:val="en-US"/>
        </w:rPr>
        <w:t xml:space="preserve">BCNA stated that benefits also included less invasive </w:t>
      </w:r>
      <w:r w:rsidRPr="00AF6B76">
        <w:rPr>
          <w:lang w:val="en-US"/>
        </w:rPr>
        <w:t>blood-based ctDNA</w:t>
      </w:r>
      <w:r>
        <w:rPr>
          <w:lang w:val="en-US"/>
        </w:rPr>
        <w:t xml:space="preserve"> testing compared to tissue biopsy, and that </w:t>
      </w:r>
      <w:proofErr w:type="spellStart"/>
      <w:r>
        <w:rPr>
          <w:lang w:val="en-US"/>
        </w:rPr>
        <w:t>camizestrant</w:t>
      </w:r>
      <w:proofErr w:type="spellEnd"/>
      <w:r>
        <w:rPr>
          <w:lang w:val="en-US"/>
        </w:rPr>
        <w:t xml:space="preserve"> could be administered orally rather than intravenously</w:t>
      </w:r>
      <w:r w:rsidRPr="00AF6B76">
        <w:rPr>
          <w:lang w:val="en-US"/>
        </w:rPr>
        <w:t>. Public funding was also considered important to reduce out-of-pocket costs and support equitable access.</w:t>
      </w:r>
    </w:p>
    <w:p w14:paraId="5CBF5AE1" w14:textId="77777777" w:rsidR="005B063A" w:rsidRDefault="005B063A">
      <w:r>
        <w:t>There were no disadvantages of public funding reported in the consultation input.</w:t>
      </w:r>
    </w:p>
    <w:p w14:paraId="340E4BE5" w14:textId="77777777" w:rsidR="005B063A" w:rsidRDefault="005B063A">
      <w:pPr>
        <w:rPr>
          <w:b/>
          <w:bCs/>
        </w:rPr>
      </w:pPr>
      <w:r>
        <w:rPr>
          <w:b/>
          <w:bCs/>
        </w:rPr>
        <w:t>Population, Comparator (current management) and Delivery</w:t>
      </w:r>
    </w:p>
    <w:p w14:paraId="23826816" w14:textId="77777777" w:rsidR="005B063A" w:rsidRDefault="005B063A">
      <w:r>
        <w:t xml:space="preserve">The consultation input agreed with the proposed population, with BCNA stating that the population </w:t>
      </w:r>
      <w:r w:rsidRPr="00010012">
        <w:t xml:space="preserve">appropriately reflects those most likely to benefit from earlier identification of </w:t>
      </w:r>
      <w:r w:rsidRPr="00010012">
        <w:rPr>
          <w:i/>
          <w:iCs/>
        </w:rPr>
        <w:t>ESR1</w:t>
      </w:r>
      <w:r w:rsidRPr="00010012">
        <w:t xml:space="preserve"> </w:t>
      </w:r>
      <w:r>
        <w:t>variant</w:t>
      </w:r>
      <w:r w:rsidRPr="00010012">
        <w:t xml:space="preserve">s. </w:t>
      </w:r>
    </w:p>
    <w:p w14:paraId="5CDFC9F0" w14:textId="77777777" w:rsidR="005B063A" w:rsidRDefault="005B063A">
      <w:r>
        <w:t xml:space="preserve">The consultation input agreed with the proposed comparator of no </w:t>
      </w:r>
      <w:r w:rsidRPr="00806628">
        <w:rPr>
          <w:i/>
          <w:iCs/>
        </w:rPr>
        <w:t>ESR1</w:t>
      </w:r>
      <w:r>
        <w:t xml:space="preserve"> testing, noting testing is not currently MBS funded for this purpose.</w:t>
      </w:r>
    </w:p>
    <w:p w14:paraId="1052F400" w14:textId="77777777" w:rsidR="005B063A" w:rsidRDefault="005B063A">
      <w:pPr>
        <w:rPr>
          <w:b/>
          <w:bCs/>
        </w:rPr>
      </w:pPr>
      <w:r w:rsidRPr="00587B88">
        <w:rPr>
          <w:b/>
          <w:bCs/>
        </w:rPr>
        <w:t>MBS Item Descriptor and Fee</w:t>
      </w:r>
    </w:p>
    <w:p w14:paraId="5967687C" w14:textId="77777777" w:rsidR="005B063A" w:rsidRDefault="005B063A">
      <w:r>
        <w:t>The consultation input largely agreed with the proposed service descriptor. Public Pathology Australia recommended the use of digital PCR (</w:t>
      </w:r>
      <w:proofErr w:type="spellStart"/>
      <w:r>
        <w:t>dPCR</w:t>
      </w:r>
      <w:proofErr w:type="spellEnd"/>
      <w:r>
        <w:t>) rather than specifying droplet digital PCR (</w:t>
      </w:r>
      <w:proofErr w:type="spellStart"/>
      <w:r>
        <w:t>ddPCR</w:t>
      </w:r>
      <w:proofErr w:type="spellEnd"/>
      <w:r>
        <w:t xml:space="preserve">) testing. BCNA supported a treatment agnostic testing item for </w:t>
      </w:r>
      <w:r>
        <w:rPr>
          <w:i/>
          <w:iCs/>
        </w:rPr>
        <w:t>ESR1</w:t>
      </w:r>
      <w:r>
        <w:t xml:space="preserve"> variant testing for access to a relevant PBS-funded treatment, rather than specifying </w:t>
      </w:r>
      <w:proofErr w:type="spellStart"/>
      <w:r>
        <w:t>camizestrant</w:t>
      </w:r>
      <w:proofErr w:type="spellEnd"/>
      <w:r>
        <w:t xml:space="preserve">.  </w:t>
      </w:r>
    </w:p>
    <w:p w14:paraId="6F2037A2" w14:textId="77777777" w:rsidR="005B063A" w:rsidRDefault="005B063A">
      <w:pPr>
        <w:rPr>
          <w:b/>
          <w:bCs/>
        </w:rPr>
      </w:pPr>
      <w:r>
        <w:t>The consultation input was supportive of the proposed service fee, with Public Pathology Australia stating that the proposed fee range was reasonable given the variation in testing methodologies</w:t>
      </w:r>
      <w:r>
        <w:rPr>
          <w:b/>
          <w:bCs/>
        </w:rPr>
        <w:t>.</w:t>
      </w:r>
    </w:p>
    <w:p w14:paraId="420332D8" w14:textId="77777777" w:rsidR="005B063A" w:rsidRPr="00E76884" w:rsidRDefault="005B063A">
      <w:pPr>
        <w:rPr>
          <w:color w:val="5B9BD5" w:themeColor="accent1"/>
        </w:rPr>
      </w:pPr>
      <w:r w:rsidRPr="00C50417">
        <w:rPr>
          <w:b/>
          <w:bCs/>
        </w:rPr>
        <w:t xml:space="preserve">Additional </w:t>
      </w:r>
      <w:r>
        <w:rPr>
          <w:b/>
          <w:bCs/>
        </w:rPr>
        <w:t>C</w:t>
      </w:r>
      <w:r w:rsidRPr="00C50417">
        <w:rPr>
          <w:b/>
          <w:bCs/>
        </w:rPr>
        <w:t xml:space="preserve">omments </w:t>
      </w:r>
    </w:p>
    <w:p w14:paraId="0FC25F04" w14:textId="67304439" w:rsidR="005B063A" w:rsidRDefault="005B063A" w:rsidP="005B063A">
      <w:r>
        <w:t>The RCPAQAP stated that a relevant external quality assurance program is available.</w:t>
      </w:r>
    </w:p>
    <w:p w14:paraId="55A0354A" w14:textId="3D4CF2A8" w:rsidR="00D06A6D" w:rsidRPr="00EA733B" w:rsidRDefault="00D06A6D" w:rsidP="38005FCC">
      <w:pPr>
        <w:autoSpaceDE w:val="0"/>
        <w:autoSpaceDN w:val="0"/>
        <w:adjustRightInd w:val="0"/>
        <w:spacing w:line="23" w:lineRule="atLeast"/>
        <w:rPr>
          <w:rFonts w:asciiTheme="minorHAnsi" w:hAnsiTheme="minorHAnsi"/>
          <w:i/>
          <w:iCs/>
        </w:rPr>
      </w:pPr>
      <w:r w:rsidRPr="38005FCC">
        <w:rPr>
          <w:rFonts w:asciiTheme="minorHAnsi" w:hAnsiTheme="minorHAnsi"/>
          <w:i/>
          <w:iCs/>
        </w:rPr>
        <w:t>PASC noted that BCNA</w:t>
      </w:r>
      <w:r w:rsidRPr="38005FCC">
        <w:rPr>
          <w:rFonts w:asciiTheme="minorHAnsi" w:hAnsiTheme="minorHAnsi"/>
          <w:i/>
          <w:iCs/>
          <w:lang w:val="en-US"/>
        </w:rPr>
        <w:t xml:space="preserve"> were supportive of the item</w:t>
      </w:r>
      <w:r w:rsidR="545DCB85" w:rsidRPr="38005FCC">
        <w:rPr>
          <w:rFonts w:asciiTheme="minorHAnsi" w:hAnsiTheme="minorHAnsi"/>
          <w:i/>
          <w:iCs/>
          <w:lang w:val="en-US"/>
        </w:rPr>
        <w:t>, as they believe</w:t>
      </w:r>
      <w:r w:rsidR="004D7F46">
        <w:rPr>
          <w:rFonts w:asciiTheme="minorHAnsi" w:hAnsiTheme="minorHAnsi"/>
          <w:i/>
          <w:iCs/>
          <w:lang w:val="en-US"/>
        </w:rPr>
        <w:t xml:space="preserve"> </w:t>
      </w:r>
      <w:r w:rsidRPr="38005FCC">
        <w:rPr>
          <w:rFonts w:asciiTheme="minorHAnsi" w:hAnsiTheme="minorHAnsi"/>
          <w:i/>
          <w:iCs/>
          <w:lang w:val="en-US"/>
        </w:rPr>
        <w:t>that the test would support patient access, equity and outcomes, and that the item would support access to precision oncology. PASC noted BCNA also suggested that the service be drug agnostic.</w:t>
      </w:r>
    </w:p>
    <w:p w14:paraId="7E2939D0" w14:textId="77777777" w:rsidR="00D06A6D" w:rsidRPr="00EA733B" w:rsidRDefault="00D06A6D" w:rsidP="00D06A6D">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lang w:val="en-US"/>
        </w:rPr>
        <w:t xml:space="preserve">PASC noted that </w:t>
      </w:r>
      <w:r w:rsidRPr="00EA733B">
        <w:rPr>
          <w:rFonts w:asciiTheme="minorHAnsi" w:hAnsiTheme="minorHAnsi" w:cstheme="minorHAnsi"/>
          <w:i/>
          <w:iCs/>
        </w:rPr>
        <w:t>Public Pathology Australia</w:t>
      </w:r>
      <w:r>
        <w:rPr>
          <w:rFonts w:asciiTheme="minorHAnsi" w:hAnsiTheme="minorHAnsi" w:cstheme="minorHAnsi"/>
          <w:i/>
          <w:iCs/>
        </w:rPr>
        <w:t xml:space="preserve"> were </w:t>
      </w:r>
      <w:r w:rsidRPr="00EA733B">
        <w:rPr>
          <w:rFonts w:asciiTheme="minorHAnsi" w:hAnsiTheme="minorHAnsi" w:cstheme="minorHAnsi"/>
          <w:i/>
          <w:iCs/>
        </w:rPr>
        <w:t>s</w:t>
      </w:r>
      <w:proofErr w:type="spellStart"/>
      <w:r w:rsidRPr="00EA733B">
        <w:rPr>
          <w:rFonts w:asciiTheme="minorHAnsi" w:hAnsiTheme="minorHAnsi" w:cstheme="minorHAnsi"/>
          <w:i/>
          <w:iCs/>
          <w:lang w:val="en-US"/>
        </w:rPr>
        <w:t>upportive</w:t>
      </w:r>
      <w:proofErr w:type="spellEnd"/>
      <w:r w:rsidRPr="00EA733B">
        <w:rPr>
          <w:rFonts w:asciiTheme="minorHAnsi" w:hAnsiTheme="minorHAnsi" w:cstheme="minorHAnsi"/>
          <w:i/>
          <w:iCs/>
          <w:lang w:val="en-US"/>
        </w:rPr>
        <w:t xml:space="preserve"> of the item and suggested changing the</w:t>
      </w:r>
      <w:r>
        <w:rPr>
          <w:rFonts w:asciiTheme="minorHAnsi" w:hAnsiTheme="minorHAnsi" w:cstheme="minorHAnsi"/>
          <w:i/>
          <w:iCs/>
          <w:lang w:val="en-US"/>
        </w:rPr>
        <w:t xml:space="preserve"> term</w:t>
      </w:r>
      <w:r w:rsidRPr="00EA733B">
        <w:rPr>
          <w:rFonts w:asciiTheme="minorHAnsi" w:hAnsiTheme="minorHAnsi" w:cstheme="minorHAnsi"/>
          <w:i/>
          <w:iCs/>
          <w:lang w:val="en-US"/>
        </w:rPr>
        <w:t xml:space="preserve"> </w:t>
      </w:r>
      <w:proofErr w:type="spellStart"/>
      <w:r w:rsidRPr="00EA733B">
        <w:rPr>
          <w:rFonts w:asciiTheme="minorHAnsi" w:hAnsiTheme="minorHAnsi" w:cstheme="minorHAnsi"/>
          <w:i/>
          <w:iCs/>
          <w:lang w:val="en-US"/>
        </w:rPr>
        <w:t>ddPCR</w:t>
      </w:r>
      <w:proofErr w:type="spellEnd"/>
      <w:r w:rsidRPr="00EA733B">
        <w:rPr>
          <w:rFonts w:asciiTheme="minorHAnsi" w:hAnsiTheme="minorHAnsi" w:cstheme="minorHAnsi"/>
          <w:i/>
          <w:iCs/>
          <w:lang w:val="en-US"/>
        </w:rPr>
        <w:t xml:space="preserve"> to the broader </w:t>
      </w:r>
      <w:proofErr w:type="spellStart"/>
      <w:r w:rsidRPr="00EA733B">
        <w:rPr>
          <w:rFonts w:asciiTheme="minorHAnsi" w:hAnsiTheme="minorHAnsi" w:cstheme="minorHAnsi"/>
          <w:i/>
          <w:iCs/>
          <w:lang w:val="en-US"/>
        </w:rPr>
        <w:t>dPCR</w:t>
      </w:r>
      <w:proofErr w:type="spellEnd"/>
      <w:r>
        <w:rPr>
          <w:rFonts w:asciiTheme="minorHAnsi" w:hAnsiTheme="minorHAnsi" w:cstheme="minorHAnsi"/>
          <w:i/>
          <w:iCs/>
          <w:lang w:val="en-US"/>
        </w:rPr>
        <w:t>.</w:t>
      </w:r>
    </w:p>
    <w:p w14:paraId="6600BC03" w14:textId="0E9BC9EA" w:rsidR="00D06A6D" w:rsidRDefault="00D06A6D" w:rsidP="00D06A6D">
      <w:pPr>
        <w:rPr>
          <w:rFonts w:asciiTheme="minorHAnsi" w:hAnsiTheme="minorHAnsi" w:cstheme="minorHAnsi"/>
          <w:i/>
          <w:iCs/>
          <w:lang w:val="en-US"/>
        </w:rPr>
      </w:pPr>
      <w:r w:rsidRPr="00EA733B">
        <w:rPr>
          <w:rFonts w:asciiTheme="minorHAnsi" w:hAnsiTheme="minorHAnsi" w:cstheme="minorHAnsi"/>
          <w:i/>
          <w:iCs/>
          <w:lang w:val="en-US"/>
        </w:rPr>
        <w:t>PASC noted that The Royal College of Pathologists Australia Quality Assurance Programs (RCPAQAP) noted the EMQN quality assurance program for this test</w:t>
      </w:r>
      <w:r>
        <w:rPr>
          <w:rFonts w:asciiTheme="minorHAnsi" w:hAnsiTheme="minorHAnsi" w:cstheme="minorHAnsi"/>
          <w:i/>
          <w:iCs/>
          <w:lang w:val="en-US"/>
        </w:rPr>
        <w:t>.</w:t>
      </w:r>
    </w:p>
    <w:p w14:paraId="4E68667F" w14:textId="77777777" w:rsidR="00D37A3F" w:rsidRPr="00D37A3F" w:rsidRDefault="00D37A3F" w:rsidP="00605D1E">
      <w:pPr>
        <w:pStyle w:val="Heading2"/>
      </w:pPr>
      <w:r w:rsidRPr="00D37A3F">
        <w:t>Next steps</w:t>
      </w:r>
    </w:p>
    <w:p w14:paraId="65076B29" w14:textId="118A404F" w:rsidR="00304A8D" w:rsidRPr="00FD7AE2" w:rsidRDefault="008F4AB8" w:rsidP="00EA733B">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the applicant will be lodging the integrated codependent submission in October 2026 for PBAC/MSAC consideration in March 2027</w:t>
      </w:r>
      <w:r w:rsidR="00304A8D">
        <w:rPr>
          <w:rFonts w:asciiTheme="minorHAnsi" w:hAnsiTheme="minorHAnsi" w:cstheme="minorHAnsi"/>
          <w:i/>
          <w:iCs/>
        </w:rPr>
        <w:t>.</w:t>
      </w:r>
    </w:p>
    <w:p w14:paraId="08CCD89D" w14:textId="77777777" w:rsidR="00A3010D" w:rsidRDefault="00A3010D" w:rsidP="00A3010D">
      <w:pPr>
        <w:pStyle w:val="Heading2"/>
      </w:pPr>
      <w:r>
        <w:t>Applicant Comments on Ratified PICO</w:t>
      </w:r>
    </w:p>
    <w:p w14:paraId="5873D20C" w14:textId="3D83D3FE" w:rsidR="00785764" w:rsidRPr="00AE0C2C" w:rsidRDefault="00AE0C2C" w:rsidP="7AFFFC06">
      <w:pPr>
        <w:spacing w:after="160" w:line="259" w:lineRule="auto"/>
        <w:rPr>
          <w:rFonts w:ascii="Franklin Gothic Medium" w:eastAsiaTheme="majorEastAsia" w:hAnsi="Franklin Gothic Medium" w:cstheme="majorBidi"/>
          <w:color w:val="000000" w:themeColor="text1"/>
          <w:sz w:val="32"/>
          <w:szCs w:val="32"/>
        </w:rPr>
      </w:pPr>
      <w:r>
        <w:t>The applicant had no comment</w:t>
      </w:r>
      <w:r w:rsidR="730290E0">
        <w:t>.</w:t>
      </w:r>
      <w:r w:rsidRPr="7AFFFC06">
        <w:rPr>
          <w:rFonts w:ascii="Franklin Gothic Medium" w:eastAsiaTheme="majorEastAsia" w:hAnsi="Franklin Gothic Medium" w:cstheme="majorBidi"/>
          <w:color w:val="000000" w:themeColor="text1"/>
          <w:sz w:val="32"/>
          <w:szCs w:val="32"/>
        </w:rPr>
        <w:br w:type="page"/>
      </w:r>
    </w:p>
    <w:p w14:paraId="73A2A9C9" w14:textId="4A812BA2" w:rsidR="006478E7" w:rsidRDefault="00A33126" w:rsidP="00605D1E">
      <w:pPr>
        <w:pStyle w:val="Heading2"/>
      </w:pPr>
      <w:r w:rsidRPr="00A33126">
        <w:t>References</w:t>
      </w:r>
    </w:p>
    <w:p w14:paraId="1F09C12D" w14:textId="77777777" w:rsidR="00F413CB" w:rsidRPr="00F413CB" w:rsidRDefault="006C525C" w:rsidP="009E1002">
      <w:pPr>
        <w:pStyle w:val="Bibliography"/>
        <w:ind w:left="720" w:hanging="720"/>
        <w:rPr>
          <w:rFonts w:cs="Calibri"/>
        </w:rPr>
      </w:pPr>
      <w:r>
        <w:fldChar w:fldCharType="begin"/>
      </w:r>
      <w:r w:rsidR="00F413CB">
        <w:instrText xml:space="preserve"> ADDIN ZOTERO_BIBL {"uncited":[],"omitted":[],"custom":[]} CSL_BIBLIOGRAPHY </w:instrText>
      </w:r>
      <w:r>
        <w:fldChar w:fldCharType="separate"/>
      </w:r>
      <w:r w:rsidR="00F413CB" w:rsidRPr="00F413CB">
        <w:rPr>
          <w:rFonts w:cs="Calibri"/>
        </w:rPr>
        <w:t xml:space="preserve">Al Sukhun, S., Temin, S., Barrios, C. H., Antone, N. Z., Guerra, Y. C., Chavez-MacGregor, M., Chopra, R., Danso, M. A., Gomez, H. L., Homian, N. M., Kandil, A., Kithaka, B., Koczwara, B., Moy, B., Nakigudde, G., Petracci, F. E., Rugo, H. S., El Saghir, N. S., &amp; Arun, B. K. (2024). Systemic Treatment of Patients With Metastatic Breast Cancer: ASCO Resource–Stratified Guideline. </w:t>
      </w:r>
      <w:r w:rsidR="00F413CB" w:rsidRPr="00F413CB">
        <w:rPr>
          <w:rFonts w:cs="Calibri"/>
          <w:i/>
          <w:iCs/>
        </w:rPr>
        <w:t>JCO Global Oncology</w:t>
      </w:r>
      <w:r w:rsidR="00F413CB" w:rsidRPr="00F413CB">
        <w:rPr>
          <w:rFonts w:cs="Calibri"/>
        </w:rPr>
        <w:t>, (10), e2300285. https://doi.org/10.1200/GO.23.00285</w:t>
      </w:r>
    </w:p>
    <w:p w14:paraId="5444AEAB" w14:textId="77777777" w:rsidR="00F413CB" w:rsidRPr="00F413CB" w:rsidRDefault="00F413CB" w:rsidP="009E1002">
      <w:pPr>
        <w:pStyle w:val="Bibliography"/>
        <w:ind w:left="720" w:hanging="720"/>
        <w:rPr>
          <w:rFonts w:cs="Calibri"/>
        </w:rPr>
      </w:pPr>
      <w:r w:rsidRPr="00F413CB">
        <w:rPr>
          <w:rFonts w:cs="Calibri"/>
        </w:rPr>
        <w:t xml:space="preserve">Australian Government, Department of Health and Aged Care. (2024). </w:t>
      </w:r>
      <w:r w:rsidRPr="00F413CB">
        <w:rPr>
          <w:rFonts w:cs="Calibri"/>
          <w:i/>
          <w:iCs/>
        </w:rPr>
        <w:t>Diagnostic Imaging Services Table Changes from 1 November 2024</w:t>
      </w:r>
      <w:r w:rsidRPr="00F413CB">
        <w:rPr>
          <w:rFonts w:cs="Calibri"/>
        </w:rPr>
        <w:t>. https://www.mbsonline.gov.au/internet/mbsonline/publishing.nsf/Content/1B8BCE241112BFA9CA258B8D000A497B/$File/PDF%20Version%20-%20Diagnostic%20Imaging%20Services%20Table%20Changes%20from%201%20November%202024.pdf</w:t>
      </w:r>
    </w:p>
    <w:p w14:paraId="69EDAF5C" w14:textId="7D183261" w:rsidR="00F413CB" w:rsidRPr="00F413CB" w:rsidRDefault="00F413CB" w:rsidP="009E1002">
      <w:pPr>
        <w:pStyle w:val="Bibliography"/>
        <w:ind w:left="720" w:hanging="720"/>
        <w:rPr>
          <w:rFonts w:cs="Calibri"/>
        </w:rPr>
      </w:pPr>
      <w:r w:rsidRPr="00F413CB">
        <w:rPr>
          <w:rFonts w:cs="Calibri"/>
        </w:rPr>
        <w:t>Australian Institute of Health and Welfare</w:t>
      </w:r>
      <w:r w:rsidR="00CD377B">
        <w:rPr>
          <w:rFonts w:cs="Calibri"/>
        </w:rPr>
        <w:t xml:space="preserve"> (AIHW)</w:t>
      </w:r>
      <w:r w:rsidRPr="00F413CB">
        <w:rPr>
          <w:rFonts w:cs="Calibri"/>
        </w:rPr>
        <w:t xml:space="preserve">. (2025, October 8). </w:t>
      </w:r>
      <w:r w:rsidRPr="00F413CB">
        <w:rPr>
          <w:rFonts w:cs="Calibri"/>
          <w:i/>
          <w:iCs/>
        </w:rPr>
        <w:t>Cancer data in Australia, Cancer incidence and survival by stage data visualisation</w:t>
      </w:r>
      <w:r w:rsidRPr="00F413CB">
        <w:rPr>
          <w:rFonts w:cs="Calibri"/>
        </w:rPr>
        <w:t>. https://www.aihw.gov.au/reports/cancer/cancer-data-in-australia/contents/cancer-incidence-survival-stage-data-visualisation</w:t>
      </w:r>
    </w:p>
    <w:p w14:paraId="5E6D4312" w14:textId="77777777" w:rsidR="00F413CB" w:rsidRPr="00F413CB" w:rsidRDefault="00F413CB" w:rsidP="009E1002">
      <w:pPr>
        <w:pStyle w:val="Bibliography"/>
        <w:ind w:left="720" w:hanging="720"/>
        <w:rPr>
          <w:rFonts w:cs="Calibri"/>
        </w:rPr>
      </w:pPr>
      <w:r w:rsidRPr="00F413CB">
        <w:rPr>
          <w:rFonts w:cs="Calibri"/>
        </w:rPr>
        <w:t xml:space="preserve">Bidard, F.-C., Hardy-Bessard, A.-C., Dalenc, F., Bachelot, T., Pierga, J.-Y., de la Motte Rouge, T., Sabatier, R., Dubot, C., Frenel, J.-S., Ferrero, J. M., Ladoire, S., Levy, C., Mouret-Reynier, M.-A., Lortholary, A., Grenier, J., Chakiba, C., Stefani, L., Plaza, J. E., Clatot, F., … PADA-1 investigators. (2022). Switch to fulvestrant and palbociclib versus no switch in advanced breast cancer with rising ESR1 mutation during aromatase inhibitor and palbociclib therapy (PADA-1): A randomised, open-label, multicentre, phase 3 trial. </w:t>
      </w:r>
      <w:r w:rsidRPr="00F413CB">
        <w:rPr>
          <w:rFonts w:cs="Calibri"/>
          <w:i/>
          <w:iCs/>
        </w:rPr>
        <w:t>The Lancet. Oncology</w:t>
      </w:r>
      <w:r w:rsidRPr="00F413CB">
        <w:rPr>
          <w:rFonts w:cs="Calibri"/>
        </w:rPr>
        <w:t xml:space="preserve">, </w:t>
      </w:r>
      <w:r w:rsidRPr="00F413CB">
        <w:rPr>
          <w:rFonts w:cs="Calibri"/>
          <w:i/>
          <w:iCs/>
        </w:rPr>
        <w:t>23</w:t>
      </w:r>
      <w:r w:rsidRPr="00F413CB">
        <w:rPr>
          <w:rFonts w:cs="Calibri"/>
        </w:rPr>
        <w:t>(11), 1367–1377. https://doi.org/10.1016/S1470-2045(22)00555-1</w:t>
      </w:r>
    </w:p>
    <w:p w14:paraId="20B303E6" w14:textId="77777777" w:rsidR="00F413CB" w:rsidRPr="00F413CB" w:rsidRDefault="00F413CB" w:rsidP="009E1002">
      <w:pPr>
        <w:pStyle w:val="Bibliography"/>
        <w:ind w:left="720" w:hanging="720"/>
        <w:rPr>
          <w:rFonts w:cs="Calibri"/>
        </w:rPr>
      </w:pPr>
      <w:r w:rsidRPr="00F413CB">
        <w:rPr>
          <w:rFonts w:cs="Calibri"/>
        </w:rPr>
        <w:t xml:space="preserve">Bidard, F.-C., Mayer, E. L., Park, Y. H., Janni, W., Ma, C., Cristofanilli, M., Bianchini, G., Kalinsky, K., Iwata, H., Chia, S., Fasching, P. A., Brufsky, A., Nowecki, Z., Pascual, J., Moreau, L., Chen, S.-C., Karadurmus, N., Gal-Yam, E. N., Jung, K. H., … Turner, N. C. (2025). First-Line Camizestrant for Emerging ESR1-Mutated Advanced Breast Cancer. </w:t>
      </w:r>
      <w:r w:rsidRPr="00F413CB">
        <w:rPr>
          <w:rFonts w:cs="Calibri"/>
          <w:i/>
          <w:iCs/>
        </w:rPr>
        <w:t>New England Journal of Medicine</w:t>
      </w:r>
      <w:r w:rsidRPr="00F413CB">
        <w:rPr>
          <w:rFonts w:cs="Calibri"/>
        </w:rPr>
        <w:t xml:space="preserve">, </w:t>
      </w:r>
      <w:r w:rsidRPr="00F413CB">
        <w:rPr>
          <w:rFonts w:cs="Calibri"/>
          <w:i/>
          <w:iCs/>
        </w:rPr>
        <w:t>393</w:t>
      </w:r>
      <w:r w:rsidRPr="00F413CB">
        <w:rPr>
          <w:rFonts w:cs="Calibri"/>
        </w:rPr>
        <w:t>(6), 569–580. https://doi.org/10.1056/NEJMoa2502929</w:t>
      </w:r>
    </w:p>
    <w:p w14:paraId="0EA959C9" w14:textId="77777777" w:rsidR="00F413CB" w:rsidRPr="00F413CB" w:rsidRDefault="00F413CB" w:rsidP="009E1002">
      <w:pPr>
        <w:pStyle w:val="Bibliography"/>
        <w:ind w:left="720" w:hanging="720"/>
        <w:rPr>
          <w:rFonts w:cs="Calibri"/>
        </w:rPr>
      </w:pPr>
      <w:r w:rsidRPr="00F413CB">
        <w:rPr>
          <w:rFonts w:cs="Calibri"/>
        </w:rPr>
        <w:t xml:space="preserve">Brett, J. O., Spring, L. M., Bardia, A., &amp; Wander, S. A. (2021). ESR1 mutation as an emerging clinical biomarker in metastatic hormone receptor-positive breast cancer. </w:t>
      </w:r>
      <w:r w:rsidRPr="00F413CB">
        <w:rPr>
          <w:rFonts w:cs="Calibri"/>
          <w:i/>
          <w:iCs/>
        </w:rPr>
        <w:t>Breast Cancer Research: BCR</w:t>
      </w:r>
      <w:r w:rsidRPr="00F413CB">
        <w:rPr>
          <w:rFonts w:cs="Calibri"/>
        </w:rPr>
        <w:t xml:space="preserve">, </w:t>
      </w:r>
      <w:r w:rsidRPr="00F413CB">
        <w:rPr>
          <w:rFonts w:cs="Calibri"/>
          <w:i/>
          <w:iCs/>
        </w:rPr>
        <w:t>23</w:t>
      </w:r>
      <w:r w:rsidRPr="00F413CB">
        <w:rPr>
          <w:rFonts w:cs="Calibri"/>
        </w:rPr>
        <w:t>(1), 85. https://doi.org/10.1186/s13058-021-01462-3</w:t>
      </w:r>
    </w:p>
    <w:p w14:paraId="11E63596" w14:textId="0A17A9B1" w:rsidR="00F413CB" w:rsidRPr="00F413CB" w:rsidRDefault="00F413CB" w:rsidP="009E1002">
      <w:pPr>
        <w:pStyle w:val="Bibliography"/>
        <w:ind w:left="720" w:hanging="720"/>
        <w:rPr>
          <w:rFonts w:cs="Calibri"/>
        </w:rPr>
      </w:pPr>
      <w:r w:rsidRPr="00F413CB">
        <w:rPr>
          <w:rFonts w:cs="Calibri"/>
        </w:rPr>
        <w:t xml:space="preserve">Burstein, H. J., DeMichele, A., Somerfield, M. R., Henry, N. L., &amp; for the Biomarker Testing and Endocrine and Targeted Therapy in Metastatic Breast Cancer Expert Panels. (2023). Testing for ESR1 Mutations to Guide Therapy for Hormone Receptor–Positive, Human Epidermal Growth Factor Receptor 2–Negative Metastatic Breast Cancer: ASCO Guideline Rapid Recommendation Update. </w:t>
      </w:r>
      <w:r w:rsidRPr="00F413CB">
        <w:rPr>
          <w:rFonts w:cs="Calibri"/>
          <w:i/>
          <w:iCs/>
        </w:rPr>
        <w:t>Journal of Clinical Oncology</w:t>
      </w:r>
      <w:r w:rsidRPr="00F413CB">
        <w:rPr>
          <w:rFonts w:cs="Calibri"/>
        </w:rPr>
        <w:t xml:space="preserve">, </w:t>
      </w:r>
      <w:r w:rsidRPr="00F413CB">
        <w:rPr>
          <w:rFonts w:cs="Calibri"/>
          <w:i/>
          <w:iCs/>
        </w:rPr>
        <w:t>41</w:t>
      </w:r>
      <w:r w:rsidRPr="00F413CB">
        <w:rPr>
          <w:rFonts w:cs="Calibri"/>
        </w:rPr>
        <w:t>(18), 3423–3425. https://doi.org/10.1200/JCO.23.00638</w:t>
      </w:r>
      <w:r w:rsidR="00675903">
        <w:rPr>
          <w:rFonts w:cs="Calibri"/>
        </w:rPr>
        <w:t xml:space="preserve"> </w:t>
      </w:r>
    </w:p>
    <w:p w14:paraId="47A26C7F" w14:textId="77777777" w:rsidR="00F413CB" w:rsidRPr="00F413CB" w:rsidRDefault="00F413CB" w:rsidP="009E1002">
      <w:pPr>
        <w:pStyle w:val="Bibliography"/>
        <w:ind w:left="720" w:hanging="720"/>
        <w:rPr>
          <w:rFonts w:cs="Calibri"/>
        </w:rPr>
      </w:pPr>
      <w:r w:rsidRPr="00F413CB">
        <w:rPr>
          <w:rFonts w:cs="Calibri"/>
        </w:rPr>
        <w:t xml:space="preserve">Cancer Australia. (2019). </w:t>
      </w:r>
      <w:r w:rsidRPr="00F413CB">
        <w:rPr>
          <w:rFonts w:cs="Calibri"/>
          <w:i/>
          <w:iCs/>
        </w:rPr>
        <w:t>Relative survival by stage at diagnosis (female breast cancer) | National Cancer Control Indicators</w:t>
      </w:r>
      <w:r w:rsidRPr="00F413CB">
        <w:rPr>
          <w:rFonts w:cs="Calibri"/>
        </w:rPr>
        <w:t>. https://ncci.canceraustralia.gov.au/relative-survival-stage-diagnosis-female-breast-cancer</w:t>
      </w:r>
    </w:p>
    <w:p w14:paraId="3D291609" w14:textId="77777777" w:rsidR="00F413CB" w:rsidRPr="00F413CB" w:rsidRDefault="00F413CB" w:rsidP="009E1002">
      <w:pPr>
        <w:pStyle w:val="Bibliography"/>
        <w:ind w:left="720" w:hanging="720"/>
        <w:rPr>
          <w:rFonts w:cs="Calibri"/>
        </w:rPr>
      </w:pPr>
      <w:r w:rsidRPr="00F413CB">
        <w:rPr>
          <w:rFonts w:cs="Calibri"/>
        </w:rPr>
        <w:t xml:space="preserve">Cancer Australia. (2025). </w:t>
      </w:r>
      <w:r w:rsidRPr="00F413CB">
        <w:rPr>
          <w:rFonts w:cs="Calibri"/>
          <w:i/>
          <w:iCs/>
        </w:rPr>
        <w:t>Breast cancer in Australia statistics</w:t>
      </w:r>
      <w:r w:rsidRPr="00F413CB">
        <w:rPr>
          <w:rFonts w:cs="Calibri"/>
        </w:rPr>
        <w:t>. https://www.canceraustralia.gov.au/cancer-types/breast-cancer/breast-cancer-australia-statistics</w:t>
      </w:r>
    </w:p>
    <w:p w14:paraId="6C3F1F33" w14:textId="77777777" w:rsidR="00F413CB" w:rsidRPr="00F413CB" w:rsidRDefault="00F413CB" w:rsidP="009E1002">
      <w:pPr>
        <w:pStyle w:val="Bibliography"/>
        <w:ind w:left="720" w:hanging="720"/>
        <w:rPr>
          <w:rFonts w:cs="Calibri"/>
        </w:rPr>
      </w:pPr>
      <w:r w:rsidRPr="00F413CB">
        <w:rPr>
          <w:rFonts w:cs="Calibri"/>
        </w:rPr>
        <w:t xml:space="preserve">Davidson, B. A., Croessmann, S., &amp; Park, B. H. (2021). The breast is yet to come: Current and future utility of circulating tumour DNA in breast cancer. </w:t>
      </w:r>
      <w:r w:rsidRPr="00F413CB">
        <w:rPr>
          <w:rFonts w:cs="Calibri"/>
          <w:i/>
          <w:iCs/>
        </w:rPr>
        <w:t>British Journal of Cancer</w:t>
      </w:r>
      <w:r w:rsidRPr="00F413CB">
        <w:rPr>
          <w:rFonts w:cs="Calibri"/>
        </w:rPr>
        <w:t xml:space="preserve">, </w:t>
      </w:r>
      <w:r w:rsidRPr="00F413CB">
        <w:rPr>
          <w:rFonts w:cs="Calibri"/>
          <w:i/>
          <w:iCs/>
        </w:rPr>
        <w:t>125</w:t>
      </w:r>
      <w:r w:rsidRPr="00F413CB">
        <w:rPr>
          <w:rFonts w:cs="Calibri"/>
        </w:rPr>
        <w:t>(6), 780–788. https://doi.org/10.1038/s41416-021-01422-w</w:t>
      </w:r>
    </w:p>
    <w:p w14:paraId="4C9CCFC1" w14:textId="3DEE57D8" w:rsidR="00F413CB" w:rsidRPr="00F413CB" w:rsidRDefault="00F413CB" w:rsidP="009E1002">
      <w:pPr>
        <w:pStyle w:val="Bibliography"/>
        <w:ind w:left="720" w:hanging="720"/>
        <w:rPr>
          <w:rFonts w:cs="Calibri"/>
        </w:rPr>
      </w:pPr>
      <w:r w:rsidRPr="00F413CB">
        <w:rPr>
          <w:rFonts w:cs="Calibri"/>
        </w:rPr>
        <w:t>Department of Health and Aged Care</w:t>
      </w:r>
      <w:r w:rsidR="00CD377B">
        <w:rPr>
          <w:rFonts w:cs="Calibri"/>
        </w:rPr>
        <w:t xml:space="preserve"> (DoHAC)</w:t>
      </w:r>
      <w:r w:rsidRPr="00F413CB">
        <w:rPr>
          <w:rFonts w:cs="Calibri"/>
        </w:rPr>
        <w:t xml:space="preserve">. (2024). </w:t>
      </w:r>
      <w:r w:rsidRPr="00F413CB">
        <w:rPr>
          <w:rFonts w:cs="Calibri"/>
          <w:i/>
          <w:iCs/>
        </w:rPr>
        <w:t>Expansion of germline variant testing item for patients with HER2 negative breast cancer</w:t>
      </w:r>
      <w:r w:rsidRPr="00F413CB">
        <w:rPr>
          <w:rFonts w:cs="Calibri"/>
        </w:rPr>
        <w:t xml:space="preserve">. </w:t>
      </w:r>
      <w:r w:rsidR="00BD2518">
        <w:rPr>
          <w:rFonts w:cs="Calibri"/>
        </w:rPr>
        <w:t>h</w:t>
      </w:r>
      <w:r w:rsidRPr="00F413CB">
        <w:rPr>
          <w:rFonts w:cs="Calibri"/>
        </w:rPr>
        <w:t>ttps://www.mbsonline.gov.au/internet/mbsonline/publishing.nsf/Content/0633A695B50C08ECCA258B3400170349/$File/PDF%20-%20Expansion%20of%20germline%20variant%20testing%20item%20for%20patients%20with%20HER2%20negative%20breast%20cancer.pdf</w:t>
      </w:r>
    </w:p>
    <w:p w14:paraId="36DAEC11" w14:textId="77777777" w:rsidR="00F413CB" w:rsidRPr="00F413CB" w:rsidRDefault="00F413CB" w:rsidP="009E1002">
      <w:pPr>
        <w:pStyle w:val="Bibliography"/>
        <w:ind w:left="720" w:hanging="720"/>
        <w:rPr>
          <w:rFonts w:cs="Calibri"/>
        </w:rPr>
      </w:pPr>
      <w:r w:rsidRPr="00F413CB">
        <w:rPr>
          <w:rFonts w:cs="Calibri"/>
        </w:rPr>
        <w:t xml:space="preserve">Gennari, A., André, F., Barrios, C. H., Cortés, J., de Azambuja, E., DeMichele, A., Dent, R., Fenlon, D., Gligorov, J., Hurvitz, S. A., Im, S.-A., Krug, D., Kunz, W. G., Loi, S., Penault-Llorca, F., Ricke, J., Robson, M., Rugo, H. S., Saura, C., … ESMO Guidelines Committee. Electronic address: clinicalguidelines@esmo.org. (2021). ESMO Clinical Practice Guideline for the diagnosis, staging and treatment of patients with metastatic breast cancer. </w:t>
      </w:r>
      <w:r w:rsidRPr="00F413CB">
        <w:rPr>
          <w:rFonts w:cs="Calibri"/>
          <w:i/>
          <w:iCs/>
        </w:rPr>
        <w:t>Annals of Oncology: Official Journal of the European Society for Medical Oncology</w:t>
      </w:r>
      <w:r w:rsidRPr="00F413CB">
        <w:rPr>
          <w:rFonts w:cs="Calibri"/>
        </w:rPr>
        <w:t xml:space="preserve">, </w:t>
      </w:r>
      <w:r w:rsidRPr="00F413CB">
        <w:rPr>
          <w:rFonts w:cs="Calibri"/>
          <w:i/>
          <w:iCs/>
        </w:rPr>
        <w:t>32</w:t>
      </w:r>
      <w:r w:rsidRPr="00F413CB">
        <w:rPr>
          <w:rFonts w:cs="Calibri"/>
        </w:rPr>
        <w:t>(12), 1475–1495. https://doi.org/10.1016/j.annonc.2021.09.019</w:t>
      </w:r>
    </w:p>
    <w:p w14:paraId="079F108F" w14:textId="77777777" w:rsidR="00F413CB" w:rsidRPr="00F413CB" w:rsidRDefault="00F413CB" w:rsidP="009E1002">
      <w:pPr>
        <w:pStyle w:val="Bibliography"/>
        <w:ind w:left="720" w:hanging="720"/>
        <w:rPr>
          <w:rFonts w:cs="Calibri"/>
        </w:rPr>
      </w:pPr>
      <w:r w:rsidRPr="00F413CB">
        <w:rPr>
          <w:rFonts w:cs="Calibri"/>
        </w:rPr>
        <w:t xml:space="preserve">Guardant Health. (2025). </w:t>
      </w:r>
      <w:r w:rsidRPr="00F413CB">
        <w:rPr>
          <w:rFonts w:cs="Calibri"/>
          <w:i/>
          <w:iCs/>
        </w:rPr>
        <w:t>Guardant360-CDx-Technical-Information-US</w:t>
      </w:r>
      <w:r w:rsidRPr="00F413CB">
        <w:rPr>
          <w:rFonts w:cs="Calibri"/>
        </w:rPr>
        <w:t>. https://www.guardantcomplete.com/assets/pdf/Guardant360-CDx-Technical-Information-US.pdf</w:t>
      </w:r>
    </w:p>
    <w:p w14:paraId="7C4B0341" w14:textId="77777777" w:rsidR="00F413CB" w:rsidRPr="00F413CB" w:rsidRDefault="00F413CB" w:rsidP="009E1002">
      <w:pPr>
        <w:pStyle w:val="Bibliography"/>
        <w:ind w:left="720" w:hanging="720"/>
        <w:rPr>
          <w:rFonts w:cs="Calibri"/>
        </w:rPr>
      </w:pPr>
      <w:r w:rsidRPr="00F413CB">
        <w:rPr>
          <w:rFonts w:cs="Calibri"/>
        </w:rPr>
        <w:t xml:space="preserve">Harbeck, N., Penault-Llorca, F., Cortes, J., Gnant, M., Houssami, N., Poortmans, P., Ruddy, K., Tsang, J., &amp; Cardoso, F. (2019). Breast cancer. </w:t>
      </w:r>
      <w:r w:rsidRPr="00F413CB">
        <w:rPr>
          <w:rFonts w:cs="Calibri"/>
          <w:i/>
          <w:iCs/>
        </w:rPr>
        <w:t>Nature Reviews Disease Primers</w:t>
      </w:r>
      <w:r w:rsidRPr="00F413CB">
        <w:rPr>
          <w:rFonts w:cs="Calibri"/>
        </w:rPr>
        <w:t xml:space="preserve">, </w:t>
      </w:r>
      <w:r w:rsidRPr="00F413CB">
        <w:rPr>
          <w:rFonts w:cs="Calibri"/>
          <w:i/>
          <w:iCs/>
        </w:rPr>
        <w:t>5</w:t>
      </w:r>
      <w:r w:rsidRPr="00F413CB">
        <w:rPr>
          <w:rFonts w:cs="Calibri"/>
        </w:rPr>
        <w:t>(1), 66. https://doi.org/10.1038/s41572-019-0111-2</w:t>
      </w:r>
    </w:p>
    <w:p w14:paraId="64C8D57D" w14:textId="77777777" w:rsidR="00F413CB" w:rsidRPr="00F413CB" w:rsidRDefault="00F413CB" w:rsidP="009E1002">
      <w:pPr>
        <w:pStyle w:val="Bibliography"/>
        <w:ind w:left="720" w:hanging="720"/>
        <w:rPr>
          <w:rFonts w:cs="Calibri"/>
        </w:rPr>
      </w:pPr>
      <w:r w:rsidRPr="00F413CB">
        <w:rPr>
          <w:rFonts w:cs="Calibri"/>
        </w:rPr>
        <w:t xml:space="preserve">Liao, H., Huang, W., Pei, W., &amp; Li, H. (2020). Detection of ESR1 Mutations Based on Liquid Biopsy in Estrogen Receptor-Positive Metastatic Breast Cancer: Clinical Impacts and Prospects. </w:t>
      </w:r>
      <w:r w:rsidRPr="00F413CB">
        <w:rPr>
          <w:rFonts w:cs="Calibri"/>
          <w:i/>
          <w:iCs/>
        </w:rPr>
        <w:t>Frontiers in Oncology</w:t>
      </w:r>
      <w:r w:rsidRPr="00F413CB">
        <w:rPr>
          <w:rFonts w:cs="Calibri"/>
        </w:rPr>
        <w:t xml:space="preserve">, </w:t>
      </w:r>
      <w:r w:rsidRPr="00F413CB">
        <w:rPr>
          <w:rFonts w:cs="Calibri"/>
          <w:i/>
          <w:iCs/>
        </w:rPr>
        <w:t>10</w:t>
      </w:r>
      <w:r w:rsidRPr="00F413CB">
        <w:rPr>
          <w:rFonts w:cs="Calibri"/>
        </w:rPr>
        <w:t>, 587671. https://doi.org/10.3389/fonc.2020.587671</w:t>
      </w:r>
    </w:p>
    <w:p w14:paraId="07B30670" w14:textId="77777777" w:rsidR="00F413CB" w:rsidRDefault="00F413CB" w:rsidP="009E1002">
      <w:pPr>
        <w:pStyle w:val="Bibliography"/>
        <w:ind w:left="720" w:hanging="720"/>
        <w:rPr>
          <w:rFonts w:cs="Calibri"/>
        </w:rPr>
      </w:pPr>
      <w:r w:rsidRPr="00F413CB">
        <w:rPr>
          <w:rFonts w:cs="Calibri"/>
        </w:rPr>
        <w:t xml:space="preserve">Lloyd, M. R., Jhaveri, K., Kalinsky, K., Bardia, A., &amp; Wander, S. A. (2024). Precision therapeutics and emerging strategies for HR-positive metastatic breast cancer. </w:t>
      </w:r>
      <w:r w:rsidRPr="00F413CB">
        <w:rPr>
          <w:rFonts w:cs="Calibri"/>
          <w:i/>
          <w:iCs/>
        </w:rPr>
        <w:t>Nature Reviews Clinical Oncology</w:t>
      </w:r>
      <w:r w:rsidRPr="00F413CB">
        <w:rPr>
          <w:rFonts w:cs="Calibri"/>
        </w:rPr>
        <w:t xml:space="preserve">, </w:t>
      </w:r>
      <w:r w:rsidRPr="00F413CB">
        <w:rPr>
          <w:rFonts w:cs="Calibri"/>
          <w:i/>
          <w:iCs/>
        </w:rPr>
        <w:t>21</w:t>
      </w:r>
      <w:r w:rsidRPr="00F413CB">
        <w:rPr>
          <w:rFonts w:cs="Calibri"/>
        </w:rPr>
        <w:t>(10), 743–761. https://doi.org/10.1038/s41571-024-00935-6</w:t>
      </w:r>
    </w:p>
    <w:p w14:paraId="385CC11D" w14:textId="514B42A9" w:rsidR="00134511" w:rsidRPr="00134511" w:rsidRDefault="00134511" w:rsidP="00134511">
      <w:pPr>
        <w:ind w:left="720" w:hanging="720"/>
      </w:pPr>
      <w:r>
        <w:t xml:space="preserve">Najim, O., Papadimitriou, K., Broeckx, G., Huizing, M., &amp; Wiebren, T. (2023). </w:t>
      </w:r>
      <w:r w:rsidRPr="00134511">
        <w:t>Validation of liquid biopsy for  ESR1-mutation analysis in  hormone-sensitive breast  cancer: a pooled meta-analysis</w:t>
      </w:r>
      <w:r>
        <w:t xml:space="preserve">. </w:t>
      </w:r>
      <w:r>
        <w:rPr>
          <w:i/>
          <w:iCs/>
        </w:rPr>
        <w:t xml:space="preserve">Frontiers in Oncology, </w:t>
      </w:r>
      <w:r w:rsidRPr="00134511">
        <w:t>13:1221773. https://doi: 10.3389/fonc.2023.1221773</w:t>
      </w:r>
    </w:p>
    <w:p w14:paraId="7A0AAAFC" w14:textId="77777777" w:rsidR="00F413CB" w:rsidRPr="00F413CB" w:rsidRDefault="00F413CB" w:rsidP="009E1002">
      <w:pPr>
        <w:pStyle w:val="Bibliography"/>
        <w:ind w:left="720" w:hanging="720"/>
        <w:rPr>
          <w:rFonts w:cs="Calibri"/>
        </w:rPr>
      </w:pPr>
      <w:r w:rsidRPr="00F413CB">
        <w:rPr>
          <w:rFonts w:cs="Calibri"/>
        </w:rPr>
        <w:t xml:space="preserve">National Cancer Institute. (2025). </w:t>
      </w:r>
      <w:r w:rsidRPr="00F413CB">
        <w:rPr>
          <w:rFonts w:cs="Calibri"/>
          <w:i/>
          <w:iCs/>
        </w:rPr>
        <w:t>Female Breast Cancer Subtypes—Cancer Stat Facts</w:t>
      </w:r>
      <w:r w:rsidRPr="00F413CB">
        <w:rPr>
          <w:rFonts w:cs="Calibri"/>
        </w:rPr>
        <w:t>. SEER. https://seer.cancer.gov/statfacts/html/breast-subtypes.html</w:t>
      </w:r>
    </w:p>
    <w:p w14:paraId="064E7D83" w14:textId="77777777" w:rsidR="00F413CB" w:rsidRPr="00F413CB" w:rsidRDefault="00F413CB" w:rsidP="009E1002">
      <w:pPr>
        <w:pStyle w:val="Bibliography"/>
        <w:ind w:left="720" w:hanging="720"/>
        <w:rPr>
          <w:rFonts w:cs="Calibri"/>
        </w:rPr>
      </w:pPr>
      <w:r w:rsidRPr="00F413CB">
        <w:rPr>
          <w:rFonts w:cs="Calibri"/>
        </w:rPr>
        <w:t xml:space="preserve">NCCN. (2023). </w:t>
      </w:r>
      <w:r w:rsidRPr="00F413CB">
        <w:rPr>
          <w:rFonts w:cs="Calibri"/>
          <w:i/>
          <w:iCs/>
        </w:rPr>
        <w:t>NCCN Guidelines® Insights: Breast Cancer, Version 4.2023 in: Journal of the National Comprehensive Cancer Network Volume 21 Issue 6 (2023)</w:t>
      </w:r>
      <w:r w:rsidRPr="00F413CB">
        <w:rPr>
          <w:rFonts w:cs="Calibri"/>
        </w:rPr>
        <w:t>. https://jnccn.org/view/journals/jnccn/21/6/article-p594.xml</w:t>
      </w:r>
    </w:p>
    <w:p w14:paraId="0C31B6BA" w14:textId="77777777" w:rsidR="00F413CB" w:rsidRDefault="00F413CB" w:rsidP="009E1002">
      <w:pPr>
        <w:pStyle w:val="Bibliography"/>
        <w:ind w:left="720" w:hanging="720"/>
        <w:rPr>
          <w:rFonts w:cs="Calibri"/>
        </w:rPr>
      </w:pPr>
      <w:r w:rsidRPr="00F413CB">
        <w:rPr>
          <w:rFonts w:cs="Calibri"/>
        </w:rPr>
        <w:t xml:space="preserve">Popović, L., Borštnar, S., Božović-Spasojević, I., Cvetanović, A., Dedić Plavetić, N., Kaneva, R., Konsoulova, A., Matos, E., Tomić, S., &amp; Vrdoljak, E. (2025). Treatment Sequencing in Metastatic HR+/HER2− Breast Cancer: A Delphi Consensus. </w:t>
      </w:r>
      <w:r w:rsidRPr="00F413CB">
        <w:rPr>
          <w:rFonts w:cs="Calibri"/>
          <w:i/>
          <w:iCs/>
        </w:rPr>
        <w:t>Cancers</w:t>
      </w:r>
      <w:r w:rsidRPr="00F413CB">
        <w:rPr>
          <w:rFonts w:cs="Calibri"/>
        </w:rPr>
        <w:t xml:space="preserve">, </w:t>
      </w:r>
      <w:r w:rsidRPr="00F413CB">
        <w:rPr>
          <w:rFonts w:cs="Calibri"/>
          <w:i/>
          <w:iCs/>
        </w:rPr>
        <w:t>17</w:t>
      </w:r>
      <w:r w:rsidRPr="00F413CB">
        <w:rPr>
          <w:rFonts w:cs="Calibri"/>
        </w:rPr>
        <w:t>(9), 1412. https://doi.org/10.3390/cancers17091412</w:t>
      </w:r>
    </w:p>
    <w:p w14:paraId="48559C1C" w14:textId="55BF5B84" w:rsidR="00134511" w:rsidRPr="004C002C" w:rsidRDefault="00134511" w:rsidP="004C002C">
      <w:pPr>
        <w:ind w:left="720" w:hanging="720"/>
        <w:rPr>
          <w:i/>
          <w:iCs/>
        </w:rPr>
      </w:pPr>
      <w:r>
        <w:t>Raei, M., Heydari, K., Tabarestani, M., Razavi, A., Mirshafiei, F.</w:t>
      </w:r>
      <w:r w:rsidR="004C002C">
        <w:t xml:space="preserve">, Esmaeily, F., Taheri, M., Hoseini,A., Nazari, H., Shamshirian, D. &amp; Alizadeh-Navaei, R. (2024). </w:t>
      </w:r>
      <w:r w:rsidR="004C002C" w:rsidRPr="004C002C">
        <w:t>Diagnostic accuracy of ESR1 mutation detection by cell-free DNA in breast cancer: a systematic review and meta-analysis of diagnostic test accuracy</w:t>
      </w:r>
      <w:r w:rsidR="004C002C">
        <w:t xml:space="preserve">. </w:t>
      </w:r>
      <w:r w:rsidR="004C002C">
        <w:rPr>
          <w:i/>
          <w:iCs/>
        </w:rPr>
        <w:t xml:space="preserve">BMC Cancer, </w:t>
      </w:r>
      <w:r w:rsidR="004C002C" w:rsidRPr="004C002C">
        <w:t>24:908. https://doi.org/10.1186/s12885-024-12674-z</w:t>
      </w:r>
    </w:p>
    <w:p w14:paraId="6A3BB085" w14:textId="77777777" w:rsidR="00F413CB" w:rsidRPr="00F413CB" w:rsidRDefault="00F413CB" w:rsidP="009E1002">
      <w:pPr>
        <w:pStyle w:val="Bibliography"/>
        <w:ind w:left="720" w:hanging="720"/>
        <w:rPr>
          <w:rFonts w:cs="Calibri"/>
        </w:rPr>
      </w:pPr>
      <w:r w:rsidRPr="00F413CB">
        <w:rPr>
          <w:rFonts w:cs="Calibri"/>
        </w:rPr>
        <w:t xml:space="preserve">Redig, A. J., &amp; McAllister, S. S. (2013). Breast cancer as a systemic disease: A view of metastasis. </w:t>
      </w:r>
      <w:r w:rsidRPr="00F413CB">
        <w:rPr>
          <w:rFonts w:cs="Calibri"/>
          <w:i/>
          <w:iCs/>
        </w:rPr>
        <w:t>Journal of Internal Medicine</w:t>
      </w:r>
      <w:r w:rsidRPr="00F413CB">
        <w:rPr>
          <w:rFonts w:cs="Calibri"/>
        </w:rPr>
        <w:t xml:space="preserve">, </w:t>
      </w:r>
      <w:r w:rsidRPr="00F413CB">
        <w:rPr>
          <w:rFonts w:cs="Calibri"/>
          <w:i/>
          <w:iCs/>
        </w:rPr>
        <w:t>274</w:t>
      </w:r>
      <w:r w:rsidRPr="00F413CB">
        <w:rPr>
          <w:rFonts w:cs="Calibri"/>
        </w:rPr>
        <w:t>(2), 113–126. https://doi.org/10.1111/joim.12084</w:t>
      </w:r>
    </w:p>
    <w:p w14:paraId="206F8610" w14:textId="77777777" w:rsidR="00F413CB" w:rsidRPr="00F413CB" w:rsidRDefault="00F413CB" w:rsidP="009E1002">
      <w:pPr>
        <w:pStyle w:val="Bibliography"/>
        <w:ind w:left="720" w:hanging="720"/>
        <w:rPr>
          <w:rFonts w:cs="Calibri"/>
        </w:rPr>
      </w:pPr>
      <w:r w:rsidRPr="00F413CB">
        <w:rPr>
          <w:rFonts w:cs="Calibri"/>
        </w:rPr>
        <w:t xml:space="preserve">Turner, N. C., Kingston, B., Kilburn, L. S., Kernaghan, S., Wardley, A. M., Macpherson, I. R., Baird, R. D., Roylance, R., Stephens, P., Oikonomidou, O., Braybrooke, J. P., Tuthill, M., Abraham, J., Winter, M. C., Bye, H., Hubank, M., Gevensleben, H., Cutts, R., Snowdon, C., … Ring, A. (2020). Circulating tumour DNA analysis to direct therapy in advanced breast cancer (plasmaMATCH): A multicentre, multicohort, phase 2a, platform trial. </w:t>
      </w:r>
      <w:r w:rsidRPr="00F413CB">
        <w:rPr>
          <w:rFonts w:cs="Calibri"/>
          <w:i/>
          <w:iCs/>
        </w:rPr>
        <w:t>The Lancet Oncology</w:t>
      </w:r>
      <w:r w:rsidRPr="00F413CB">
        <w:rPr>
          <w:rFonts w:cs="Calibri"/>
        </w:rPr>
        <w:t xml:space="preserve">, </w:t>
      </w:r>
      <w:r w:rsidRPr="00F413CB">
        <w:rPr>
          <w:rFonts w:cs="Calibri"/>
          <w:i/>
          <w:iCs/>
        </w:rPr>
        <w:t>21</w:t>
      </w:r>
      <w:r w:rsidRPr="00F413CB">
        <w:rPr>
          <w:rFonts w:cs="Calibri"/>
        </w:rPr>
        <w:t>(10), 1296–1308. https://doi.org/10.1016/S1470-2045(20)30444-7</w:t>
      </w:r>
    </w:p>
    <w:p w14:paraId="3923ED2A" w14:textId="7865C9E9" w:rsidR="005A0C40" w:rsidRDefault="006C525C" w:rsidP="009E1002">
      <w:pPr>
        <w:pStyle w:val="Instructionaltext"/>
        <w:ind w:left="720" w:hanging="720"/>
      </w:pPr>
      <w:r>
        <w:fldChar w:fldCharType="end"/>
      </w:r>
    </w:p>
    <w:p w14:paraId="7353B1B1" w14:textId="77777777" w:rsidR="00FA65A4" w:rsidRPr="00FA65A4" w:rsidRDefault="00FA65A4" w:rsidP="00FA65A4"/>
    <w:p w14:paraId="3A589DE8" w14:textId="77777777" w:rsidR="00FA65A4" w:rsidRPr="00FA65A4" w:rsidRDefault="00FA65A4" w:rsidP="00FA65A4"/>
    <w:p w14:paraId="699EF555" w14:textId="77777777" w:rsidR="00FA65A4" w:rsidRPr="00FA65A4" w:rsidRDefault="00FA65A4" w:rsidP="00FA65A4"/>
    <w:p w14:paraId="53FCB8CA" w14:textId="77777777" w:rsidR="00FA65A4" w:rsidRPr="00FA65A4" w:rsidRDefault="00FA65A4" w:rsidP="00FA65A4"/>
    <w:p w14:paraId="2FEE3CBD" w14:textId="77777777" w:rsidR="00FA65A4" w:rsidRPr="00FA65A4" w:rsidRDefault="00FA65A4" w:rsidP="00FA65A4"/>
    <w:p w14:paraId="5D27217B" w14:textId="77777777" w:rsidR="00FA65A4" w:rsidRPr="00FA65A4" w:rsidRDefault="00FA65A4" w:rsidP="00FA65A4"/>
    <w:p w14:paraId="446B8780" w14:textId="77777777" w:rsidR="00FA65A4" w:rsidRPr="00FA65A4" w:rsidRDefault="00FA65A4" w:rsidP="00FA65A4"/>
    <w:p w14:paraId="0C69323F" w14:textId="77777777" w:rsidR="00FA65A4" w:rsidRPr="00FA65A4" w:rsidRDefault="00FA65A4" w:rsidP="00FA65A4"/>
    <w:p w14:paraId="701D2D2E" w14:textId="77777777" w:rsidR="00FA65A4" w:rsidRPr="00FA65A4" w:rsidRDefault="00FA65A4" w:rsidP="00FA65A4"/>
    <w:p w14:paraId="0996C96E" w14:textId="77777777" w:rsidR="00FA65A4" w:rsidRPr="00FA65A4" w:rsidRDefault="00FA65A4" w:rsidP="00FA65A4"/>
    <w:p w14:paraId="1BD64EB7" w14:textId="77777777" w:rsidR="00FA65A4" w:rsidRPr="00FA65A4" w:rsidRDefault="00FA65A4" w:rsidP="00FA65A4"/>
    <w:p w14:paraId="322C8A32" w14:textId="77777777" w:rsidR="00FA65A4" w:rsidRPr="00FA65A4" w:rsidRDefault="00FA65A4" w:rsidP="00FA65A4"/>
    <w:p w14:paraId="3002B093" w14:textId="77777777" w:rsidR="00FA65A4" w:rsidRPr="00FA65A4" w:rsidRDefault="00FA65A4" w:rsidP="00FA65A4"/>
    <w:p w14:paraId="22340933" w14:textId="77777777" w:rsidR="00FA65A4" w:rsidRPr="00FA65A4" w:rsidRDefault="00FA65A4" w:rsidP="00FA65A4">
      <w:pPr>
        <w:jc w:val="center"/>
      </w:pPr>
    </w:p>
    <w:sectPr w:rsidR="00FA65A4" w:rsidRPr="00FA65A4" w:rsidSect="0032450C">
      <w:headerReference w:type="even" r:id="rId16"/>
      <w:headerReference w:type="default" r:id="rId17"/>
      <w:footerReference w:type="even" r:id="rId18"/>
      <w:footerReference w:type="default" r:id="rId19"/>
      <w:headerReference w:type="first" r:id="rId20"/>
      <w:footerReference w:type="first" r:id="rId21"/>
      <w:pgSz w:w="11906" w:h="16838"/>
      <w:pgMar w:top="682" w:right="1134" w:bottom="1021" w:left="119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4E5772" w14:textId="77777777" w:rsidR="0056488A" w:rsidRDefault="0056488A" w:rsidP="00605D1E">
      <w:r>
        <w:separator/>
      </w:r>
    </w:p>
  </w:endnote>
  <w:endnote w:type="continuationSeparator" w:id="0">
    <w:p w14:paraId="460E12B5" w14:textId="77777777" w:rsidR="0056488A" w:rsidRDefault="0056488A" w:rsidP="00605D1E">
      <w:r>
        <w:continuationSeparator/>
      </w:r>
    </w:p>
  </w:endnote>
  <w:endnote w:type="continuationNotice" w:id="1">
    <w:p w14:paraId="3AEF44A4" w14:textId="77777777" w:rsidR="0056488A" w:rsidRDefault="0056488A" w:rsidP="00605D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altName w:val="Arial"/>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ptos">
    <w:altName w:val="Calibri"/>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73A1E320" w:rsidR="00685355" w:rsidRDefault="00405CBC" w:rsidP="00605D1E">
    <w:pPr>
      <w:pStyle w:val="Footer"/>
      <w:rPr>
        <w:rStyle w:val="PageNumber"/>
      </w:rPr>
    </w:pPr>
    <w:r>
      <w:rPr>
        <w:noProof/>
      </w:rPr>
      <mc:AlternateContent>
        <mc:Choice Requires="wps">
          <w:drawing>
            <wp:anchor distT="0" distB="0" distL="0" distR="0" simplePos="0" relativeHeight="251658244" behindDoc="0" locked="0" layoutInCell="1" allowOverlap="1" wp14:anchorId="249340CE" wp14:editId="402E1923">
              <wp:simplePos x="635" y="635"/>
              <wp:positionH relativeFrom="page">
                <wp:align>center</wp:align>
              </wp:positionH>
              <wp:positionV relativeFrom="page">
                <wp:align>bottom</wp:align>
              </wp:positionV>
              <wp:extent cx="622300" cy="404495"/>
              <wp:effectExtent l="0" t="0" r="6350" b="0"/>
              <wp:wrapNone/>
              <wp:docPr id="2114981931" name="Text Box 7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4895E48" w14:textId="44F2B444" w:rsidR="00405CBC" w:rsidRPr="00405CBC" w:rsidRDefault="00405CBC" w:rsidP="00405CBC">
                          <w:pPr>
                            <w:spacing w:after="0"/>
                            <w:rPr>
                              <w:rFonts w:ascii="Aptos" w:eastAsia="Aptos" w:hAnsi="Aptos" w:cs="Aptos"/>
                              <w:noProof/>
                              <w:color w:val="FF0000"/>
                              <w:sz w:val="24"/>
                              <w:szCs w:val="24"/>
                            </w:rPr>
                          </w:pPr>
                          <w:r w:rsidRPr="00405CB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xmlns:a="http://schemas.openxmlformats.org/drawingml/2006/main" xmlns:aclsh="http://schemas.microsoft.com/office/drawing/2020/classificationShape" xmlns:arto="http://schemas.microsoft.com/office/word/2006/arto">
          <w:pict w14:anchorId="6F27B5D3">
            <v:shapetype id="_x0000_t202" coordsize="21600,21600" o:spt="202" path="m,l,21600r21600,l21600,xe" w14:anchorId="249340CE">
              <v:stroke joinstyle="miter"/>
              <v:path gradientshapeok="t" o:connecttype="rect"/>
            </v:shapetype>
            <v:shape id="Text Box 73" style="position:absolute;margin-left:0;margin-top:0;width:49pt;height:31.85pt;z-index:251658244;visibility:visible;mso-wrap-style:none;mso-wrap-distance-left:0;mso-wrap-distance-top:0;mso-wrap-distance-right:0;mso-wrap-distance-bottom:0;mso-position-horizontal:center;mso-position-horizontal-relative:page;mso-position-vertical:bottom;mso-position-vertical-relative:page;v-text-anchor:bottom" alt="OFFICIAL" o:spid="_x0000_s108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v:textbox style="mso-fit-shape-to-text:t" inset="0,0,0,15pt">
                <w:txbxContent>
                  <w:p w:rsidRPr="00405CBC" w:rsidR="00405CBC" w:rsidP="00405CBC" w:rsidRDefault="00405CBC" w14:paraId="2CCFEE10" w14:textId="44F2B444">
                    <w:pPr>
                      <w:spacing w:after="0"/>
                      <w:rPr>
                        <w:rFonts w:ascii="Aptos" w:hAnsi="Aptos" w:eastAsia="Aptos" w:cs="Aptos"/>
                        <w:noProof/>
                        <w:color w:val="FF0000"/>
                        <w:sz w:val="24"/>
                        <w:szCs w:val="24"/>
                      </w:rPr>
                    </w:pPr>
                    <w:r w:rsidRPr="00405CBC">
                      <w:rPr>
                        <w:rFonts w:ascii="Aptos" w:hAnsi="Aptos" w:eastAsia="Aptos" w:cs="Aptos"/>
                        <w:noProof/>
                        <w:color w:val="FF0000"/>
                        <w:sz w:val="24"/>
                        <w:szCs w:val="24"/>
                      </w:rPr>
                      <w:t>OFFICIAL</w:t>
                    </w:r>
                  </w:p>
                </w:txbxContent>
              </v:textbox>
              <w10:wrap anchorx="page" anchory="page"/>
            </v:shape>
          </w:pict>
        </mc:Fallback>
      </mc:AlternateContent>
    </w:r>
    <w:r w:rsidR="00685355">
      <w:rPr>
        <w:rStyle w:val="PageNumber"/>
      </w:rPr>
      <w:fldChar w:fldCharType="begin"/>
    </w:r>
    <w:r w:rsidR="00685355">
      <w:rPr>
        <w:rStyle w:val="PageNumber"/>
      </w:rPr>
      <w:instrText xml:space="preserve"> PAGE </w:instrText>
    </w:r>
    <w:r w:rsidR="00685355">
      <w:rPr>
        <w:rStyle w:val="PageNumber"/>
      </w:rPr>
      <w:fldChar w:fldCharType="separate"/>
    </w:r>
    <w:r w:rsidR="003A1E02">
      <w:rPr>
        <w:rStyle w:val="PageNumber"/>
        <w:noProof/>
      </w:rPr>
      <w:t>1</w:t>
    </w:r>
    <w:r w:rsidR="00685355">
      <w:rPr>
        <w:rStyle w:val="PageNumber"/>
      </w:rPr>
      <w:fldChar w:fldCharType="end"/>
    </w:r>
  </w:p>
  <w:p w14:paraId="74E72C2D" w14:textId="77777777" w:rsidR="00685355" w:rsidRDefault="00685355" w:rsidP="00605D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90CB77" w14:textId="33D7532A" w:rsidR="00685355" w:rsidRDefault="00405CBC" w:rsidP="00605D1E">
    <w:pPr>
      <w:pStyle w:val="Footer"/>
      <w:rPr>
        <w:rStyle w:val="PageNumber"/>
      </w:rPr>
    </w:pPr>
    <w:r>
      <w:rPr>
        <w:noProof/>
      </w:rPr>
      <mc:AlternateContent>
        <mc:Choice Requires="wps">
          <w:drawing>
            <wp:anchor distT="0" distB="0" distL="0" distR="0" simplePos="0" relativeHeight="251658245" behindDoc="0" locked="0" layoutInCell="1" allowOverlap="1" wp14:anchorId="669E4221" wp14:editId="0E3A19A8">
              <wp:simplePos x="635" y="635"/>
              <wp:positionH relativeFrom="page">
                <wp:align>center</wp:align>
              </wp:positionH>
              <wp:positionV relativeFrom="page">
                <wp:align>bottom</wp:align>
              </wp:positionV>
              <wp:extent cx="622300" cy="404495"/>
              <wp:effectExtent l="0" t="0" r="6350" b="0"/>
              <wp:wrapNone/>
              <wp:docPr id="1119482257" name="Text Box 7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F5EBE0B" w14:textId="2D0C7FDD" w:rsidR="00405CBC" w:rsidRPr="00405CBC" w:rsidRDefault="00405CBC" w:rsidP="00405CBC">
                          <w:pPr>
                            <w:spacing w:after="0"/>
                            <w:rPr>
                              <w:rFonts w:ascii="Aptos" w:eastAsia="Aptos" w:hAnsi="Aptos" w:cs="Aptos"/>
                              <w:noProof/>
                              <w:color w:val="FF0000"/>
                              <w:sz w:val="24"/>
                              <w:szCs w:val="24"/>
                            </w:rPr>
                          </w:pP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9E4221" id="_x0000_t202" coordsize="21600,21600" o:spt="202" path="m,l,21600r21600,l21600,xe">
              <v:stroke joinstyle="miter"/>
              <v:path gradientshapeok="t" o:connecttype="rect"/>
            </v:shapetype>
            <v:shape id="Text Box 74" o:spid="_x0000_s1086" type="#_x0000_t202" alt="OFFICIAL" style="position:absolute;margin-left:0;margin-top:0;width:49pt;height:31.8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textbox style="mso-fit-shape-to-text:t" inset="0,0,0,15pt">
                <w:txbxContent>
                  <w:p w14:paraId="3F5EBE0B" w14:textId="2D0C7FDD" w:rsidR="00405CBC" w:rsidRPr="00405CBC" w:rsidRDefault="00405CBC" w:rsidP="00405CBC">
                    <w:pPr>
                      <w:spacing w:after="0"/>
                      <w:rPr>
                        <w:rFonts w:ascii="Aptos" w:eastAsia="Aptos" w:hAnsi="Aptos" w:cs="Aptos"/>
                        <w:noProof/>
                        <w:color w:val="FF0000"/>
                        <w:sz w:val="24"/>
                        <w:szCs w:val="24"/>
                      </w:rPr>
                    </w:pPr>
                  </w:p>
                </w:txbxContent>
              </v:textbox>
              <w10:wrap anchorx="page" anchory="page"/>
            </v:shape>
          </w:pict>
        </mc:Fallback>
      </mc:AlternateContent>
    </w:r>
    <w:sdt>
      <w:sdtPr>
        <w:rPr>
          <w:rStyle w:val="PageNumber"/>
        </w:rPr>
        <w:id w:val="-2093382827"/>
        <w:docPartObj>
          <w:docPartGallery w:val="Page Numbers (Bottom of Page)"/>
          <w:docPartUnique/>
        </w:docPartObj>
      </w:sdtPr>
      <w:sdtEndPr>
        <w:rPr>
          <w:rStyle w:val="PageNumber"/>
        </w:rPr>
      </w:sdtEndPr>
      <w:sdtContent>
        <w:sdt>
          <w:sdtPr>
            <w:rPr>
              <w:rStyle w:val="PageNumber"/>
            </w:rPr>
            <w:id w:val="-2001255287"/>
            <w:docPartObj>
              <w:docPartGallery w:val="Page Numbers (Bottom of Page)"/>
              <w:docPartUnique/>
            </w:docPartObj>
          </w:sdtPr>
          <w:sdtEndPr>
            <w:rPr>
              <w:rStyle w:val="PageNumber"/>
            </w:rPr>
          </w:sdtEndPr>
          <w:sdtContent>
            <w:r w:rsidR="00685355">
              <w:rPr>
                <w:rStyle w:val="PageNumber"/>
              </w:rPr>
              <w:fldChar w:fldCharType="begin"/>
            </w:r>
            <w:r w:rsidR="00685355">
              <w:rPr>
                <w:rStyle w:val="PageNumber"/>
              </w:rPr>
              <w:instrText xml:space="preserve"> PAGE </w:instrText>
            </w:r>
            <w:r w:rsidR="00685355">
              <w:rPr>
                <w:rStyle w:val="PageNumber"/>
              </w:rPr>
              <w:fldChar w:fldCharType="separate"/>
            </w:r>
            <w:r w:rsidR="00685355">
              <w:rPr>
                <w:rStyle w:val="PageNumber"/>
                <w:noProof/>
              </w:rPr>
              <w:t>1</w:t>
            </w:r>
            <w:r w:rsidR="00685355">
              <w:rPr>
                <w:rStyle w:val="PageNumber"/>
              </w:rPr>
              <w:fldChar w:fldCharType="end"/>
            </w:r>
          </w:sdtContent>
        </w:sdt>
      </w:sdtContent>
    </w:sdt>
  </w:p>
  <w:p w14:paraId="33649654" w14:textId="3031992F" w:rsidR="0016315C" w:rsidRPr="00685355" w:rsidRDefault="478D8F5B" w:rsidP="00415E3E">
    <w:pPr>
      <w:spacing w:after="200"/>
      <w:jc w:val="center"/>
    </w:pPr>
    <w:r>
      <w:t xml:space="preserve">Ratified PICO Confirmation – April 2026 PASC Meeting </w:t>
    </w:r>
    <w:r w:rsidR="00732788">
      <w:br/>
    </w:r>
    <w:r>
      <w:t>Application 181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98EBF" w14:textId="386E3AC0" w:rsidR="00767D86" w:rsidRDefault="00405CBC" w:rsidP="00605D1E">
    <w:pPr>
      <w:pStyle w:val="Footer"/>
    </w:pPr>
    <w:r>
      <w:rPr>
        <w:noProof/>
      </w:rPr>
      <mc:AlternateContent>
        <mc:Choice Requires="wps">
          <w:drawing>
            <wp:anchor distT="0" distB="0" distL="0" distR="0" simplePos="0" relativeHeight="251658243" behindDoc="0" locked="0" layoutInCell="1" allowOverlap="1" wp14:anchorId="77D0A553" wp14:editId="5CF26BD7">
              <wp:simplePos x="635" y="635"/>
              <wp:positionH relativeFrom="page">
                <wp:align>center</wp:align>
              </wp:positionH>
              <wp:positionV relativeFrom="page">
                <wp:align>bottom</wp:align>
              </wp:positionV>
              <wp:extent cx="622300" cy="404495"/>
              <wp:effectExtent l="0" t="0" r="6350" b="0"/>
              <wp:wrapNone/>
              <wp:docPr id="1014296897" name="Text Box 7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2B46521" w14:textId="0D98957B" w:rsidR="00405CBC" w:rsidRPr="00405CBC" w:rsidRDefault="00405CBC" w:rsidP="00405CBC">
                          <w:pPr>
                            <w:spacing w:after="0"/>
                            <w:rPr>
                              <w:rFonts w:ascii="Aptos" w:eastAsia="Aptos" w:hAnsi="Aptos" w:cs="Aptos"/>
                              <w:noProof/>
                              <w:color w:val="FF0000"/>
                              <w:sz w:val="24"/>
                              <w:szCs w:val="24"/>
                            </w:rPr>
                          </w:pPr>
                          <w:r w:rsidRPr="00405CB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xmlns:a="http://schemas.openxmlformats.org/drawingml/2006/main" xmlns:aclsh="http://schemas.microsoft.com/office/drawing/2020/classificationShape" xmlns:arto="http://schemas.microsoft.com/office/word/2006/arto">
          <w:pict w14:anchorId="04B50F2B">
            <v:shapetype id="_x0000_t202" coordsize="21600,21600" o:spt="202" path="m,l,21600r21600,l21600,xe" w14:anchorId="77D0A553">
              <v:stroke joinstyle="miter"/>
              <v:path gradientshapeok="t" o:connecttype="rect"/>
            </v:shapetype>
            <v:shape id="Text Box 72" style="position:absolute;margin-left:0;margin-top:0;width:49pt;height:31.85pt;z-index:251658243;visibility:visible;mso-wrap-style:none;mso-wrap-distance-left:0;mso-wrap-distance-top:0;mso-wrap-distance-right:0;mso-wrap-distance-bottom:0;mso-position-horizontal:center;mso-position-horizontal-relative:page;mso-position-vertical:bottom;mso-position-vertical-relative:page;v-text-anchor:bottom" alt="OFFICIAL" o:spid="_x0000_s1089"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">
              <v:textbox style="mso-fit-shape-to-text:t" inset="0,0,0,15pt">
                <w:txbxContent>
                  <w:p w:rsidRPr="00405CBC" w:rsidR="00405CBC" w:rsidP="00405CBC" w:rsidRDefault="00405CBC" w14:paraId="09E77742" w14:textId="0D98957B">
                    <w:pPr>
                      <w:spacing w:after="0"/>
                      <w:rPr>
                        <w:rFonts w:ascii="Aptos" w:hAnsi="Aptos" w:eastAsia="Aptos" w:cs="Aptos"/>
                        <w:noProof/>
                        <w:color w:val="FF0000"/>
                        <w:sz w:val="24"/>
                        <w:szCs w:val="24"/>
                      </w:rPr>
                    </w:pPr>
                    <w:r w:rsidRPr="00405CBC">
                      <w:rPr>
                        <w:rFonts w:ascii="Aptos" w:hAnsi="Aptos" w:eastAsia="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95B99" w14:textId="77777777" w:rsidR="0056488A" w:rsidRDefault="0056488A" w:rsidP="00605D1E">
      <w:r>
        <w:separator/>
      </w:r>
    </w:p>
  </w:footnote>
  <w:footnote w:type="continuationSeparator" w:id="0">
    <w:p w14:paraId="6F353C26" w14:textId="77777777" w:rsidR="0056488A" w:rsidRDefault="0056488A" w:rsidP="00605D1E">
      <w:r>
        <w:continuationSeparator/>
      </w:r>
    </w:p>
  </w:footnote>
  <w:footnote w:type="continuationNotice" w:id="1">
    <w:p w14:paraId="1622E985" w14:textId="77777777" w:rsidR="0056488A" w:rsidRDefault="0056488A" w:rsidP="00605D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C72DD" w14:textId="50CC894D" w:rsidR="00767D86" w:rsidRDefault="00405CBC" w:rsidP="00605D1E">
    <w:pPr>
      <w:pStyle w:val="Header"/>
    </w:pPr>
    <w:r>
      <w:rPr>
        <w:noProof/>
      </w:rPr>
      <mc:AlternateContent>
        <mc:Choice Requires="wps">
          <w:drawing>
            <wp:anchor distT="0" distB="0" distL="0" distR="0" simplePos="0" relativeHeight="251658241" behindDoc="0" locked="0" layoutInCell="1" allowOverlap="1" wp14:anchorId="51BC31A7" wp14:editId="037A026A">
              <wp:simplePos x="635" y="635"/>
              <wp:positionH relativeFrom="page">
                <wp:align>center</wp:align>
              </wp:positionH>
              <wp:positionV relativeFrom="page">
                <wp:align>top</wp:align>
              </wp:positionV>
              <wp:extent cx="622300" cy="404495"/>
              <wp:effectExtent l="0" t="0" r="6350" b="14605"/>
              <wp:wrapNone/>
              <wp:docPr id="881378805" name="Text Box 7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456F749" w14:textId="57597F97" w:rsidR="00405CBC" w:rsidRPr="00405CBC" w:rsidRDefault="00405CBC" w:rsidP="00405CBC">
                          <w:pPr>
                            <w:spacing w:after="0"/>
                            <w:rPr>
                              <w:rFonts w:ascii="Aptos" w:eastAsia="Aptos" w:hAnsi="Aptos" w:cs="Aptos"/>
                              <w:noProof/>
                              <w:color w:val="FF0000"/>
                              <w:sz w:val="24"/>
                              <w:szCs w:val="24"/>
                            </w:rPr>
                          </w:pPr>
                          <w:r w:rsidRPr="00405CB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xmlns:a="http://schemas.openxmlformats.org/drawingml/2006/main" xmlns:aclsh="http://schemas.microsoft.com/office/drawing/2020/classificationShape" xmlns:arto="http://schemas.microsoft.com/office/word/2006/arto">
          <w:pict w14:anchorId="00D4D884">
            <v:shapetype id="_x0000_t202" coordsize="21600,21600" o:spt="202" path="m,l,21600r21600,l21600,xe" w14:anchorId="51BC31A7">
              <v:stroke joinstyle="miter"/>
              <v:path gradientshapeok="t" o:connecttype="rect"/>
            </v:shapetype>
            <v:shape id="Text Box 70" style="position:absolute;margin-left:0;margin-top:0;width:49pt;height:31.85pt;z-index:251658241;visibility:visible;mso-wrap-style:none;mso-wrap-distance-left:0;mso-wrap-distance-top:0;mso-wrap-distance-right:0;mso-wrap-distance-bottom:0;mso-position-horizontal:center;mso-position-horizontal-relative:page;mso-position-vertical:top;mso-position-vertical-relative:page;v-text-anchor:top" alt="OFFICIAL" o:spid="_x0000_s1084"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v:textbox style="mso-fit-shape-to-text:t" inset="0,15pt,0,0">
                <w:txbxContent>
                  <w:p w:rsidRPr="00405CBC" w:rsidR="00405CBC" w:rsidP="00405CBC" w:rsidRDefault="00405CBC" w14:paraId="75F360E3" w14:textId="57597F97">
                    <w:pPr>
                      <w:spacing w:after="0"/>
                      <w:rPr>
                        <w:rFonts w:ascii="Aptos" w:hAnsi="Aptos" w:eastAsia="Aptos" w:cs="Aptos"/>
                        <w:noProof/>
                        <w:color w:val="FF0000"/>
                        <w:sz w:val="24"/>
                        <w:szCs w:val="24"/>
                      </w:rPr>
                    </w:pPr>
                    <w:r w:rsidRPr="00405CBC">
                      <w:rPr>
                        <w:rFonts w:ascii="Aptos" w:hAnsi="Aptos" w:eastAsia="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90"/>
      <w:gridCol w:w="3190"/>
      <w:gridCol w:w="3190"/>
    </w:tblGrid>
    <w:tr w:rsidR="628F6C62" w14:paraId="30E3AEF3" w14:textId="77777777" w:rsidTr="009A4FFB">
      <w:trPr>
        <w:trHeight w:val="300"/>
      </w:trPr>
      <w:tc>
        <w:tcPr>
          <w:tcW w:w="3190" w:type="dxa"/>
        </w:tcPr>
        <w:p w14:paraId="49F52A5F" w14:textId="1FA26EC3" w:rsidR="628F6C62" w:rsidRDefault="628F6C62" w:rsidP="00605D1E">
          <w:pPr>
            <w:pStyle w:val="Header"/>
          </w:pPr>
        </w:p>
      </w:tc>
      <w:tc>
        <w:tcPr>
          <w:tcW w:w="3190" w:type="dxa"/>
        </w:tcPr>
        <w:p w14:paraId="36E67869" w14:textId="784854AB" w:rsidR="628F6C62" w:rsidRDefault="628F6C62" w:rsidP="00605D1E">
          <w:pPr>
            <w:pStyle w:val="Header"/>
          </w:pPr>
        </w:p>
      </w:tc>
      <w:tc>
        <w:tcPr>
          <w:tcW w:w="3190" w:type="dxa"/>
        </w:tcPr>
        <w:p w14:paraId="7D0E02FB" w14:textId="1ED15B37" w:rsidR="628F6C62" w:rsidRDefault="628F6C62" w:rsidP="00605D1E">
          <w:pPr>
            <w:pStyle w:val="Header"/>
          </w:pPr>
        </w:p>
      </w:tc>
    </w:tr>
  </w:tbl>
  <w:p w14:paraId="1C2EB0F3" w14:textId="5391FE47" w:rsidR="628F6C62" w:rsidRDefault="628F6C62" w:rsidP="005F60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0CD77" w14:textId="33E3B3C0" w:rsidR="00767D86" w:rsidRDefault="00405CBC" w:rsidP="00605D1E">
    <w:pPr>
      <w:pStyle w:val="Header"/>
    </w:pPr>
    <w:r>
      <w:rPr>
        <w:noProof/>
      </w:rPr>
      <mc:AlternateContent>
        <mc:Choice Requires="wps">
          <w:drawing>
            <wp:anchor distT="0" distB="0" distL="0" distR="0" simplePos="0" relativeHeight="251658240" behindDoc="0" locked="0" layoutInCell="1" allowOverlap="1" wp14:anchorId="4173A83D" wp14:editId="1C26A69C">
              <wp:simplePos x="635" y="635"/>
              <wp:positionH relativeFrom="page">
                <wp:align>center</wp:align>
              </wp:positionH>
              <wp:positionV relativeFrom="page">
                <wp:align>top</wp:align>
              </wp:positionV>
              <wp:extent cx="622300" cy="404495"/>
              <wp:effectExtent l="0" t="0" r="6350" b="14605"/>
              <wp:wrapNone/>
              <wp:docPr id="536875249" name="Text Box 6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355EE07" w14:textId="22995903" w:rsidR="00405CBC" w:rsidRPr="00405CBC" w:rsidRDefault="00405CBC" w:rsidP="00405CBC">
                          <w:pPr>
                            <w:spacing w:after="0"/>
                            <w:rPr>
                              <w:rFonts w:ascii="Aptos" w:eastAsia="Aptos" w:hAnsi="Aptos" w:cs="Aptos"/>
                              <w:noProof/>
                              <w:color w:val="FF0000"/>
                              <w:sz w:val="24"/>
                              <w:szCs w:val="24"/>
                            </w:rPr>
                          </w:pPr>
                          <w:r w:rsidRPr="00405CB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xmlns:a="http://schemas.openxmlformats.org/drawingml/2006/main" xmlns:aclsh="http://schemas.microsoft.com/office/drawing/2020/classificationShape" xmlns:arto="http://schemas.microsoft.com/office/word/2006/arto">
          <w:pict w14:anchorId="175368B9">
            <v:shapetype id="_x0000_t202" coordsize="21600,21600" o:spt="202" path="m,l,21600r21600,l21600,xe" w14:anchorId="4173A83D">
              <v:stroke joinstyle="miter"/>
              <v:path gradientshapeok="t" o:connecttype="rect"/>
            </v:shapetype>
            <v:shape id="Text Box 69" style="position:absolute;margin-left:0;margin-top:0;width:49pt;height:31.85pt;z-index:251658240;visibility:visible;mso-wrap-style:none;mso-wrap-distance-left:0;mso-wrap-distance-top:0;mso-wrap-distance-right:0;mso-wrap-distance-bottom:0;mso-position-horizontal:center;mso-position-horizontal-relative:page;mso-position-vertical:top;mso-position-vertical-relative:page;v-text-anchor:top" alt="OFFICIAL" o:spid="_x0000_s1088"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v:textbox style="mso-fit-shape-to-text:t" inset="0,15pt,0,0">
                <w:txbxContent>
                  <w:p w:rsidRPr="00405CBC" w:rsidR="00405CBC" w:rsidP="00405CBC" w:rsidRDefault="00405CBC" w14:paraId="17D1F485" w14:textId="22995903">
                    <w:pPr>
                      <w:spacing w:after="0"/>
                      <w:rPr>
                        <w:rFonts w:ascii="Aptos" w:hAnsi="Aptos" w:eastAsia="Aptos" w:cs="Aptos"/>
                        <w:noProof/>
                        <w:color w:val="FF0000"/>
                        <w:sz w:val="24"/>
                        <w:szCs w:val="24"/>
                      </w:rPr>
                    </w:pPr>
                    <w:r w:rsidRPr="00405CBC">
                      <w:rPr>
                        <w:rFonts w:ascii="Aptos" w:hAnsi="Aptos" w:eastAsia="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96137"/>
    <w:multiLevelType w:val="hybridMultilevel"/>
    <w:tmpl w:val="82101760"/>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BB14CB"/>
    <w:multiLevelType w:val="hybridMultilevel"/>
    <w:tmpl w:val="B88EB4CA"/>
    <w:lvl w:ilvl="0" w:tplc="0C090017">
      <w:start w:val="1"/>
      <w:numFmt w:val="lowerLetter"/>
      <w:lvlText w:val="%1)"/>
      <w:lvlJc w:val="left"/>
      <w:pPr>
        <w:ind w:left="768" w:hanging="360"/>
      </w:pPr>
    </w:lvl>
    <w:lvl w:ilvl="1" w:tplc="0C090019" w:tentative="1">
      <w:start w:val="1"/>
      <w:numFmt w:val="lowerLetter"/>
      <w:lvlText w:val="%2."/>
      <w:lvlJc w:val="left"/>
      <w:pPr>
        <w:ind w:left="1488" w:hanging="360"/>
      </w:pPr>
    </w:lvl>
    <w:lvl w:ilvl="2" w:tplc="0C09001B" w:tentative="1">
      <w:start w:val="1"/>
      <w:numFmt w:val="lowerRoman"/>
      <w:lvlText w:val="%3."/>
      <w:lvlJc w:val="right"/>
      <w:pPr>
        <w:ind w:left="2208" w:hanging="180"/>
      </w:pPr>
    </w:lvl>
    <w:lvl w:ilvl="3" w:tplc="0C09000F" w:tentative="1">
      <w:start w:val="1"/>
      <w:numFmt w:val="decimal"/>
      <w:lvlText w:val="%4."/>
      <w:lvlJc w:val="left"/>
      <w:pPr>
        <w:ind w:left="2928" w:hanging="360"/>
      </w:pPr>
    </w:lvl>
    <w:lvl w:ilvl="4" w:tplc="0C090019" w:tentative="1">
      <w:start w:val="1"/>
      <w:numFmt w:val="lowerLetter"/>
      <w:lvlText w:val="%5."/>
      <w:lvlJc w:val="left"/>
      <w:pPr>
        <w:ind w:left="3648" w:hanging="360"/>
      </w:pPr>
    </w:lvl>
    <w:lvl w:ilvl="5" w:tplc="0C09001B" w:tentative="1">
      <w:start w:val="1"/>
      <w:numFmt w:val="lowerRoman"/>
      <w:lvlText w:val="%6."/>
      <w:lvlJc w:val="right"/>
      <w:pPr>
        <w:ind w:left="4368" w:hanging="180"/>
      </w:pPr>
    </w:lvl>
    <w:lvl w:ilvl="6" w:tplc="0C09000F" w:tentative="1">
      <w:start w:val="1"/>
      <w:numFmt w:val="decimal"/>
      <w:lvlText w:val="%7."/>
      <w:lvlJc w:val="left"/>
      <w:pPr>
        <w:ind w:left="5088" w:hanging="360"/>
      </w:pPr>
    </w:lvl>
    <w:lvl w:ilvl="7" w:tplc="0C090019" w:tentative="1">
      <w:start w:val="1"/>
      <w:numFmt w:val="lowerLetter"/>
      <w:lvlText w:val="%8."/>
      <w:lvlJc w:val="left"/>
      <w:pPr>
        <w:ind w:left="5808" w:hanging="360"/>
      </w:pPr>
    </w:lvl>
    <w:lvl w:ilvl="8" w:tplc="0C09001B" w:tentative="1">
      <w:start w:val="1"/>
      <w:numFmt w:val="lowerRoman"/>
      <w:lvlText w:val="%9."/>
      <w:lvlJc w:val="right"/>
      <w:pPr>
        <w:ind w:left="6528" w:hanging="180"/>
      </w:pPr>
    </w:lvl>
  </w:abstractNum>
  <w:abstractNum w:abstractNumId="2" w15:restartNumberingAfterBreak="0">
    <w:nsid w:val="04321E56"/>
    <w:multiLevelType w:val="hybridMultilevel"/>
    <w:tmpl w:val="23A61C2E"/>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C70769"/>
    <w:multiLevelType w:val="hybridMultilevel"/>
    <w:tmpl w:val="DFDA47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57F0BED"/>
    <w:multiLevelType w:val="hybridMultilevel"/>
    <w:tmpl w:val="4A6A2B30"/>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5F7768E"/>
    <w:multiLevelType w:val="hybridMultilevel"/>
    <w:tmpl w:val="0E16E3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D26EC5"/>
    <w:multiLevelType w:val="hybridMultilevel"/>
    <w:tmpl w:val="9F90F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D41485"/>
    <w:multiLevelType w:val="hybridMultilevel"/>
    <w:tmpl w:val="97DC8322"/>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7E4385"/>
    <w:multiLevelType w:val="hybridMultilevel"/>
    <w:tmpl w:val="F514ACF4"/>
    <w:lvl w:ilvl="0" w:tplc="575E0C46">
      <w:start w:val="1"/>
      <w:numFmt w:val="bullet"/>
      <w:lvlText w:val=""/>
      <w:lvlJc w:val="left"/>
      <w:pPr>
        <w:ind w:left="360" w:hanging="360"/>
      </w:pPr>
      <w:rPr>
        <w:rFonts w:ascii="Symbol" w:hAnsi="Symbol"/>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E943AC8"/>
    <w:multiLevelType w:val="hybridMultilevel"/>
    <w:tmpl w:val="86C22A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C4707D"/>
    <w:multiLevelType w:val="hybridMultilevel"/>
    <w:tmpl w:val="B388F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5113536"/>
    <w:multiLevelType w:val="hybridMultilevel"/>
    <w:tmpl w:val="10004E0C"/>
    <w:lvl w:ilvl="0" w:tplc="7A1E56C4">
      <w:start w:val="1"/>
      <w:numFmt w:val="bullet"/>
      <w:lvlText w:val="•"/>
      <w:lvlJc w:val="left"/>
      <w:pPr>
        <w:tabs>
          <w:tab w:val="num" w:pos="720"/>
        </w:tabs>
        <w:ind w:left="720" w:hanging="360"/>
      </w:pPr>
      <w:rPr>
        <w:rFonts w:ascii="Arial" w:hAnsi="Arial" w:hint="default"/>
      </w:rPr>
    </w:lvl>
    <w:lvl w:ilvl="1" w:tplc="31B67F10" w:tentative="1">
      <w:start w:val="1"/>
      <w:numFmt w:val="bullet"/>
      <w:lvlText w:val="•"/>
      <w:lvlJc w:val="left"/>
      <w:pPr>
        <w:tabs>
          <w:tab w:val="num" w:pos="1440"/>
        </w:tabs>
        <w:ind w:left="1440" w:hanging="360"/>
      </w:pPr>
      <w:rPr>
        <w:rFonts w:ascii="Arial" w:hAnsi="Arial" w:hint="default"/>
      </w:rPr>
    </w:lvl>
    <w:lvl w:ilvl="2" w:tplc="1CD43F52" w:tentative="1">
      <w:start w:val="1"/>
      <w:numFmt w:val="bullet"/>
      <w:lvlText w:val="•"/>
      <w:lvlJc w:val="left"/>
      <w:pPr>
        <w:tabs>
          <w:tab w:val="num" w:pos="2160"/>
        </w:tabs>
        <w:ind w:left="2160" w:hanging="360"/>
      </w:pPr>
      <w:rPr>
        <w:rFonts w:ascii="Arial" w:hAnsi="Arial" w:hint="default"/>
      </w:rPr>
    </w:lvl>
    <w:lvl w:ilvl="3" w:tplc="7FF0993C" w:tentative="1">
      <w:start w:val="1"/>
      <w:numFmt w:val="bullet"/>
      <w:lvlText w:val="•"/>
      <w:lvlJc w:val="left"/>
      <w:pPr>
        <w:tabs>
          <w:tab w:val="num" w:pos="2880"/>
        </w:tabs>
        <w:ind w:left="2880" w:hanging="360"/>
      </w:pPr>
      <w:rPr>
        <w:rFonts w:ascii="Arial" w:hAnsi="Arial" w:hint="default"/>
      </w:rPr>
    </w:lvl>
    <w:lvl w:ilvl="4" w:tplc="136A0E70" w:tentative="1">
      <w:start w:val="1"/>
      <w:numFmt w:val="bullet"/>
      <w:lvlText w:val="•"/>
      <w:lvlJc w:val="left"/>
      <w:pPr>
        <w:tabs>
          <w:tab w:val="num" w:pos="3600"/>
        </w:tabs>
        <w:ind w:left="3600" w:hanging="360"/>
      </w:pPr>
      <w:rPr>
        <w:rFonts w:ascii="Arial" w:hAnsi="Arial" w:hint="default"/>
      </w:rPr>
    </w:lvl>
    <w:lvl w:ilvl="5" w:tplc="4D3EC88A" w:tentative="1">
      <w:start w:val="1"/>
      <w:numFmt w:val="bullet"/>
      <w:lvlText w:val="•"/>
      <w:lvlJc w:val="left"/>
      <w:pPr>
        <w:tabs>
          <w:tab w:val="num" w:pos="4320"/>
        </w:tabs>
        <w:ind w:left="4320" w:hanging="360"/>
      </w:pPr>
      <w:rPr>
        <w:rFonts w:ascii="Arial" w:hAnsi="Arial" w:hint="default"/>
      </w:rPr>
    </w:lvl>
    <w:lvl w:ilvl="6" w:tplc="02CC856E" w:tentative="1">
      <w:start w:val="1"/>
      <w:numFmt w:val="bullet"/>
      <w:lvlText w:val="•"/>
      <w:lvlJc w:val="left"/>
      <w:pPr>
        <w:tabs>
          <w:tab w:val="num" w:pos="5040"/>
        </w:tabs>
        <w:ind w:left="5040" w:hanging="360"/>
      </w:pPr>
      <w:rPr>
        <w:rFonts w:ascii="Arial" w:hAnsi="Arial" w:hint="default"/>
      </w:rPr>
    </w:lvl>
    <w:lvl w:ilvl="7" w:tplc="69823BD6" w:tentative="1">
      <w:start w:val="1"/>
      <w:numFmt w:val="bullet"/>
      <w:lvlText w:val="•"/>
      <w:lvlJc w:val="left"/>
      <w:pPr>
        <w:tabs>
          <w:tab w:val="num" w:pos="5760"/>
        </w:tabs>
        <w:ind w:left="5760" w:hanging="360"/>
      </w:pPr>
      <w:rPr>
        <w:rFonts w:ascii="Arial" w:hAnsi="Arial" w:hint="default"/>
      </w:rPr>
    </w:lvl>
    <w:lvl w:ilvl="8" w:tplc="E884B08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A88674A"/>
    <w:multiLevelType w:val="hybridMultilevel"/>
    <w:tmpl w:val="80ACC4C4"/>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B1F0F9A"/>
    <w:multiLevelType w:val="hybridMultilevel"/>
    <w:tmpl w:val="9C1200BC"/>
    <w:lvl w:ilvl="0" w:tplc="6230653A">
      <w:start w:val="1"/>
      <w:numFmt w:val="bullet"/>
      <w:lvlText w:val="•"/>
      <w:lvlJc w:val="left"/>
      <w:pPr>
        <w:tabs>
          <w:tab w:val="num" w:pos="720"/>
        </w:tabs>
        <w:ind w:left="720" w:hanging="360"/>
      </w:pPr>
      <w:rPr>
        <w:rFonts w:ascii="Arial" w:hAnsi="Arial" w:hint="default"/>
      </w:rPr>
    </w:lvl>
    <w:lvl w:ilvl="1" w:tplc="D5560368">
      <w:numFmt w:val="bullet"/>
      <w:lvlText w:val="•"/>
      <w:lvlJc w:val="left"/>
      <w:pPr>
        <w:tabs>
          <w:tab w:val="num" w:pos="1440"/>
        </w:tabs>
        <w:ind w:left="1440" w:hanging="360"/>
      </w:pPr>
      <w:rPr>
        <w:rFonts w:ascii="Arial" w:hAnsi="Arial" w:hint="default"/>
      </w:rPr>
    </w:lvl>
    <w:lvl w:ilvl="2" w:tplc="0FEE8C26" w:tentative="1">
      <w:start w:val="1"/>
      <w:numFmt w:val="bullet"/>
      <w:lvlText w:val="•"/>
      <w:lvlJc w:val="left"/>
      <w:pPr>
        <w:tabs>
          <w:tab w:val="num" w:pos="2160"/>
        </w:tabs>
        <w:ind w:left="2160" w:hanging="360"/>
      </w:pPr>
      <w:rPr>
        <w:rFonts w:ascii="Arial" w:hAnsi="Arial" w:hint="default"/>
      </w:rPr>
    </w:lvl>
    <w:lvl w:ilvl="3" w:tplc="071AD146" w:tentative="1">
      <w:start w:val="1"/>
      <w:numFmt w:val="bullet"/>
      <w:lvlText w:val="•"/>
      <w:lvlJc w:val="left"/>
      <w:pPr>
        <w:tabs>
          <w:tab w:val="num" w:pos="2880"/>
        </w:tabs>
        <w:ind w:left="2880" w:hanging="360"/>
      </w:pPr>
      <w:rPr>
        <w:rFonts w:ascii="Arial" w:hAnsi="Arial" w:hint="default"/>
      </w:rPr>
    </w:lvl>
    <w:lvl w:ilvl="4" w:tplc="EDBCF0F8" w:tentative="1">
      <w:start w:val="1"/>
      <w:numFmt w:val="bullet"/>
      <w:lvlText w:val="•"/>
      <w:lvlJc w:val="left"/>
      <w:pPr>
        <w:tabs>
          <w:tab w:val="num" w:pos="3600"/>
        </w:tabs>
        <w:ind w:left="3600" w:hanging="360"/>
      </w:pPr>
      <w:rPr>
        <w:rFonts w:ascii="Arial" w:hAnsi="Arial" w:hint="default"/>
      </w:rPr>
    </w:lvl>
    <w:lvl w:ilvl="5" w:tplc="246EF7E6" w:tentative="1">
      <w:start w:val="1"/>
      <w:numFmt w:val="bullet"/>
      <w:lvlText w:val="•"/>
      <w:lvlJc w:val="left"/>
      <w:pPr>
        <w:tabs>
          <w:tab w:val="num" w:pos="4320"/>
        </w:tabs>
        <w:ind w:left="4320" w:hanging="360"/>
      </w:pPr>
      <w:rPr>
        <w:rFonts w:ascii="Arial" w:hAnsi="Arial" w:hint="default"/>
      </w:rPr>
    </w:lvl>
    <w:lvl w:ilvl="6" w:tplc="D86A01BC" w:tentative="1">
      <w:start w:val="1"/>
      <w:numFmt w:val="bullet"/>
      <w:lvlText w:val="•"/>
      <w:lvlJc w:val="left"/>
      <w:pPr>
        <w:tabs>
          <w:tab w:val="num" w:pos="5040"/>
        </w:tabs>
        <w:ind w:left="5040" w:hanging="360"/>
      </w:pPr>
      <w:rPr>
        <w:rFonts w:ascii="Arial" w:hAnsi="Arial" w:hint="default"/>
      </w:rPr>
    </w:lvl>
    <w:lvl w:ilvl="7" w:tplc="FF1C92E0" w:tentative="1">
      <w:start w:val="1"/>
      <w:numFmt w:val="bullet"/>
      <w:lvlText w:val="•"/>
      <w:lvlJc w:val="left"/>
      <w:pPr>
        <w:tabs>
          <w:tab w:val="num" w:pos="5760"/>
        </w:tabs>
        <w:ind w:left="5760" w:hanging="360"/>
      </w:pPr>
      <w:rPr>
        <w:rFonts w:ascii="Arial" w:hAnsi="Arial" w:hint="default"/>
      </w:rPr>
    </w:lvl>
    <w:lvl w:ilvl="8" w:tplc="49F6E30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C9B7ACA"/>
    <w:multiLevelType w:val="hybridMultilevel"/>
    <w:tmpl w:val="9C40DFFE"/>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6" w15:restartNumberingAfterBreak="0">
    <w:nsid w:val="2CFB4A24"/>
    <w:multiLevelType w:val="hybridMultilevel"/>
    <w:tmpl w:val="147896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4B54948"/>
    <w:multiLevelType w:val="hybridMultilevel"/>
    <w:tmpl w:val="367EF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BB4B52"/>
    <w:multiLevelType w:val="hybridMultilevel"/>
    <w:tmpl w:val="76DEB40A"/>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876401B"/>
    <w:multiLevelType w:val="hybridMultilevel"/>
    <w:tmpl w:val="FA10EA74"/>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0D20CC2"/>
    <w:multiLevelType w:val="hybridMultilevel"/>
    <w:tmpl w:val="048E1BAE"/>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43FB2ECB"/>
    <w:multiLevelType w:val="hybridMultilevel"/>
    <w:tmpl w:val="C41025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98C35DD"/>
    <w:multiLevelType w:val="hybridMultilevel"/>
    <w:tmpl w:val="B88EB4CA"/>
    <w:lvl w:ilvl="0" w:tplc="FFFFFFFF">
      <w:start w:val="1"/>
      <w:numFmt w:val="lowerLetter"/>
      <w:lvlText w:val="%1)"/>
      <w:lvlJc w:val="left"/>
      <w:pPr>
        <w:ind w:left="768" w:hanging="360"/>
      </w:pPr>
    </w:lvl>
    <w:lvl w:ilvl="1" w:tplc="FFFFFFFF" w:tentative="1">
      <w:start w:val="1"/>
      <w:numFmt w:val="lowerLetter"/>
      <w:lvlText w:val="%2."/>
      <w:lvlJc w:val="left"/>
      <w:pPr>
        <w:ind w:left="1488" w:hanging="360"/>
      </w:pPr>
    </w:lvl>
    <w:lvl w:ilvl="2" w:tplc="FFFFFFFF" w:tentative="1">
      <w:start w:val="1"/>
      <w:numFmt w:val="lowerRoman"/>
      <w:lvlText w:val="%3."/>
      <w:lvlJc w:val="right"/>
      <w:pPr>
        <w:ind w:left="2208" w:hanging="180"/>
      </w:pPr>
    </w:lvl>
    <w:lvl w:ilvl="3" w:tplc="FFFFFFFF" w:tentative="1">
      <w:start w:val="1"/>
      <w:numFmt w:val="decimal"/>
      <w:lvlText w:val="%4."/>
      <w:lvlJc w:val="left"/>
      <w:pPr>
        <w:ind w:left="2928" w:hanging="360"/>
      </w:pPr>
    </w:lvl>
    <w:lvl w:ilvl="4" w:tplc="FFFFFFFF" w:tentative="1">
      <w:start w:val="1"/>
      <w:numFmt w:val="lowerLetter"/>
      <w:lvlText w:val="%5."/>
      <w:lvlJc w:val="left"/>
      <w:pPr>
        <w:ind w:left="3648" w:hanging="360"/>
      </w:pPr>
    </w:lvl>
    <w:lvl w:ilvl="5" w:tplc="FFFFFFFF" w:tentative="1">
      <w:start w:val="1"/>
      <w:numFmt w:val="lowerRoman"/>
      <w:lvlText w:val="%6."/>
      <w:lvlJc w:val="right"/>
      <w:pPr>
        <w:ind w:left="4368" w:hanging="180"/>
      </w:pPr>
    </w:lvl>
    <w:lvl w:ilvl="6" w:tplc="FFFFFFFF" w:tentative="1">
      <w:start w:val="1"/>
      <w:numFmt w:val="decimal"/>
      <w:lvlText w:val="%7."/>
      <w:lvlJc w:val="left"/>
      <w:pPr>
        <w:ind w:left="5088" w:hanging="360"/>
      </w:pPr>
    </w:lvl>
    <w:lvl w:ilvl="7" w:tplc="FFFFFFFF" w:tentative="1">
      <w:start w:val="1"/>
      <w:numFmt w:val="lowerLetter"/>
      <w:lvlText w:val="%8."/>
      <w:lvlJc w:val="left"/>
      <w:pPr>
        <w:ind w:left="5808" w:hanging="360"/>
      </w:pPr>
    </w:lvl>
    <w:lvl w:ilvl="8" w:tplc="FFFFFFFF" w:tentative="1">
      <w:start w:val="1"/>
      <w:numFmt w:val="lowerRoman"/>
      <w:lvlText w:val="%9."/>
      <w:lvlJc w:val="right"/>
      <w:pPr>
        <w:ind w:left="6528" w:hanging="180"/>
      </w:pPr>
    </w:lvl>
  </w:abstractNum>
  <w:abstractNum w:abstractNumId="23" w15:restartNumberingAfterBreak="0">
    <w:nsid w:val="4FDB4631"/>
    <w:multiLevelType w:val="hybridMultilevel"/>
    <w:tmpl w:val="330A6F2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4" w15:restartNumberingAfterBreak="0">
    <w:nsid w:val="5417489D"/>
    <w:multiLevelType w:val="hybridMultilevel"/>
    <w:tmpl w:val="DE2E1D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6" w15:restartNumberingAfterBreak="0">
    <w:nsid w:val="59195C8E"/>
    <w:multiLevelType w:val="hybridMultilevel"/>
    <w:tmpl w:val="11A40002"/>
    <w:lvl w:ilvl="0" w:tplc="6730FD6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EDD1491"/>
    <w:multiLevelType w:val="hybridMultilevel"/>
    <w:tmpl w:val="2C981EF2"/>
    <w:lvl w:ilvl="0" w:tplc="A1246ED0">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4ED2891"/>
    <w:multiLevelType w:val="hybridMultilevel"/>
    <w:tmpl w:val="1416E3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6FC2089"/>
    <w:multiLevelType w:val="hybridMultilevel"/>
    <w:tmpl w:val="18FAB758"/>
    <w:lvl w:ilvl="0" w:tplc="5770BC44">
      <w:start w:val="1"/>
      <w:numFmt w:val="bullet"/>
      <w:lvlText w:val="•"/>
      <w:lvlJc w:val="left"/>
      <w:pPr>
        <w:tabs>
          <w:tab w:val="num" w:pos="720"/>
        </w:tabs>
        <w:ind w:left="720" w:hanging="360"/>
      </w:pPr>
      <w:rPr>
        <w:rFonts w:ascii="Symbol" w:hAnsi="Symbol" w:hint="default"/>
      </w:rPr>
    </w:lvl>
    <w:lvl w:ilvl="1" w:tplc="8A463F5A" w:tentative="1">
      <w:start w:val="1"/>
      <w:numFmt w:val="bullet"/>
      <w:lvlText w:val="•"/>
      <w:lvlJc w:val="left"/>
      <w:pPr>
        <w:tabs>
          <w:tab w:val="num" w:pos="1440"/>
        </w:tabs>
        <w:ind w:left="1440" w:hanging="360"/>
      </w:pPr>
      <w:rPr>
        <w:rFonts w:ascii="Arial" w:hAnsi="Arial" w:hint="default"/>
      </w:rPr>
    </w:lvl>
    <w:lvl w:ilvl="2" w:tplc="BD5604D8" w:tentative="1">
      <w:start w:val="1"/>
      <w:numFmt w:val="bullet"/>
      <w:lvlText w:val="•"/>
      <w:lvlJc w:val="left"/>
      <w:pPr>
        <w:tabs>
          <w:tab w:val="num" w:pos="2160"/>
        </w:tabs>
        <w:ind w:left="2160" w:hanging="360"/>
      </w:pPr>
      <w:rPr>
        <w:rFonts w:ascii="Arial" w:hAnsi="Arial" w:hint="default"/>
      </w:rPr>
    </w:lvl>
    <w:lvl w:ilvl="3" w:tplc="1A2EDCF0" w:tentative="1">
      <w:start w:val="1"/>
      <w:numFmt w:val="bullet"/>
      <w:lvlText w:val="•"/>
      <w:lvlJc w:val="left"/>
      <w:pPr>
        <w:tabs>
          <w:tab w:val="num" w:pos="2880"/>
        </w:tabs>
        <w:ind w:left="2880" w:hanging="360"/>
      </w:pPr>
      <w:rPr>
        <w:rFonts w:ascii="Arial" w:hAnsi="Arial" w:hint="default"/>
      </w:rPr>
    </w:lvl>
    <w:lvl w:ilvl="4" w:tplc="8F927BFA" w:tentative="1">
      <w:start w:val="1"/>
      <w:numFmt w:val="bullet"/>
      <w:lvlText w:val="•"/>
      <w:lvlJc w:val="left"/>
      <w:pPr>
        <w:tabs>
          <w:tab w:val="num" w:pos="3600"/>
        </w:tabs>
        <w:ind w:left="3600" w:hanging="360"/>
      </w:pPr>
      <w:rPr>
        <w:rFonts w:ascii="Arial" w:hAnsi="Arial" w:hint="default"/>
      </w:rPr>
    </w:lvl>
    <w:lvl w:ilvl="5" w:tplc="8BC68BE2" w:tentative="1">
      <w:start w:val="1"/>
      <w:numFmt w:val="bullet"/>
      <w:lvlText w:val="•"/>
      <w:lvlJc w:val="left"/>
      <w:pPr>
        <w:tabs>
          <w:tab w:val="num" w:pos="4320"/>
        </w:tabs>
        <w:ind w:left="4320" w:hanging="360"/>
      </w:pPr>
      <w:rPr>
        <w:rFonts w:ascii="Arial" w:hAnsi="Arial" w:hint="default"/>
      </w:rPr>
    </w:lvl>
    <w:lvl w:ilvl="6" w:tplc="E3F23AD4" w:tentative="1">
      <w:start w:val="1"/>
      <w:numFmt w:val="bullet"/>
      <w:lvlText w:val="•"/>
      <w:lvlJc w:val="left"/>
      <w:pPr>
        <w:tabs>
          <w:tab w:val="num" w:pos="5040"/>
        </w:tabs>
        <w:ind w:left="5040" w:hanging="360"/>
      </w:pPr>
      <w:rPr>
        <w:rFonts w:ascii="Arial" w:hAnsi="Arial" w:hint="default"/>
      </w:rPr>
    </w:lvl>
    <w:lvl w:ilvl="7" w:tplc="4032083E" w:tentative="1">
      <w:start w:val="1"/>
      <w:numFmt w:val="bullet"/>
      <w:lvlText w:val="•"/>
      <w:lvlJc w:val="left"/>
      <w:pPr>
        <w:tabs>
          <w:tab w:val="num" w:pos="5760"/>
        </w:tabs>
        <w:ind w:left="5760" w:hanging="360"/>
      </w:pPr>
      <w:rPr>
        <w:rFonts w:ascii="Arial" w:hAnsi="Arial" w:hint="default"/>
      </w:rPr>
    </w:lvl>
    <w:lvl w:ilvl="8" w:tplc="70C2537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81B1EFC"/>
    <w:multiLevelType w:val="hybridMultilevel"/>
    <w:tmpl w:val="EF7E6014"/>
    <w:lvl w:ilvl="0" w:tplc="D1AE8684">
      <w:start w:val="1"/>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3BA6F14"/>
    <w:multiLevelType w:val="hybridMultilevel"/>
    <w:tmpl w:val="BB88C6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9452074"/>
    <w:multiLevelType w:val="hybridMultilevel"/>
    <w:tmpl w:val="26641C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A530C0A"/>
    <w:multiLevelType w:val="hybridMultilevel"/>
    <w:tmpl w:val="98D0FC40"/>
    <w:lvl w:ilvl="0" w:tplc="CE066786">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7FDE3FB8"/>
    <w:multiLevelType w:val="hybridMultilevel"/>
    <w:tmpl w:val="4ED260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8093375">
    <w:abstractNumId w:val="25"/>
  </w:num>
  <w:num w:numId="2" w16cid:durableId="1911186006">
    <w:abstractNumId w:val="11"/>
  </w:num>
  <w:num w:numId="3" w16cid:durableId="1192769215">
    <w:abstractNumId w:val="5"/>
  </w:num>
  <w:num w:numId="4" w16cid:durableId="777675244">
    <w:abstractNumId w:val="31"/>
  </w:num>
  <w:num w:numId="5" w16cid:durableId="1285580040">
    <w:abstractNumId w:val="13"/>
  </w:num>
  <w:num w:numId="6" w16cid:durableId="1476146933">
    <w:abstractNumId w:val="0"/>
  </w:num>
  <w:num w:numId="7" w16cid:durableId="1102216313">
    <w:abstractNumId w:val="2"/>
  </w:num>
  <w:num w:numId="8" w16cid:durableId="884294811">
    <w:abstractNumId w:val="19"/>
  </w:num>
  <w:num w:numId="9" w16cid:durableId="2135521500">
    <w:abstractNumId w:val="26"/>
  </w:num>
  <w:num w:numId="10" w16cid:durableId="730226225">
    <w:abstractNumId w:val="18"/>
  </w:num>
  <w:num w:numId="11" w16cid:durableId="1409688224">
    <w:abstractNumId w:val="4"/>
  </w:num>
  <w:num w:numId="12" w16cid:durableId="1305694807">
    <w:abstractNumId w:val="7"/>
  </w:num>
  <w:num w:numId="13" w16cid:durableId="2009941881">
    <w:abstractNumId w:val="10"/>
  </w:num>
  <w:num w:numId="14" w16cid:durableId="1452823056">
    <w:abstractNumId w:val="34"/>
  </w:num>
  <w:num w:numId="15" w16cid:durableId="1605265233">
    <w:abstractNumId w:val="27"/>
  </w:num>
  <w:num w:numId="16" w16cid:durableId="1306543418">
    <w:abstractNumId w:val="33"/>
  </w:num>
  <w:num w:numId="17" w16cid:durableId="915895561">
    <w:abstractNumId w:val="16"/>
  </w:num>
  <w:num w:numId="18" w16cid:durableId="224806367">
    <w:abstractNumId w:val="20"/>
  </w:num>
  <w:num w:numId="19" w16cid:durableId="11808384">
    <w:abstractNumId w:val="9"/>
  </w:num>
  <w:num w:numId="20" w16cid:durableId="1009915923">
    <w:abstractNumId w:val="21"/>
  </w:num>
  <w:num w:numId="21" w16cid:durableId="612324020">
    <w:abstractNumId w:val="32"/>
  </w:num>
  <w:num w:numId="22" w16cid:durableId="944575810">
    <w:abstractNumId w:val="17"/>
  </w:num>
  <w:num w:numId="23" w16cid:durableId="1097865127">
    <w:abstractNumId w:val="6"/>
  </w:num>
  <w:num w:numId="24" w16cid:durableId="706223979">
    <w:abstractNumId w:val="1"/>
  </w:num>
  <w:num w:numId="25" w16cid:durableId="576943100">
    <w:abstractNumId w:val="22"/>
  </w:num>
  <w:num w:numId="26" w16cid:durableId="1778283159">
    <w:abstractNumId w:val="30"/>
  </w:num>
  <w:num w:numId="27" w16cid:durableId="1308508611">
    <w:abstractNumId w:val="3"/>
  </w:num>
  <w:num w:numId="28" w16cid:durableId="1424228581">
    <w:abstractNumId w:val="29"/>
  </w:num>
  <w:num w:numId="29" w16cid:durableId="697315129">
    <w:abstractNumId w:val="24"/>
  </w:num>
  <w:num w:numId="30" w16cid:durableId="1379474036">
    <w:abstractNumId w:val="12"/>
  </w:num>
  <w:num w:numId="31" w16cid:durableId="528883439">
    <w:abstractNumId w:val="28"/>
  </w:num>
  <w:num w:numId="32" w16cid:durableId="1644694798">
    <w:abstractNumId w:val="14"/>
  </w:num>
  <w:num w:numId="33" w16cid:durableId="1344354995">
    <w:abstractNumId w:val="8"/>
  </w:num>
  <w:num w:numId="34" w16cid:durableId="2055537437">
    <w:abstractNumId w:val="15"/>
  </w:num>
  <w:num w:numId="35" w16cid:durableId="95104621">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readOnly"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F9C"/>
    <w:rsid w:val="00000034"/>
    <w:rsid w:val="000007A1"/>
    <w:rsid w:val="00000AD0"/>
    <w:rsid w:val="00000D1B"/>
    <w:rsid w:val="00000D66"/>
    <w:rsid w:val="000017DD"/>
    <w:rsid w:val="000021A6"/>
    <w:rsid w:val="000029B7"/>
    <w:rsid w:val="00002BD2"/>
    <w:rsid w:val="00002BD4"/>
    <w:rsid w:val="00003169"/>
    <w:rsid w:val="00003242"/>
    <w:rsid w:val="000034A7"/>
    <w:rsid w:val="0000386B"/>
    <w:rsid w:val="00004040"/>
    <w:rsid w:val="000043E5"/>
    <w:rsid w:val="00004C11"/>
    <w:rsid w:val="00004EF8"/>
    <w:rsid w:val="000050A4"/>
    <w:rsid w:val="00005682"/>
    <w:rsid w:val="00006151"/>
    <w:rsid w:val="00006578"/>
    <w:rsid w:val="000066FA"/>
    <w:rsid w:val="000073AA"/>
    <w:rsid w:val="0000758E"/>
    <w:rsid w:val="00007B4B"/>
    <w:rsid w:val="00007DC7"/>
    <w:rsid w:val="00010CD1"/>
    <w:rsid w:val="000120CB"/>
    <w:rsid w:val="0001287E"/>
    <w:rsid w:val="00012949"/>
    <w:rsid w:val="00012973"/>
    <w:rsid w:val="00012D01"/>
    <w:rsid w:val="00012E59"/>
    <w:rsid w:val="000135AC"/>
    <w:rsid w:val="000138B7"/>
    <w:rsid w:val="000139F1"/>
    <w:rsid w:val="00013F63"/>
    <w:rsid w:val="00014029"/>
    <w:rsid w:val="00015228"/>
    <w:rsid w:val="00015DAD"/>
    <w:rsid w:val="00015F76"/>
    <w:rsid w:val="00016B1E"/>
    <w:rsid w:val="00017CD4"/>
    <w:rsid w:val="00020199"/>
    <w:rsid w:val="00020F00"/>
    <w:rsid w:val="0002109E"/>
    <w:rsid w:val="000219F3"/>
    <w:rsid w:val="00021C70"/>
    <w:rsid w:val="000220BE"/>
    <w:rsid w:val="00022B1B"/>
    <w:rsid w:val="00022EEF"/>
    <w:rsid w:val="00023045"/>
    <w:rsid w:val="00023924"/>
    <w:rsid w:val="00023EEC"/>
    <w:rsid w:val="00023EFF"/>
    <w:rsid w:val="0002460D"/>
    <w:rsid w:val="00024978"/>
    <w:rsid w:val="00024D26"/>
    <w:rsid w:val="00024DE7"/>
    <w:rsid w:val="00024E2F"/>
    <w:rsid w:val="00025201"/>
    <w:rsid w:val="000252CA"/>
    <w:rsid w:val="00025492"/>
    <w:rsid w:val="00026551"/>
    <w:rsid w:val="00026D1C"/>
    <w:rsid w:val="00026DC8"/>
    <w:rsid w:val="00027743"/>
    <w:rsid w:val="000327FF"/>
    <w:rsid w:val="0003351C"/>
    <w:rsid w:val="00033A89"/>
    <w:rsid w:val="00033F4D"/>
    <w:rsid w:val="0003494F"/>
    <w:rsid w:val="00034E25"/>
    <w:rsid w:val="00035F9D"/>
    <w:rsid w:val="000368B2"/>
    <w:rsid w:val="0004092A"/>
    <w:rsid w:val="000410AF"/>
    <w:rsid w:val="000412E2"/>
    <w:rsid w:val="000413F9"/>
    <w:rsid w:val="00041BDD"/>
    <w:rsid w:val="00042280"/>
    <w:rsid w:val="000423FA"/>
    <w:rsid w:val="00042629"/>
    <w:rsid w:val="0004320B"/>
    <w:rsid w:val="000437CF"/>
    <w:rsid w:val="00043F63"/>
    <w:rsid w:val="00044402"/>
    <w:rsid w:val="0004446E"/>
    <w:rsid w:val="00044FD3"/>
    <w:rsid w:val="0004509F"/>
    <w:rsid w:val="000457DB"/>
    <w:rsid w:val="0004630A"/>
    <w:rsid w:val="000465A5"/>
    <w:rsid w:val="00046D56"/>
    <w:rsid w:val="00047AD0"/>
    <w:rsid w:val="00047CF8"/>
    <w:rsid w:val="00047E71"/>
    <w:rsid w:val="00050D03"/>
    <w:rsid w:val="00051B98"/>
    <w:rsid w:val="00051F12"/>
    <w:rsid w:val="00052849"/>
    <w:rsid w:val="000529DB"/>
    <w:rsid w:val="00052B21"/>
    <w:rsid w:val="00052E06"/>
    <w:rsid w:val="000536DD"/>
    <w:rsid w:val="00053919"/>
    <w:rsid w:val="00053956"/>
    <w:rsid w:val="00054037"/>
    <w:rsid w:val="00054196"/>
    <w:rsid w:val="00054A13"/>
    <w:rsid w:val="00055226"/>
    <w:rsid w:val="00055272"/>
    <w:rsid w:val="000552E3"/>
    <w:rsid w:val="000553D7"/>
    <w:rsid w:val="0005683E"/>
    <w:rsid w:val="000569AE"/>
    <w:rsid w:val="00057213"/>
    <w:rsid w:val="00057590"/>
    <w:rsid w:val="000577F7"/>
    <w:rsid w:val="00057B59"/>
    <w:rsid w:val="00057BE2"/>
    <w:rsid w:val="00057EA2"/>
    <w:rsid w:val="00057FE5"/>
    <w:rsid w:val="0006035D"/>
    <w:rsid w:val="000607F3"/>
    <w:rsid w:val="00060A84"/>
    <w:rsid w:val="00060B8E"/>
    <w:rsid w:val="000610D2"/>
    <w:rsid w:val="0006115C"/>
    <w:rsid w:val="00061178"/>
    <w:rsid w:val="0006143D"/>
    <w:rsid w:val="0006184C"/>
    <w:rsid w:val="00061990"/>
    <w:rsid w:val="00062563"/>
    <w:rsid w:val="00062628"/>
    <w:rsid w:val="00062A9D"/>
    <w:rsid w:val="00062BB1"/>
    <w:rsid w:val="00063058"/>
    <w:rsid w:val="00063DC7"/>
    <w:rsid w:val="00064335"/>
    <w:rsid w:val="00064B8C"/>
    <w:rsid w:val="00064CB1"/>
    <w:rsid w:val="000654AE"/>
    <w:rsid w:val="00065592"/>
    <w:rsid w:val="000659DF"/>
    <w:rsid w:val="00065CD6"/>
    <w:rsid w:val="00065D1A"/>
    <w:rsid w:val="0006625E"/>
    <w:rsid w:val="000669F7"/>
    <w:rsid w:val="00066A46"/>
    <w:rsid w:val="00066FF4"/>
    <w:rsid w:val="00067173"/>
    <w:rsid w:val="000672CB"/>
    <w:rsid w:val="00067B92"/>
    <w:rsid w:val="00067FEC"/>
    <w:rsid w:val="00070749"/>
    <w:rsid w:val="00070DA2"/>
    <w:rsid w:val="0007169F"/>
    <w:rsid w:val="000721F6"/>
    <w:rsid w:val="00072885"/>
    <w:rsid w:val="00072A76"/>
    <w:rsid w:val="0007319C"/>
    <w:rsid w:val="0007351E"/>
    <w:rsid w:val="000738EE"/>
    <w:rsid w:val="00073A72"/>
    <w:rsid w:val="00073D84"/>
    <w:rsid w:val="000741ED"/>
    <w:rsid w:val="0007454F"/>
    <w:rsid w:val="000747FE"/>
    <w:rsid w:val="00075057"/>
    <w:rsid w:val="000753A0"/>
    <w:rsid w:val="000754B5"/>
    <w:rsid w:val="00075743"/>
    <w:rsid w:val="00076FE0"/>
    <w:rsid w:val="000777E3"/>
    <w:rsid w:val="00077BDA"/>
    <w:rsid w:val="00080521"/>
    <w:rsid w:val="00081518"/>
    <w:rsid w:val="00083A8C"/>
    <w:rsid w:val="00083BB4"/>
    <w:rsid w:val="00083F40"/>
    <w:rsid w:val="00083FDD"/>
    <w:rsid w:val="00083FE3"/>
    <w:rsid w:val="000844A3"/>
    <w:rsid w:val="000846D3"/>
    <w:rsid w:val="000852EA"/>
    <w:rsid w:val="000853C3"/>
    <w:rsid w:val="000858FD"/>
    <w:rsid w:val="000865B4"/>
    <w:rsid w:val="00086715"/>
    <w:rsid w:val="00086A33"/>
    <w:rsid w:val="00086E60"/>
    <w:rsid w:val="000873BF"/>
    <w:rsid w:val="00087423"/>
    <w:rsid w:val="0008761D"/>
    <w:rsid w:val="00090F6B"/>
    <w:rsid w:val="0009191D"/>
    <w:rsid w:val="00092369"/>
    <w:rsid w:val="000923A2"/>
    <w:rsid w:val="000939E0"/>
    <w:rsid w:val="00093AC4"/>
    <w:rsid w:val="00094490"/>
    <w:rsid w:val="00094704"/>
    <w:rsid w:val="00094996"/>
    <w:rsid w:val="000950DF"/>
    <w:rsid w:val="00095DD5"/>
    <w:rsid w:val="00095FAB"/>
    <w:rsid w:val="00096448"/>
    <w:rsid w:val="00096459"/>
    <w:rsid w:val="00096C9E"/>
    <w:rsid w:val="00096FA2"/>
    <w:rsid w:val="000A0FC3"/>
    <w:rsid w:val="000A11C9"/>
    <w:rsid w:val="000A156F"/>
    <w:rsid w:val="000A2577"/>
    <w:rsid w:val="000A29B1"/>
    <w:rsid w:val="000A3242"/>
    <w:rsid w:val="000A36A6"/>
    <w:rsid w:val="000A3815"/>
    <w:rsid w:val="000A3C20"/>
    <w:rsid w:val="000A424E"/>
    <w:rsid w:val="000A428C"/>
    <w:rsid w:val="000A461B"/>
    <w:rsid w:val="000A4B88"/>
    <w:rsid w:val="000A4FAC"/>
    <w:rsid w:val="000A525F"/>
    <w:rsid w:val="000A5B51"/>
    <w:rsid w:val="000A5D88"/>
    <w:rsid w:val="000A6048"/>
    <w:rsid w:val="000A7274"/>
    <w:rsid w:val="000A7B5E"/>
    <w:rsid w:val="000A7D58"/>
    <w:rsid w:val="000B0183"/>
    <w:rsid w:val="000B1926"/>
    <w:rsid w:val="000B224B"/>
    <w:rsid w:val="000B2C61"/>
    <w:rsid w:val="000B2DF6"/>
    <w:rsid w:val="000B2F86"/>
    <w:rsid w:val="000B2FC4"/>
    <w:rsid w:val="000B41E4"/>
    <w:rsid w:val="000B4A4B"/>
    <w:rsid w:val="000B4D2D"/>
    <w:rsid w:val="000B51D7"/>
    <w:rsid w:val="000B5C14"/>
    <w:rsid w:val="000B5D07"/>
    <w:rsid w:val="000B67B1"/>
    <w:rsid w:val="000B6E11"/>
    <w:rsid w:val="000B6E80"/>
    <w:rsid w:val="000B6EFC"/>
    <w:rsid w:val="000B73D9"/>
    <w:rsid w:val="000B7660"/>
    <w:rsid w:val="000B7C40"/>
    <w:rsid w:val="000C04AD"/>
    <w:rsid w:val="000C092E"/>
    <w:rsid w:val="000C1A73"/>
    <w:rsid w:val="000C214D"/>
    <w:rsid w:val="000C2300"/>
    <w:rsid w:val="000C2C9E"/>
    <w:rsid w:val="000C33AC"/>
    <w:rsid w:val="000C3437"/>
    <w:rsid w:val="000C3D07"/>
    <w:rsid w:val="000C4686"/>
    <w:rsid w:val="000C484A"/>
    <w:rsid w:val="000C4D05"/>
    <w:rsid w:val="000C544A"/>
    <w:rsid w:val="000C56AB"/>
    <w:rsid w:val="000C5AED"/>
    <w:rsid w:val="000C5D93"/>
    <w:rsid w:val="000C607F"/>
    <w:rsid w:val="000C64F3"/>
    <w:rsid w:val="000C6AA1"/>
    <w:rsid w:val="000C6E28"/>
    <w:rsid w:val="000C7197"/>
    <w:rsid w:val="000C7377"/>
    <w:rsid w:val="000C76C1"/>
    <w:rsid w:val="000D01EA"/>
    <w:rsid w:val="000D0462"/>
    <w:rsid w:val="000D065C"/>
    <w:rsid w:val="000D1C48"/>
    <w:rsid w:val="000D1FCF"/>
    <w:rsid w:val="000D2916"/>
    <w:rsid w:val="000D300C"/>
    <w:rsid w:val="000D3C2B"/>
    <w:rsid w:val="000D3F0B"/>
    <w:rsid w:val="000D423B"/>
    <w:rsid w:val="000D447B"/>
    <w:rsid w:val="000D4548"/>
    <w:rsid w:val="000D66A8"/>
    <w:rsid w:val="000D6A9B"/>
    <w:rsid w:val="000D7AE7"/>
    <w:rsid w:val="000E03B1"/>
    <w:rsid w:val="000E0A93"/>
    <w:rsid w:val="000E0C85"/>
    <w:rsid w:val="000E0DD9"/>
    <w:rsid w:val="000E13D7"/>
    <w:rsid w:val="000E1456"/>
    <w:rsid w:val="000E199B"/>
    <w:rsid w:val="000E26F7"/>
    <w:rsid w:val="000E28CA"/>
    <w:rsid w:val="000E3368"/>
    <w:rsid w:val="000E3F09"/>
    <w:rsid w:val="000E4170"/>
    <w:rsid w:val="000E41D3"/>
    <w:rsid w:val="000E465A"/>
    <w:rsid w:val="000E473F"/>
    <w:rsid w:val="000E50F1"/>
    <w:rsid w:val="000E5261"/>
    <w:rsid w:val="000E5802"/>
    <w:rsid w:val="000E597D"/>
    <w:rsid w:val="000E5DC9"/>
    <w:rsid w:val="000E5F37"/>
    <w:rsid w:val="000E5F3D"/>
    <w:rsid w:val="000E5FFF"/>
    <w:rsid w:val="000E623D"/>
    <w:rsid w:val="000E64DC"/>
    <w:rsid w:val="000E6530"/>
    <w:rsid w:val="000E657F"/>
    <w:rsid w:val="000E69C9"/>
    <w:rsid w:val="000F10BA"/>
    <w:rsid w:val="000F11EB"/>
    <w:rsid w:val="000F1D51"/>
    <w:rsid w:val="000F1F6F"/>
    <w:rsid w:val="000F24FD"/>
    <w:rsid w:val="000F2B50"/>
    <w:rsid w:val="000F2CFA"/>
    <w:rsid w:val="000F3AC9"/>
    <w:rsid w:val="000F4487"/>
    <w:rsid w:val="000F44CF"/>
    <w:rsid w:val="000F4654"/>
    <w:rsid w:val="000F54B4"/>
    <w:rsid w:val="000F55CF"/>
    <w:rsid w:val="000F568F"/>
    <w:rsid w:val="000F5D00"/>
    <w:rsid w:val="000F6234"/>
    <w:rsid w:val="000F6745"/>
    <w:rsid w:val="000F7338"/>
    <w:rsid w:val="000F7C35"/>
    <w:rsid w:val="00100526"/>
    <w:rsid w:val="00100650"/>
    <w:rsid w:val="001007A9"/>
    <w:rsid w:val="001007BA"/>
    <w:rsid w:val="00100B7A"/>
    <w:rsid w:val="00100BE9"/>
    <w:rsid w:val="00100C33"/>
    <w:rsid w:val="00100CF8"/>
    <w:rsid w:val="0010177B"/>
    <w:rsid w:val="001018A0"/>
    <w:rsid w:val="00101B1F"/>
    <w:rsid w:val="00101D13"/>
    <w:rsid w:val="00102739"/>
    <w:rsid w:val="00102743"/>
    <w:rsid w:val="00103136"/>
    <w:rsid w:val="00104132"/>
    <w:rsid w:val="001044AD"/>
    <w:rsid w:val="001045A0"/>
    <w:rsid w:val="001052BA"/>
    <w:rsid w:val="00105598"/>
    <w:rsid w:val="001058DD"/>
    <w:rsid w:val="0010605E"/>
    <w:rsid w:val="00106091"/>
    <w:rsid w:val="0010609A"/>
    <w:rsid w:val="001063E1"/>
    <w:rsid w:val="00106B1C"/>
    <w:rsid w:val="001071E2"/>
    <w:rsid w:val="00107B8A"/>
    <w:rsid w:val="00110D01"/>
    <w:rsid w:val="001111F0"/>
    <w:rsid w:val="00111582"/>
    <w:rsid w:val="001126D1"/>
    <w:rsid w:val="001129C8"/>
    <w:rsid w:val="0011300B"/>
    <w:rsid w:val="00113507"/>
    <w:rsid w:val="00114216"/>
    <w:rsid w:val="00114440"/>
    <w:rsid w:val="0011479A"/>
    <w:rsid w:val="00115471"/>
    <w:rsid w:val="0011581F"/>
    <w:rsid w:val="0011740C"/>
    <w:rsid w:val="0011758A"/>
    <w:rsid w:val="001175C6"/>
    <w:rsid w:val="00117C0B"/>
    <w:rsid w:val="001200B3"/>
    <w:rsid w:val="00120985"/>
    <w:rsid w:val="00120F8A"/>
    <w:rsid w:val="00120FB2"/>
    <w:rsid w:val="00122033"/>
    <w:rsid w:val="0012247A"/>
    <w:rsid w:val="001226BE"/>
    <w:rsid w:val="00123199"/>
    <w:rsid w:val="0012390A"/>
    <w:rsid w:val="00123A3C"/>
    <w:rsid w:val="00123B11"/>
    <w:rsid w:val="00123D86"/>
    <w:rsid w:val="00124786"/>
    <w:rsid w:val="00124DA7"/>
    <w:rsid w:val="00124F52"/>
    <w:rsid w:val="0012614A"/>
    <w:rsid w:val="001265B7"/>
    <w:rsid w:val="00126C86"/>
    <w:rsid w:val="00126DA5"/>
    <w:rsid w:val="00126DB6"/>
    <w:rsid w:val="00127208"/>
    <w:rsid w:val="001302AB"/>
    <w:rsid w:val="001306B3"/>
    <w:rsid w:val="0013070A"/>
    <w:rsid w:val="0013075E"/>
    <w:rsid w:val="001311E7"/>
    <w:rsid w:val="00131513"/>
    <w:rsid w:val="001316E1"/>
    <w:rsid w:val="00131987"/>
    <w:rsid w:val="00131F0F"/>
    <w:rsid w:val="0013216D"/>
    <w:rsid w:val="00132DD0"/>
    <w:rsid w:val="00133489"/>
    <w:rsid w:val="00133824"/>
    <w:rsid w:val="00134511"/>
    <w:rsid w:val="0013486A"/>
    <w:rsid w:val="00134EDF"/>
    <w:rsid w:val="0013510F"/>
    <w:rsid w:val="001352E5"/>
    <w:rsid w:val="001354D2"/>
    <w:rsid w:val="00135BBD"/>
    <w:rsid w:val="00135F14"/>
    <w:rsid w:val="0013744E"/>
    <w:rsid w:val="0014014B"/>
    <w:rsid w:val="001401EA"/>
    <w:rsid w:val="00140ACA"/>
    <w:rsid w:val="00141E1C"/>
    <w:rsid w:val="00141E6D"/>
    <w:rsid w:val="0014218A"/>
    <w:rsid w:val="00142C34"/>
    <w:rsid w:val="00142EAC"/>
    <w:rsid w:val="00143391"/>
    <w:rsid w:val="0014358B"/>
    <w:rsid w:val="00144298"/>
    <w:rsid w:val="00144497"/>
    <w:rsid w:val="0014506F"/>
    <w:rsid w:val="00145AD8"/>
    <w:rsid w:val="001466B3"/>
    <w:rsid w:val="00147660"/>
    <w:rsid w:val="00147D6B"/>
    <w:rsid w:val="00147EEF"/>
    <w:rsid w:val="001501D1"/>
    <w:rsid w:val="00150376"/>
    <w:rsid w:val="00150488"/>
    <w:rsid w:val="00150DE7"/>
    <w:rsid w:val="0015122B"/>
    <w:rsid w:val="0015131F"/>
    <w:rsid w:val="00151480"/>
    <w:rsid w:val="00151DCC"/>
    <w:rsid w:val="00151E0C"/>
    <w:rsid w:val="00152458"/>
    <w:rsid w:val="00154361"/>
    <w:rsid w:val="00155101"/>
    <w:rsid w:val="001552AC"/>
    <w:rsid w:val="00155ADA"/>
    <w:rsid w:val="00155C04"/>
    <w:rsid w:val="00156013"/>
    <w:rsid w:val="00156C91"/>
    <w:rsid w:val="001570B3"/>
    <w:rsid w:val="001576D5"/>
    <w:rsid w:val="0015778D"/>
    <w:rsid w:val="0016011D"/>
    <w:rsid w:val="0016067B"/>
    <w:rsid w:val="00160C17"/>
    <w:rsid w:val="00160C22"/>
    <w:rsid w:val="0016163B"/>
    <w:rsid w:val="00161727"/>
    <w:rsid w:val="001617B6"/>
    <w:rsid w:val="0016208E"/>
    <w:rsid w:val="00162827"/>
    <w:rsid w:val="00162844"/>
    <w:rsid w:val="0016287A"/>
    <w:rsid w:val="00162CB3"/>
    <w:rsid w:val="00162DF4"/>
    <w:rsid w:val="00162DF7"/>
    <w:rsid w:val="0016315C"/>
    <w:rsid w:val="001633E9"/>
    <w:rsid w:val="00164AC6"/>
    <w:rsid w:val="0016548C"/>
    <w:rsid w:val="0016557F"/>
    <w:rsid w:val="001655E0"/>
    <w:rsid w:val="001659CA"/>
    <w:rsid w:val="001659E8"/>
    <w:rsid w:val="001665B3"/>
    <w:rsid w:val="0016673D"/>
    <w:rsid w:val="00166C37"/>
    <w:rsid w:val="00166FC2"/>
    <w:rsid w:val="0016710E"/>
    <w:rsid w:val="001672E5"/>
    <w:rsid w:val="00167E95"/>
    <w:rsid w:val="00170592"/>
    <w:rsid w:val="0017061A"/>
    <w:rsid w:val="00170746"/>
    <w:rsid w:val="00170CFB"/>
    <w:rsid w:val="001717CB"/>
    <w:rsid w:val="00171A38"/>
    <w:rsid w:val="00171B91"/>
    <w:rsid w:val="00171DB5"/>
    <w:rsid w:val="00171E38"/>
    <w:rsid w:val="00172B90"/>
    <w:rsid w:val="00172B9F"/>
    <w:rsid w:val="00172C4F"/>
    <w:rsid w:val="00172FCB"/>
    <w:rsid w:val="00173007"/>
    <w:rsid w:val="00173269"/>
    <w:rsid w:val="00173763"/>
    <w:rsid w:val="00173850"/>
    <w:rsid w:val="00174086"/>
    <w:rsid w:val="0017411F"/>
    <w:rsid w:val="0017417D"/>
    <w:rsid w:val="00174235"/>
    <w:rsid w:val="00174725"/>
    <w:rsid w:val="001748DA"/>
    <w:rsid w:val="00175645"/>
    <w:rsid w:val="001758C9"/>
    <w:rsid w:val="00175F8A"/>
    <w:rsid w:val="00176130"/>
    <w:rsid w:val="00176183"/>
    <w:rsid w:val="00176949"/>
    <w:rsid w:val="00176C60"/>
    <w:rsid w:val="00176C9E"/>
    <w:rsid w:val="001774D6"/>
    <w:rsid w:val="001775ED"/>
    <w:rsid w:val="0017780F"/>
    <w:rsid w:val="0017793A"/>
    <w:rsid w:val="00180601"/>
    <w:rsid w:val="00180604"/>
    <w:rsid w:val="00180CD3"/>
    <w:rsid w:val="00181048"/>
    <w:rsid w:val="001818AE"/>
    <w:rsid w:val="00182E3F"/>
    <w:rsid w:val="00182F82"/>
    <w:rsid w:val="00183B26"/>
    <w:rsid w:val="00183D5F"/>
    <w:rsid w:val="00185377"/>
    <w:rsid w:val="001858D5"/>
    <w:rsid w:val="001867D2"/>
    <w:rsid w:val="0018726E"/>
    <w:rsid w:val="0018768B"/>
    <w:rsid w:val="00187B7C"/>
    <w:rsid w:val="00187E1A"/>
    <w:rsid w:val="00190008"/>
    <w:rsid w:val="001908BD"/>
    <w:rsid w:val="00190D4F"/>
    <w:rsid w:val="00191287"/>
    <w:rsid w:val="00191FCE"/>
    <w:rsid w:val="0019382B"/>
    <w:rsid w:val="001943F4"/>
    <w:rsid w:val="001945D6"/>
    <w:rsid w:val="00194A67"/>
    <w:rsid w:val="00195249"/>
    <w:rsid w:val="00195E53"/>
    <w:rsid w:val="0019625E"/>
    <w:rsid w:val="00196446"/>
    <w:rsid w:val="001966FC"/>
    <w:rsid w:val="00197725"/>
    <w:rsid w:val="00197D17"/>
    <w:rsid w:val="001A0182"/>
    <w:rsid w:val="001A059E"/>
    <w:rsid w:val="001A0DA3"/>
    <w:rsid w:val="001A1092"/>
    <w:rsid w:val="001A2D23"/>
    <w:rsid w:val="001A3864"/>
    <w:rsid w:val="001A3BCF"/>
    <w:rsid w:val="001A423A"/>
    <w:rsid w:val="001A4479"/>
    <w:rsid w:val="001A46C3"/>
    <w:rsid w:val="001A4A4D"/>
    <w:rsid w:val="001A5000"/>
    <w:rsid w:val="001A5705"/>
    <w:rsid w:val="001A5D2F"/>
    <w:rsid w:val="001A67A4"/>
    <w:rsid w:val="001A6BD7"/>
    <w:rsid w:val="001B0571"/>
    <w:rsid w:val="001B0675"/>
    <w:rsid w:val="001B2113"/>
    <w:rsid w:val="001B2948"/>
    <w:rsid w:val="001B37A1"/>
    <w:rsid w:val="001B39BB"/>
    <w:rsid w:val="001B3C56"/>
    <w:rsid w:val="001B40B9"/>
    <w:rsid w:val="001B45C3"/>
    <w:rsid w:val="001B4769"/>
    <w:rsid w:val="001B490C"/>
    <w:rsid w:val="001B4B1A"/>
    <w:rsid w:val="001B529B"/>
    <w:rsid w:val="001B5548"/>
    <w:rsid w:val="001B62FC"/>
    <w:rsid w:val="001B6AE1"/>
    <w:rsid w:val="001B6E62"/>
    <w:rsid w:val="001B7B60"/>
    <w:rsid w:val="001C056D"/>
    <w:rsid w:val="001C0631"/>
    <w:rsid w:val="001C0AA6"/>
    <w:rsid w:val="001C114F"/>
    <w:rsid w:val="001C2552"/>
    <w:rsid w:val="001C2C7D"/>
    <w:rsid w:val="001C2DCD"/>
    <w:rsid w:val="001C3597"/>
    <w:rsid w:val="001C383B"/>
    <w:rsid w:val="001C48B1"/>
    <w:rsid w:val="001C5183"/>
    <w:rsid w:val="001C56DA"/>
    <w:rsid w:val="001C590C"/>
    <w:rsid w:val="001C5BCE"/>
    <w:rsid w:val="001C5C8A"/>
    <w:rsid w:val="001C62E0"/>
    <w:rsid w:val="001C6499"/>
    <w:rsid w:val="001C6CF4"/>
    <w:rsid w:val="001C79CE"/>
    <w:rsid w:val="001C7E80"/>
    <w:rsid w:val="001D0037"/>
    <w:rsid w:val="001D01A4"/>
    <w:rsid w:val="001D02C8"/>
    <w:rsid w:val="001D0737"/>
    <w:rsid w:val="001D092D"/>
    <w:rsid w:val="001D15D2"/>
    <w:rsid w:val="001D1C5E"/>
    <w:rsid w:val="001D247E"/>
    <w:rsid w:val="001D2A8F"/>
    <w:rsid w:val="001D2F44"/>
    <w:rsid w:val="001D363C"/>
    <w:rsid w:val="001D3A32"/>
    <w:rsid w:val="001D48AD"/>
    <w:rsid w:val="001D495F"/>
    <w:rsid w:val="001D4E5A"/>
    <w:rsid w:val="001D52B9"/>
    <w:rsid w:val="001D5A3C"/>
    <w:rsid w:val="001D6C3F"/>
    <w:rsid w:val="001D6D56"/>
    <w:rsid w:val="001D71AC"/>
    <w:rsid w:val="001D7612"/>
    <w:rsid w:val="001D78D9"/>
    <w:rsid w:val="001D7CB0"/>
    <w:rsid w:val="001D7F0D"/>
    <w:rsid w:val="001E097C"/>
    <w:rsid w:val="001E09F2"/>
    <w:rsid w:val="001E0DF3"/>
    <w:rsid w:val="001E0F6C"/>
    <w:rsid w:val="001E19B8"/>
    <w:rsid w:val="001E1B0C"/>
    <w:rsid w:val="001E2924"/>
    <w:rsid w:val="001E3194"/>
    <w:rsid w:val="001E3862"/>
    <w:rsid w:val="001E3B14"/>
    <w:rsid w:val="001E3C67"/>
    <w:rsid w:val="001E48FC"/>
    <w:rsid w:val="001E4904"/>
    <w:rsid w:val="001E4DDB"/>
    <w:rsid w:val="001E5139"/>
    <w:rsid w:val="001E5A80"/>
    <w:rsid w:val="001E5F9C"/>
    <w:rsid w:val="001E601B"/>
    <w:rsid w:val="001E6123"/>
    <w:rsid w:val="001E6626"/>
    <w:rsid w:val="001E6AEB"/>
    <w:rsid w:val="001E7468"/>
    <w:rsid w:val="001E767D"/>
    <w:rsid w:val="001E7DD7"/>
    <w:rsid w:val="001F0434"/>
    <w:rsid w:val="001F0440"/>
    <w:rsid w:val="001F0619"/>
    <w:rsid w:val="001F098E"/>
    <w:rsid w:val="001F099A"/>
    <w:rsid w:val="001F0A0C"/>
    <w:rsid w:val="001F16D3"/>
    <w:rsid w:val="001F18B6"/>
    <w:rsid w:val="001F24DC"/>
    <w:rsid w:val="001F41C9"/>
    <w:rsid w:val="001F44B2"/>
    <w:rsid w:val="001F44DD"/>
    <w:rsid w:val="001F45BE"/>
    <w:rsid w:val="001F4AC9"/>
    <w:rsid w:val="001F4F9E"/>
    <w:rsid w:val="001F5A7C"/>
    <w:rsid w:val="001F5A80"/>
    <w:rsid w:val="001F6512"/>
    <w:rsid w:val="001F6F0A"/>
    <w:rsid w:val="001F702A"/>
    <w:rsid w:val="001F7530"/>
    <w:rsid w:val="001F7FB5"/>
    <w:rsid w:val="00200078"/>
    <w:rsid w:val="00200A78"/>
    <w:rsid w:val="00200ED7"/>
    <w:rsid w:val="002015A1"/>
    <w:rsid w:val="0020174B"/>
    <w:rsid w:val="00201F89"/>
    <w:rsid w:val="0020249F"/>
    <w:rsid w:val="00203182"/>
    <w:rsid w:val="00203E1F"/>
    <w:rsid w:val="002040A1"/>
    <w:rsid w:val="0020578F"/>
    <w:rsid w:val="002063D7"/>
    <w:rsid w:val="00206790"/>
    <w:rsid w:val="002068AC"/>
    <w:rsid w:val="002068C4"/>
    <w:rsid w:val="002072DB"/>
    <w:rsid w:val="00207A87"/>
    <w:rsid w:val="00207C18"/>
    <w:rsid w:val="00207CD0"/>
    <w:rsid w:val="00210349"/>
    <w:rsid w:val="0021073F"/>
    <w:rsid w:val="00211957"/>
    <w:rsid w:val="00211B19"/>
    <w:rsid w:val="00211D18"/>
    <w:rsid w:val="0021209F"/>
    <w:rsid w:val="002122D7"/>
    <w:rsid w:val="0021320A"/>
    <w:rsid w:val="00213253"/>
    <w:rsid w:val="002136D6"/>
    <w:rsid w:val="00213792"/>
    <w:rsid w:val="00213BFB"/>
    <w:rsid w:val="00213D30"/>
    <w:rsid w:val="00215205"/>
    <w:rsid w:val="002152CF"/>
    <w:rsid w:val="00215A3C"/>
    <w:rsid w:val="00216677"/>
    <w:rsid w:val="002168BA"/>
    <w:rsid w:val="00217B82"/>
    <w:rsid w:val="00220851"/>
    <w:rsid w:val="002214F0"/>
    <w:rsid w:val="0022217E"/>
    <w:rsid w:val="00222D4F"/>
    <w:rsid w:val="00223708"/>
    <w:rsid w:val="002239BA"/>
    <w:rsid w:val="00223AF4"/>
    <w:rsid w:val="00223AFC"/>
    <w:rsid w:val="00225089"/>
    <w:rsid w:val="002254C2"/>
    <w:rsid w:val="002258A1"/>
    <w:rsid w:val="0022625D"/>
    <w:rsid w:val="00227002"/>
    <w:rsid w:val="002275FE"/>
    <w:rsid w:val="0022764F"/>
    <w:rsid w:val="0023011D"/>
    <w:rsid w:val="00230141"/>
    <w:rsid w:val="002301A1"/>
    <w:rsid w:val="00230F62"/>
    <w:rsid w:val="00231838"/>
    <w:rsid w:val="00231E4F"/>
    <w:rsid w:val="002328A0"/>
    <w:rsid w:val="00232993"/>
    <w:rsid w:val="00232F4C"/>
    <w:rsid w:val="00233937"/>
    <w:rsid w:val="00233DCD"/>
    <w:rsid w:val="00234013"/>
    <w:rsid w:val="00234041"/>
    <w:rsid w:val="00234323"/>
    <w:rsid w:val="00234B5B"/>
    <w:rsid w:val="00234DD0"/>
    <w:rsid w:val="002352DC"/>
    <w:rsid w:val="00235A63"/>
    <w:rsid w:val="00235B21"/>
    <w:rsid w:val="002368B4"/>
    <w:rsid w:val="00236937"/>
    <w:rsid w:val="00236EEF"/>
    <w:rsid w:val="00236F32"/>
    <w:rsid w:val="00237652"/>
    <w:rsid w:val="00237B96"/>
    <w:rsid w:val="002404A5"/>
    <w:rsid w:val="00241FCF"/>
    <w:rsid w:val="0024252F"/>
    <w:rsid w:val="00243157"/>
    <w:rsid w:val="002436A8"/>
    <w:rsid w:val="00243E4E"/>
    <w:rsid w:val="00244322"/>
    <w:rsid w:val="00244565"/>
    <w:rsid w:val="00244615"/>
    <w:rsid w:val="00244B94"/>
    <w:rsid w:val="00245133"/>
    <w:rsid w:val="00245565"/>
    <w:rsid w:val="00245EE3"/>
    <w:rsid w:val="0024605D"/>
    <w:rsid w:val="002463DA"/>
    <w:rsid w:val="002467E6"/>
    <w:rsid w:val="002468D4"/>
    <w:rsid w:val="002470C2"/>
    <w:rsid w:val="00247A55"/>
    <w:rsid w:val="0025003A"/>
    <w:rsid w:val="00250601"/>
    <w:rsid w:val="002514D9"/>
    <w:rsid w:val="00252177"/>
    <w:rsid w:val="002532F8"/>
    <w:rsid w:val="0025350B"/>
    <w:rsid w:val="002537AE"/>
    <w:rsid w:val="002541AC"/>
    <w:rsid w:val="002542F0"/>
    <w:rsid w:val="0025484C"/>
    <w:rsid w:val="00255266"/>
    <w:rsid w:val="00255A83"/>
    <w:rsid w:val="00256F7A"/>
    <w:rsid w:val="00257570"/>
    <w:rsid w:val="00257753"/>
    <w:rsid w:val="002577A9"/>
    <w:rsid w:val="00257990"/>
    <w:rsid w:val="00257A0A"/>
    <w:rsid w:val="00260175"/>
    <w:rsid w:val="00260729"/>
    <w:rsid w:val="00260989"/>
    <w:rsid w:val="00260FA9"/>
    <w:rsid w:val="002612DD"/>
    <w:rsid w:val="002614C4"/>
    <w:rsid w:val="00261635"/>
    <w:rsid w:val="00262D4C"/>
    <w:rsid w:val="00263DCA"/>
    <w:rsid w:val="002644C5"/>
    <w:rsid w:val="00265028"/>
    <w:rsid w:val="00265CB8"/>
    <w:rsid w:val="002667CD"/>
    <w:rsid w:val="00266DB8"/>
    <w:rsid w:val="00267059"/>
    <w:rsid w:val="00267807"/>
    <w:rsid w:val="0027095A"/>
    <w:rsid w:val="002711A1"/>
    <w:rsid w:val="0027170F"/>
    <w:rsid w:val="00271B0C"/>
    <w:rsid w:val="002722F3"/>
    <w:rsid w:val="00272504"/>
    <w:rsid w:val="0027266A"/>
    <w:rsid w:val="00272CC8"/>
    <w:rsid w:val="00272F47"/>
    <w:rsid w:val="002730CD"/>
    <w:rsid w:val="002734D3"/>
    <w:rsid w:val="00274683"/>
    <w:rsid w:val="00274B17"/>
    <w:rsid w:val="00274F73"/>
    <w:rsid w:val="00275213"/>
    <w:rsid w:val="0027566D"/>
    <w:rsid w:val="00276566"/>
    <w:rsid w:val="002768AD"/>
    <w:rsid w:val="00276C11"/>
    <w:rsid w:val="00276CA6"/>
    <w:rsid w:val="0027770B"/>
    <w:rsid w:val="00280A3B"/>
    <w:rsid w:val="002822D5"/>
    <w:rsid w:val="0028260F"/>
    <w:rsid w:val="0028268F"/>
    <w:rsid w:val="002827E6"/>
    <w:rsid w:val="00282C75"/>
    <w:rsid w:val="00283316"/>
    <w:rsid w:val="00283871"/>
    <w:rsid w:val="002839E4"/>
    <w:rsid w:val="00283B84"/>
    <w:rsid w:val="00284047"/>
    <w:rsid w:val="002846D8"/>
    <w:rsid w:val="0028486B"/>
    <w:rsid w:val="00284E0C"/>
    <w:rsid w:val="00285894"/>
    <w:rsid w:val="002858C1"/>
    <w:rsid w:val="00286508"/>
    <w:rsid w:val="002869EC"/>
    <w:rsid w:val="00286A2D"/>
    <w:rsid w:val="00286FF6"/>
    <w:rsid w:val="002875E6"/>
    <w:rsid w:val="00287B62"/>
    <w:rsid w:val="00290133"/>
    <w:rsid w:val="002905CE"/>
    <w:rsid w:val="00290E69"/>
    <w:rsid w:val="0029128F"/>
    <w:rsid w:val="002927E3"/>
    <w:rsid w:val="00292F6C"/>
    <w:rsid w:val="00293A71"/>
    <w:rsid w:val="00294DF5"/>
    <w:rsid w:val="00294EBC"/>
    <w:rsid w:val="002951CF"/>
    <w:rsid w:val="00296C1C"/>
    <w:rsid w:val="00296E54"/>
    <w:rsid w:val="002977A0"/>
    <w:rsid w:val="002A023E"/>
    <w:rsid w:val="002A05B5"/>
    <w:rsid w:val="002A0693"/>
    <w:rsid w:val="002A0BA8"/>
    <w:rsid w:val="002A1127"/>
    <w:rsid w:val="002A17FD"/>
    <w:rsid w:val="002A186F"/>
    <w:rsid w:val="002A21B5"/>
    <w:rsid w:val="002A237B"/>
    <w:rsid w:val="002A25E6"/>
    <w:rsid w:val="002A28C7"/>
    <w:rsid w:val="002A2B6F"/>
    <w:rsid w:val="002A321B"/>
    <w:rsid w:val="002A46A6"/>
    <w:rsid w:val="002A473A"/>
    <w:rsid w:val="002A4757"/>
    <w:rsid w:val="002A495F"/>
    <w:rsid w:val="002A4A2A"/>
    <w:rsid w:val="002A5070"/>
    <w:rsid w:val="002A5944"/>
    <w:rsid w:val="002A6190"/>
    <w:rsid w:val="002A6384"/>
    <w:rsid w:val="002A7107"/>
    <w:rsid w:val="002A7945"/>
    <w:rsid w:val="002A7A7A"/>
    <w:rsid w:val="002A7C30"/>
    <w:rsid w:val="002A7EAD"/>
    <w:rsid w:val="002B0198"/>
    <w:rsid w:val="002B0A37"/>
    <w:rsid w:val="002B103E"/>
    <w:rsid w:val="002B14AA"/>
    <w:rsid w:val="002B26B5"/>
    <w:rsid w:val="002B2D1D"/>
    <w:rsid w:val="002B2FC8"/>
    <w:rsid w:val="002B3140"/>
    <w:rsid w:val="002B44D7"/>
    <w:rsid w:val="002B45D9"/>
    <w:rsid w:val="002B4968"/>
    <w:rsid w:val="002B4A65"/>
    <w:rsid w:val="002B4DB6"/>
    <w:rsid w:val="002B4EDA"/>
    <w:rsid w:val="002B502B"/>
    <w:rsid w:val="002B51E8"/>
    <w:rsid w:val="002B5BB8"/>
    <w:rsid w:val="002B5F96"/>
    <w:rsid w:val="002B6294"/>
    <w:rsid w:val="002B7FCB"/>
    <w:rsid w:val="002C03A6"/>
    <w:rsid w:val="002C0E40"/>
    <w:rsid w:val="002C0F7D"/>
    <w:rsid w:val="002C1F8E"/>
    <w:rsid w:val="002C2956"/>
    <w:rsid w:val="002C2FE3"/>
    <w:rsid w:val="002C371D"/>
    <w:rsid w:val="002C3726"/>
    <w:rsid w:val="002C3B41"/>
    <w:rsid w:val="002C3E74"/>
    <w:rsid w:val="002C4599"/>
    <w:rsid w:val="002C499D"/>
    <w:rsid w:val="002C4AE4"/>
    <w:rsid w:val="002C4C39"/>
    <w:rsid w:val="002C5079"/>
    <w:rsid w:val="002C5463"/>
    <w:rsid w:val="002C5478"/>
    <w:rsid w:val="002C5BA3"/>
    <w:rsid w:val="002C5D87"/>
    <w:rsid w:val="002C60D1"/>
    <w:rsid w:val="002C624D"/>
    <w:rsid w:val="002C6BF0"/>
    <w:rsid w:val="002C704A"/>
    <w:rsid w:val="002C71AE"/>
    <w:rsid w:val="002C75F8"/>
    <w:rsid w:val="002C7C2E"/>
    <w:rsid w:val="002D079E"/>
    <w:rsid w:val="002D100D"/>
    <w:rsid w:val="002D1571"/>
    <w:rsid w:val="002D17C6"/>
    <w:rsid w:val="002D1E54"/>
    <w:rsid w:val="002D2BE3"/>
    <w:rsid w:val="002D2C0E"/>
    <w:rsid w:val="002D2E1F"/>
    <w:rsid w:val="002D3569"/>
    <w:rsid w:val="002D3B20"/>
    <w:rsid w:val="002D3BA0"/>
    <w:rsid w:val="002D4058"/>
    <w:rsid w:val="002D4534"/>
    <w:rsid w:val="002D4592"/>
    <w:rsid w:val="002D4E20"/>
    <w:rsid w:val="002D5D59"/>
    <w:rsid w:val="002D60B8"/>
    <w:rsid w:val="002D61BC"/>
    <w:rsid w:val="002D6B59"/>
    <w:rsid w:val="002D6BED"/>
    <w:rsid w:val="002D7053"/>
    <w:rsid w:val="002D73C0"/>
    <w:rsid w:val="002D7EC3"/>
    <w:rsid w:val="002E0740"/>
    <w:rsid w:val="002E0867"/>
    <w:rsid w:val="002E0D6C"/>
    <w:rsid w:val="002E1131"/>
    <w:rsid w:val="002E1336"/>
    <w:rsid w:val="002E26D1"/>
    <w:rsid w:val="002E3189"/>
    <w:rsid w:val="002E36C5"/>
    <w:rsid w:val="002E45D6"/>
    <w:rsid w:val="002E486F"/>
    <w:rsid w:val="002E4F30"/>
    <w:rsid w:val="002E51B0"/>
    <w:rsid w:val="002E5609"/>
    <w:rsid w:val="002E675C"/>
    <w:rsid w:val="002E68B6"/>
    <w:rsid w:val="002E6E61"/>
    <w:rsid w:val="002E7D94"/>
    <w:rsid w:val="002F0A6A"/>
    <w:rsid w:val="002F0AED"/>
    <w:rsid w:val="002F10CC"/>
    <w:rsid w:val="002F166E"/>
    <w:rsid w:val="002F18E2"/>
    <w:rsid w:val="002F1EF9"/>
    <w:rsid w:val="002F25B3"/>
    <w:rsid w:val="002F2790"/>
    <w:rsid w:val="002F2D00"/>
    <w:rsid w:val="002F3675"/>
    <w:rsid w:val="002F3BA8"/>
    <w:rsid w:val="002F3E40"/>
    <w:rsid w:val="002F4192"/>
    <w:rsid w:val="002F4849"/>
    <w:rsid w:val="002F4AB4"/>
    <w:rsid w:val="002F4C28"/>
    <w:rsid w:val="002F5111"/>
    <w:rsid w:val="002F5698"/>
    <w:rsid w:val="002F6178"/>
    <w:rsid w:val="002F6B79"/>
    <w:rsid w:val="002F6D73"/>
    <w:rsid w:val="002F702E"/>
    <w:rsid w:val="002F7619"/>
    <w:rsid w:val="002F7F93"/>
    <w:rsid w:val="00300CC9"/>
    <w:rsid w:val="00300E7C"/>
    <w:rsid w:val="003013F6"/>
    <w:rsid w:val="00302587"/>
    <w:rsid w:val="003029AC"/>
    <w:rsid w:val="00302C43"/>
    <w:rsid w:val="00302D7B"/>
    <w:rsid w:val="003030B2"/>
    <w:rsid w:val="0030393A"/>
    <w:rsid w:val="0030466E"/>
    <w:rsid w:val="00304A8D"/>
    <w:rsid w:val="00304DFC"/>
    <w:rsid w:val="003056CF"/>
    <w:rsid w:val="00305783"/>
    <w:rsid w:val="00305C3F"/>
    <w:rsid w:val="003065F1"/>
    <w:rsid w:val="00306765"/>
    <w:rsid w:val="003068FD"/>
    <w:rsid w:val="00306B3F"/>
    <w:rsid w:val="00306FCA"/>
    <w:rsid w:val="00307547"/>
    <w:rsid w:val="00307A5F"/>
    <w:rsid w:val="00307D59"/>
    <w:rsid w:val="00310BA6"/>
    <w:rsid w:val="003110FF"/>
    <w:rsid w:val="003112E7"/>
    <w:rsid w:val="00311325"/>
    <w:rsid w:val="00311495"/>
    <w:rsid w:val="00311607"/>
    <w:rsid w:val="00311C79"/>
    <w:rsid w:val="00311FA7"/>
    <w:rsid w:val="0031220D"/>
    <w:rsid w:val="00312466"/>
    <w:rsid w:val="00312AFF"/>
    <w:rsid w:val="003130E7"/>
    <w:rsid w:val="003138F8"/>
    <w:rsid w:val="00313CED"/>
    <w:rsid w:val="00314181"/>
    <w:rsid w:val="00314380"/>
    <w:rsid w:val="00314638"/>
    <w:rsid w:val="00315065"/>
    <w:rsid w:val="00315202"/>
    <w:rsid w:val="003157AD"/>
    <w:rsid w:val="00316898"/>
    <w:rsid w:val="003170B4"/>
    <w:rsid w:val="0031716F"/>
    <w:rsid w:val="0031723E"/>
    <w:rsid w:val="0031727A"/>
    <w:rsid w:val="00317460"/>
    <w:rsid w:val="0031772F"/>
    <w:rsid w:val="003201D5"/>
    <w:rsid w:val="003203E8"/>
    <w:rsid w:val="00320877"/>
    <w:rsid w:val="00320C58"/>
    <w:rsid w:val="00320EFF"/>
    <w:rsid w:val="003213A8"/>
    <w:rsid w:val="0032198A"/>
    <w:rsid w:val="00321A1B"/>
    <w:rsid w:val="003222C3"/>
    <w:rsid w:val="003229A1"/>
    <w:rsid w:val="00322B00"/>
    <w:rsid w:val="00322DFC"/>
    <w:rsid w:val="0032372F"/>
    <w:rsid w:val="00324158"/>
    <w:rsid w:val="0032450C"/>
    <w:rsid w:val="00324AFC"/>
    <w:rsid w:val="00324EF8"/>
    <w:rsid w:val="00325DB3"/>
    <w:rsid w:val="00326DC5"/>
    <w:rsid w:val="0032717E"/>
    <w:rsid w:val="00327590"/>
    <w:rsid w:val="003277AA"/>
    <w:rsid w:val="00330479"/>
    <w:rsid w:val="003307FB"/>
    <w:rsid w:val="0033106B"/>
    <w:rsid w:val="0033148E"/>
    <w:rsid w:val="003318FD"/>
    <w:rsid w:val="003319E1"/>
    <w:rsid w:val="00331EE6"/>
    <w:rsid w:val="00331F10"/>
    <w:rsid w:val="003320E1"/>
    <w:rsid w:val="0033267D"/>
    <w:rsid w:val="003326DE"/>
    <w:rsid w:val="00332A66"/>
    <w:rsid w:val="00332CFC"/>
    <w:rsid w:val="0033344B"/>
    <w:rsid w:val="00333834"/>
    <w:rsid w:val="00333BB6"/>
    <w:rsid w:val="00334B4C"/>
    <w:rsid w:val="003351FD"/>
    <w:rsid w:val="003353F3"/>
    <w:rsid w:val="0033552B"/>
    <w:rsid w:val="00335E31"/>
    <w:rsid w:val="003365CB"/>
    <w:rsid w:val="00337324"/>
    <w:rsid w:val="003375D1"/>
    <w:rsid w:val="00337CE3"/>
    <w:rsid w:val="0034038A"/>
    <w:rsid w:val="00340577"/>
    <w:rsid w:val="003408C9"/>
    <w:rsid w:val="00342300"/>
    <w:rsid w:val="003428BA"/>
    <w:rsid w:val="00342F4B"/>
    <w:rsid w:val="0034358D"/>
    <w:rsid w:val="00343741"/>
    <w:rsid w:val="00345FEB"/>
    <w:rsid w:val="0034687C"/>
    <w:rsid w:val="00346935"/>
    <w:rsid w:val="0034704A"/>
    <w:rsid w:val="00347986"/>
    <w:rsid w:val="00350DD6"/>
    <w:rsid w:val="003510A2"/>
    <w:rsid w:val="003514ED"/>
    <w:rsid w:val="003519AE"/>
    <w:rsid w:val="00351C11"/>
    <w:rsid w:val="00351F40"/>
    <w:rsid w:val="00351FD3"/>
    <w:rsid w:val="003521A6"/>
    <w:rsid w:val="0035231B"/>
    <w:rsid w:val="00352777"/>
    <w:rsid w:val="00353DDC"/>
    <w:rsid w:val="00354B26"/>
    <w:rsid w:val="00354D2A"/>
    <w:rsid w:val="003560DD"/>
    <w:rsid w:val="0035638C"/>
    <w:rsid w:val="003565AC"/>
    <w:rsid w:val="00356F1B"/>
    <w:rsid w:val="00357875"/>
    <w:rsid w:val="00357A9E"/>
    <w:rsid w:val="00357C99"/>
    <w:rsid w:val="0036010E"/>
    <w:rsid w:val="00360769"/>
    <w:rsid w:val="00360A7D"/>
    <w:rsid w:val="00361341"/>
    <w:rsid w:val="00361A01"/>
    <w:rsid w:val="0036253E"/>
    <w:rsid w:val="00362594"/>
    <w:rsid w:val="00362742"/>
    <w:rsid w:val="00362944"/>
    <w:rsid w:val="00363A2C"/>
    <w:rsid w:val="00363D03"/>
    <w:rsid w:val="00364079"/>
    <w:rsid w:val="00364DA7"/>
    <w:rsid w:val="003652BA"/>
    <w:rsid w:val="003657B5"/>
    <w:rsid w:val="00365C01"/>
    <w:rsid w:val="003662B6"/>
    <w:rsid w:val="00366513"/>
    <w:rsid w:val="00367B58"/>
    <w:rsid w:val="00370344"/>
    <w:rsid w:val="003706B0"/>
    <w:rsid w:val="003725D0"/>
    <w:rsid w:val="00372EA3"/>
    <w:rsid w:val="00373C0F"/>
    <w:rsid w:val="00373F3C"/>
    <w:rsid w:val="00374187"/>
    <w:rsid w:val="00374629"/>
    <w:rsid w:val="00374B7C"/>
    <w:rsid w:val="00374D22"/>
    <w:rsid w:val="00374FE1"/>
    <w:rsid w:val="003751D4"/>
    <w:rsid w:val="003756EE"/>
    <w:rsid w:val="003766DE"/>
    <w:rsid w:val="00377B4D"/>
    <w:rsid w:val="0038001E"/>
    <w:rsid w:val="003805A5"/>
    <w:rsid w:val="003806AE"/>
    <w:rsid w:val="0038095E"/>
    <w:rsid w:val="00380D18"/>
    <w:rsid w:val="00380DAD"/>
    <w:rsid w:val="00381D75"/>
    <w:rsid w:val="00381EE2"/>
    <w:rsid w:val="00382001"/>
    <w:rsid w:val="00382647"/>
    <w:rsid w:val="003828EC"/>
    <w:rsid w:val="00382B57"/>
    <w:rsid w:val="003835D2"/>
    <w:rsid w:val="003840DE"/>
    <w:rsid w:val="00384137"/>
    <w:rsid w:val="003841F5"/>
    <w:rsid w:val="003847D6"/>
    <w:rsid w:val="00384D9C"/>
    <w:rsid w:val="0038581C"/>
    <w:rsid w:val="00386096"/>
    <w:rsid w:val="00387006"/>
    <w:rsid w:val="003873FD"/>
    <w:rsid w:val="003876EA"/>
    <w:rsid w:val="003878A7"/>
    <w:rsid w:val="003909AB"/>
    <w:rsid w:val="00390C6A"/>
    <w:rsid w:val="00391025"/>
    <w:rsid w:val="003917A5"/>
    <w:rsid w:val="00391A49"/>
    <w:rsid w:val="00391D22"/>
    <w:rsid w:val="00392831"/>
    <w:rsid w:val="00392B8F"/>
    <w:rsid w:val="00392EFF"/>
    <w:rsid w:val="00393EE3"/>
    <w:rsid w:val="00394169"/>
    <w:rsid w:val="003941C0"/>
    <w:rsid w:val="0039422E"/>
    <w:rsid w:val="00394C29"/>
    <w:rsid w:val="00395052"/>
    <w:rsid w:val="003950C3"/>
    <w:rsid w:val="003965F4"/>
    <w:rsid w:val="00396ABC"/>
    <w:rsid w:val="003970FB"/>
    <w:rsid w:val="00397220"/>
    <w:rsid w:val="00397547"/>
    <w:rsid w:val="00397D9B"/>
    <w:rsid w:val="003A0231"/>
    <w:rsid w:val="003A060B"/>
    <w:rsid w:val="003A1039"/>
    <w:rsid w:val="003A1147"/>
    <w:rsid w:val="003A122D"/>
    <w:rsid w:val="003A135D"/>
    <w:rsid w:val="003A15CD"/>
    <w:rsid w:val="003A1E02"/>
    <w:rsid w:val="003A2B21"/>
    <w:rsid w:val="003A33E2"/>
    <w:rsid w:val="003A3694"/>
    <w:rsid w:val="003A42BB"/>
    <w:rsid w:val="003A434C"/>
    <w:rsid w:val="003A4458"/>
    <w:rsid w:val="003A498E"/>
    <w:rsid w:val="003A553B"/>
    <w:rsid w:val="003A5658"/>
    <w:rsid w:val="003A5E03"/>
    <w:rsid w:val="003A5F08"/>
    <w:rsid w:val="003A668C"/>
    <w:rsid w:val="003A6CD6"/>
    <w:rsid w:val="003A74D9"/>
    <w:rsid w:val="003A7689"/>
    <w:rsid w:val="003A7A1D"/>
    <w:rsid w:val="003A7A98"/>
    <w:rsid w:val="003B16FB"/>
    <w:rsid w:val="003B1990"/>
    <w:rsid w:val="003B1DC5"/>
    <w:rsid w:val="003B2106"/>
    <w:rsid w:val="003B21E5"/>
    <w:rsid w:val="003B2C32"/>
    <w:rsid w:val="003B2C8C"/>
    <w:rsid w:val="003B32CB"/>
    <w:rsid w:val="003B398C"/>
    <w:rsid w:val="003B47E0"/>
    <w:rsid w:val="003B49C5"/>
    <w:rsid w:val="003B4DB7"/>
    <w:rsid w:val="003B4ECD"/>
    <w:rsid w:val="003B4FA3"/>
    <w:rsid w:val="003B54BF"/>
    <w:rsid w:val="003B573D"/>
    <w:rsid w:val="003B58EC"/>
    <w:rsid w:val="003B6C53"/>
    <w:rsid w:val="003B7B38"/>
    <w:rsid w:val="003B7C86"/>
    <w:rsid w:val="003B7EA6"/>
    <w:rsid w:val="003C04EF"/>
    <w:rsid w:val="003C0C87"/>
    <w:rsid w:val="003C0CA3"/>
    <w:rsid w:val="003C0E79"/>
    <w:rsid w:val="003C1A51"/>
    <w:rsid w:val="003C1C75"/>
    <w:rsid w:val="003C1D20"/>
    <w:rsid w:val="003C2136"/>
    <w:rsid w:val="003C248C"/>
    <w:rsid w:val="003C2E3D"/>
    <w:rsid w:val="003C302F"/>
    <w:rsid w:val="003C388D"/>
    <w:rsid w:val="003C3E65"/>
    <w:rsid w:val="003C404B"/>
    <w:rsid w:val="003C4378"/>
    <w:rsid w:val="003C4838"/>
    <w:rsid w:val="003C4D6D"/>
    <w:rsid w:val="003C4E5B"/>
    <w:rsid w:val="003C4EE3"/>
    <w:rsid w:val="003C5548"/>
    <w:rsid w:val="003C595B"/>
    <w:rsid w:val="003C604D"/>
    <w:rsid w:val="003C6AF0"/>
    <w:rsid w:val="003C6B64"/>
    <w:rsid w:val="003D02C8"/>
    <w:rsid w:val="003D09E8"/>
    <w:rsid w:val="003D0F52"/>
    <w:rsid w:val="003D1AD0"/>
    <w:rsid w:val="003D1E31"/>
    <w:rsid w:val="003D33E3"/>
    <w:rsid w:val="003D3BC6"/>
    <w:rsid w:val="003D44F9"/>
    <w:rsid w:val="003D47DB"/>
    <w:rsid w:val="003D4CF9"/>
    <w:rsid w:val="003D5085"/>
    <w:rsid w:val="003D6195"/>
    <w:rsid w:val="003D6438"/>
    <w:rsid w:val="003D6CB1"/>
    <w:rsid w:val="003D716D"/>
    <w:rsid w:val="003D7995"/>
    <w:rsid w:val="003D7A8B"/>
    <w:rsid w:val="003D7DFC"/>
    <w:rsid w:val="003E024D"/>
    <w:rsid w:val="003E0431"/>
    <w:rsid w:val="003E0B92"/>
    <w:rsid w:val="003E0C15"/>
    <w:rsid w:val="003E1060"/>
    <w:rsid w:val="003E1081"/>
    <w:rsid w:val="003E1763"/>
    <w:rsid w:val="003E19C0"/>
    <w:rsid w:val="003E1AA3"/>
    <w:rsid w:val="003E258C"/>
    <w:rsid w:val="003E25AC"/>
    <w:rsid w:val="003E2772"/>
    <w:rsid w:val="003E2EBB"/>
    <w:rsid w:val="003E2EE0"/>
    <w:rsid w:val="003E3800"/>
    <w:rsid w:val="003E3828"/>
    <w:rsid w:val="003E4828"/>
    <w:rsid w:val="003E500A"/>
    <w:rsid w:val="003E538B"/>
    <w:rsid w:val="003E5852"/>
    <w:rsid w:val="003E6493"/>
    <w:rsid w:val="003E672E"/>
    <w:rsid w:val="003E68FF"/>
    <w:rsid w:val="003E6C45"/>
    <w:rsid w:val="003E73D3"/>
    <w:rsid w:val="003E77F9"/>
    <w:rsid w:val="003E7C3A"/>
    <w:rsid w:val="003F0A39"/>
    <w:rsid w:val="003F0D5D"/>
    <w:rsid w:val="003F11D0"/>
    <w:rsid w:val="003F120C"/>
    <w:rsid w:val="003F1E06"/>
    <w:rsid w:val="003F1F2C"/>
    <w:rsid w:val="003F2006"/>
    <w:rsid w:val="003F2BE3"/>
    <w:rsid w:val="003F2C71"/>
    <w:rsid w:val="003F3077"/>
    <w:rsid w:val="003F328D"/>
    <w:rsid w:val="003F37CA"/>
    <w:rsid w:val="003F384A"/>
    <w:rsid w:val="003F4127"/>
    <w:rsid w:val="003F4548"/>
    <w:rsid w:val="003F4A5D"/>
    <w:rsid w:val="003F5A57"/>
    <w:rsid w:val="003F6496"/>
    <w:rsid w:val="003F6C93"/>
    <w:rsid w:val="003F6FC3"/>
    <w:rsid w:val="003F6FF6"/>
    <w:rsid w:val="003F70FF"/>
    <w:rsid w:val="003F77B9"/>
    <w:rsid w:val="003F7E27"/>
    <w:rsid w:val="00400561"/>
    <w:rsid w:val="00401658"/>
    <w:rsid w:val="004018EE"/>
    <w:rsid w:val="00402387"/>
    <w:rsid w:val="004029D5"/>
    <w:rsid w:val="00402B80"/>
    <w:rsid w:val="00402C13"/>
    <w:rsid w:val="00402CF9"/>
    <w:rsid w:val="00402D92"/>
    <w:rsid w:val="00403677"/>
    <w:rsid w:val="00403F65"/>
    <w:rsid w:val="00404C18"/>
    <w:rsid w:val="00405C48"/>
    <w:rsid w:val="00405CBC"/>
    <w:rsid w:val="0040658A"/>
    <w:rsid w:val="00406C9E"/>
    <w:rsid w:val="00406FE0"/>
    <w:rsid w:val="004078DF"/>
    <w:rsid w:val="00407C4A"/>
    <w:rsid w:val="004100AD"/>
    <w:rsid w:val="0041020F"/>
    <w:rsid w:val="0041036E"/>
    <w:rsid w:val="00410735"/>
    <w:rsid w:val="004108FE"/>
    <w:rsid w:val="00410BE8"/>
    <w:rsid w:val="00410E59"/>
    <w:rsid w:val="00411316"/>
    <w:rsid w:val="004118D6"/>
    <w:rsid w:val="00411A30"/>
    <w:rsid w:val="004126DF"/>
    <w:rsid w:val="00413502"/>
    <w:rsid w:val="004140F3"/>
    <w:rsid w:val="0041469B"/>
    <w:rsid w:val="00414785"/>
    <w:rsid w:val="00415000"/>
    <w:rsid w:val="00415E3E"/>
    <w:rsid w:val="004164CE"/>
    <w:rsid w:val="00416595"/>
    <w:rsid w:val="00416DCA"/>
    <w:rsid w:val="0042047A"/>
    <w:rsid w:val="00420D8D"/>
    <w:rsid w:val="00420F4C"/>
    <w:rsid w:val="00421080"/>
    <w:rsid w:val="00421197"/>
    <w:rsid w:val="00422AC4"/>
    <w:rsid w:val="004233C1"/>
    <w:rsid w:val="00423791"/>
    <w:rsid w:val="00423E12"/>
    <w:rsid w:val="00424C73"/>
    <w:rsid w:val="0042549D"/>
    <w:rsid w:val="00425598"/>
    <w:rsid w:val="00425C8C"/>
    <w:rsid w:val="00425F11"/>
    <w:rsid w:val="00426A94"/>
    <w:rsid w:val="00427AF9"/>
    <w:rsid w:val="00431B5B"/>
    <w:rsid w:val="004326F6"/>
    <w:rsid w:val="00432890"/>
    <w:rsid w:val="0043322B"/>
    <w:rsid w:val="004337FC"/>
    <w:rsid w:val="00433DA0"/>
    <w:rsid w:val="004342B2"/>
    <w:rsid w:val="004343BA"/>
    <w:rsid w:val="0043456F"/>
    <w:rsid w:val="00434D74"/>
    <w:rsid w:val="00434DD2"/>
    <w:rsid w:val="004353FC"/>
    <w:rsid w:val="00435B78"/>
    <w:rsid w:val="00436810"/>
    <w:rsid w:val="00437183"/>
    <w:rsid w:val="004377C0"/>
    <w:rsid w:val="004378A8"/>
    <w:rsid w:val="00440057"/>
    <w:rsid w:val="004404DC"/>
    <w:rsid w:val="00440724"/>
    <w:rsid w:val="00440C68"/>
    <w:rsid w:val="004415F4"/>
    <w:rsid w:val="00441ADB"/>
    <w:rsid w:val="00441B88"/>
    <w:rsid w:val="00441BFE"/>
    <w:rsid w:val="00443DEB"/>
    <w:rsid w:val="00444263"/>
    <w:rsid w:val="004444CA"/>
    <w:rsid w:val="00445542"/>
    <w:rsid w:val="0044685A"/>
    <w:rsid w:val="00446AFD"/>
    <w:rsid w:val="00446C99"/>
    <w:rsid w:val="00446DC2"/>
    <w:rsid w:val="0044709B"/>
    <w:rsid w:val="004470A2"/>
    <w:rsid w:val="004475ED"/>
    <w:rsid w:val="004476E1"/>
    <w:rsid w:val="00447A1A"/>
    <w:rsid w:val="00450483"/>
    <w:rsid w:val="004509C0"/>
    <w:rsid w:val="00450D39"/>
    <w:rsid w:val="00451755"/>
    <w:rsid w:val="00451DC6"/>
    <w:rsid w:val="0045223A"/>
    <w:rsid w:val="00452E06"/>
    <w:rsid w:val="00453695"/>
    <w:rsid w:val="004541C7"/>
    <w:rsid w:val="004544C6"/>
    <w:rsid w:val="00454F6B"/>
    <w:rsid w:val="004550FE"/>
    <w:rsid w:val="00455467"/>
    <w:rsid w:val="00455B46"/>
    <w:rsid w:val="004560E8"/>
    <w:rsid w:val="004575A1"/>
    <w:rsid w:val="004576FE"/>
    <w:rsid w:val="00457D01"/>
    <w:rsid w:val="0046014F"/>
    <w:rsid w:val="00460B54"/>
    <w:rsid w:val="0046186E"/>
    <w:rsid w:val="004619DB"/>
    <w:rsid w:val="00461AD9"/>
    <w:rsid w:val="00461B2D"/>
    <w:rsid w:val="0046235D"/>
    <w:rsid w:val="004639C2"/>
    <w:rsid w:val="004639F4"/>
    <w:rsid w:val="00464096"/>
    <w:rsid w:val="004642A9"/>
    <w:rsid w:val="0046456A"/>
    <w:rsid w:val="00464B3F"/>
    <w:rsid w:val="00465030"/>
    <w:rsid w:val="0046570A"/>
    <w:rsid w:val="00465D66"/>
    <w:rsid w:val="00466802"/>
    <w:rsid w:val="0046696E"/>
    <w:rsid w:val="00466E94"/>
    <w:rsid w:val="0046749E"/>
    <w:rsid w:val="004676D6"/>
    <w:rsid w:val="00467ADD"/>
    <w:rsid w:val="00467BA4"/>
    <w:rsid w:val="00470481"/>
    <w:rsid w:val="004705B5"/>
    <w:rsid w:val="00471014"/>
    <w:rsid w:val="004711FB"/>
    <w:rsid w:val="00471C4D"/>
    <w:rsid w:val="00471E65"/>
    <w:rsid w:val="00472034"/>
    <w:rsid w:val="00472732"/>
    <w:rsid w:val="00472CC3"/>
    <w:rsid w:val="004733BF"/>
    <w:rsid w:val="00473CA9"/>
    <w:rsid w:val="00473D48"/>
    <w:rsid w:val="004740DF"/>
    <w:rsid w:val="00474594"/>
    <w:rsid w:val="004745F1"/>
    <w:rsid w:val="004754BF"/>
    <w:rsid w:val="00475569"/>
    <w:rsid w:val="00475846"/>
    <w:rsid w:val="004759F4"/>
    <w:rsid w:val="004768B4"/>
    <w:rsid w:val="004769DE"/>
    <w:rsid w:val="00476DAA"/>
    <w:rsid w:val="00476EC5"/>
    <w:rsid w:val="004770E9"/>
    <w:rsid w:val="0047734E"/>
    <w:rsid w:val="00477A04"/>
    <w:rsid w:val="00477EE1"/>
    <w:rsid w:val="0048029D"/>
    <w:rsid w:val="004808BC"/>
    <w:rsid w:val="004815FF"/>
    <w:rsid w:val="004816EE"/>
    <w:rsid w:val="00481AD9"/>
    <w:rsid w:val="00481BC9"/>
    <w:rsid w:val="00482635"/>
    <w:rsid w:val="00482AE5"/>
    <w:rsid w:val="00482C91"/>
    <w:rsid w:val="00483282"/>
    <w:rsid w:val="00484543"/>
    <w:rsid w:val="0048481D"/>
    <w:rsid w:val="00484B58"/>
    <w:rsid w:val="00485174"/>
    <w:rsid w:val="004851F9"/>
    <w:rsid w:val="0048548E"/>
    <w:rsid w:val="00485D7A"/>
    <w:rsid w:val="00485F62"/>
    <w:rsid w:val="0048656D"/>
    <w:rsid w:val="00486811"/>
    <w:rsid w:val="00486B41"/>
    <w:rsid w:val="00486E67"/>
    <w:rsid w:val="00490112"/>
    <w:rsid w:val="0049071E"/>
    <w:rsid w:val="00490953"/>
    <w:rsid w:val="00490D05"/>
    <w:rsid w:val="00490D67"/>
    <w:rsid w:val="00490FBB"/>
    <w:rsid w:val="0049106F"/>
    <w:rsid w:val="0049122F"/>
    <w:rsid w:val="004918AD"/>
    <w:rsid w:val="00491E90"/>
    <w:rsid w:val="0049269A"/>
    <w:rsid w:val="00492B9B"/>
    <w:rsid w:val="00492F52"/>
    <w:rsid w:val="0049336D"/>
    <w:rsid w:val="0049342E"/>
    <w:rsid w:val="00493452"/>
    <w:rsid w:val="004944CF"/>
    <w:rsid w:val="00494826"/>
    <w:rsid w:val="00494BEB"/>
    <w:rsid w:val="004959C3"/>
    <w:rsid w:val="00496218"/>
    <w:rsid w:val="00496919"/>
    <w:rsid w:val="004978A3"/>
    <w:rsid w:val="004979C7"/>
    <w:rsid w:val="00497B91"/>
    <w:rsid w:val="004A00D4"/>
    <w:rsid w:val="004A021F"/>
    <w:rsid w:val="004A0481"/>
    <w:rsid w:val="004A05BC"/>
    <w:rsid w:val="004A0A36"/>
    <w:rsid w:val="004A0DE5"/>
    <w:rsid w:val="004A1327"/>
    <w:rsid w:val="004A1352"/>
    <w:rsid w:val="004A1520"/>
    <w:rsid w:val="004A161E"/>
    <w:rsid w:val="004A1969"/>
    <w:rsid w:val="004A1FE5"/>
    <w:rsid w:val="004A24F1"/>
    <w:rsid w:val="004A257E"/>
    <w:rsid w:val="004A2C2D"/>
    <w:rsid w:val="004A456C"/>
    <w:rsid w:val="004A4959"/>
    <w:rsid w:val="004A4B53"/>
    <w:rsid w:val="004A50AA"/>
    <w:rsid w:val="004A5D3C"/>
    <w:rsid w:val="004A6AE4"/>
    <w:rsid w:val="004A6CB2"/>
    <w:rsid w:val="004A7052"/>
    <w:rsid w:val="004A7308"/>
    <w:rsid w:val="004A74DA"/>
    <w:rsid w:val="004A74FF"/>
    <w:rsid w:val="004A79A5"/>
    <w:rsid w:val="004A7CB2"/>
    <w:rsid w:val="004A7ED5"/>
    <w:rsid w:val="004B00B7"/>
    <w:rsid w:val="004B0116"/>
    <w:rsid w:val="004B086A"/>
    <w:rsid w:val="004B088F"/>
    <w:rsid w:val="004B0F96"/>
    <w:rsid w:val="004B13BC"/>
    <w:rsid w:val="004B1927"/>
    <w:rsid w:val="004B214C"/>
    <w:rsid w:val="004B22CB"/>
    <w:rsid w:val="004B3B8B"/>
    <w:rsid w:val="004B3EE8"/>
    <w:rsid w:val="004B4699"/>
    <w:rsid w:val="004B478F"/>
    <w:rsid w:val="004B4794"/>
    <w:rsid w:val="004B545E"/>
    <w:rsid w:val="004B5C3E"/>
    <w:rsid w:val="004B663C"/>
    <w:rsid w:val="004B68BC"/>
    <w:rsid w:val="004B6B6D"/>
    <w:rsid w:val="004B7093"/>
    <w:rsid w:val="004B7BF9"/>
    <w:rsid w:val="004C002C"/>
    <w:rsid w:val="004C01BA"/>
    <w:rsid w:val="004C1720"/>
    <w:rsid w:val="004C1C83"/>
    <w:rsid w:val="004C22D9"/>
    <w:rsid w:val="004C2633"/>
    <w:rsid w:val="004C2C5E"/>
    <w:rsid w:val="004C2ED2"/>
    <w:rsid w:val="004C353E"/>
    <w:rsid w:val="004C35E9"/>
    <w:rsid w:val="004C380D"/>
    <w:rsid w:val="004C3F59"/>
    <w:rsid w:val="004C4426"/>
    <w:rsid w:val="004C4736"/>
    <w:rsid w:val="004C494F"/>
    <w:rsid w:val="004C5A33"/>
    <w:rsid w:val="004C5E7B"/>
    <w:rsid w:val="004C5FA1"/>
    <w:rsid w:val="004C65AC"/>
    <w:rsid w:val="004C7458"/>
    <w:rsid w:val="004C7656"/>
    <w:rsid w:val="004C7811"/>
    <w:rsid w:val="004C7E7E"/>
    <w:rsid w:val="004C7F58"/>
    <w:rsid w:val="004D03E8"/>
    <w:rsid w:val="004D063F"/>
    <w:rsid w:val="004D07D5"/>
    <w:rsid w:val="004D0965"/>
    <w:rsid w:val="004D0A72"/>
    <w:rsid w:val="004D15B2"/>
    <w:rsid w:val="004D18EC"/>
    <w:rsid w:val="004D2925"/>
    <w:rsid w:val="004D2D16"/>
    <w:rsid w:val="004D2E2B"/>
    <w:rsid w:val="004D2FDE"/>
    <w:rsid w:val="004D31D9"/>
    <w:rsid w:val="004D37BC"/>
    <w:rsid w:val="004D3B95"/>
    <w:rsid w:val="004D5058"/>
    <w:rsid w:val="004D51E3"/>
    <w:rsid w:val="004D62E2"/>
    <w:rsid w:val="004D6D12"/>
    <w:rsid w:val="004D6E3A"/>
    <w:rsid w:val="004D7570"/>
    <w:rsid w:val="004D7764"/>
    <w:rsid w:val="004D7F46"/>
    <w:rsid w:val="004E04AE"/>
    <w:rsid w:val="004E12CE"/>
    <w:rsid w:val="004E138F"/>
    <w:rsid w:val="004E160C"/>
    <w:rsid w:val="004E17EA"/>
    <w:rsid w:val="004E1813"/>
    <w:rsid w:val="004E18C9"/>
    <w:rsid w:val="004E1C3A"/>
    <w:rsid w:val="004E2195"/>
    <w:rsid w:val="004E241A"/>
    <w:rsid w:val="004E2E55"/>
    <w:rsid w:val="004E33A0"/>
    <w:rsid w:val="004E3478"/>
    <w:rsid w:val="004E355F"/>
    <w:rsid w:val="004E3ABF"/>
    <w:rsid w:val="004E3E5B"/>
    <w:rsid w:val="004E43D1"/>
    <w:rsid w:val="004E45EC"/>
    <w:rsid w:val="004E53E7"/>
    <w:rsid w:val="004E56EA"/>
    <w:rsid w:val="004E5B93"/>
    <w:rsid w:val="004E63D9"/>
    <w:rsid w:val="004E6571"/>
    <w:rsid w:val="004E6878"/>
    <w:rsid w:val="004E752B"/>
    <w:rsid w:val="004E753A"/>
    <w:rsid w:val="004E7F15"/>
    <w:rsid w:val="004F0415"/>
    <w:rsid w:val="004F0737"/>
    <w:rsid w:val="004F0826"/>
    <w:rsid w:val="004F09DF"/>
    <w:rsid w:val="004F14B1"/>
    <w:rsid w:val="004F1A56"/>
    <w:rsid w:val="004F2230"/>
    <w:rsid w:val="004F2E25"/>
    <w:rsid w:val="004F3188"/>
    <w:rsid w:val="004F3236"/>
    <w:rsid w:val="004F4BC3"/>
    <w:rsid w:val="004F57AA"/>
    <w:rsid w:val="004F5A28"/>
    <w:rsid w:val="004F5FCA"/>
    <w:rsid w:val="004F6F54"/>
    <w:rsid w:val="004F7147"/>
    <w:rsid w:val="004F7A06"/>
    <w:rsid w:val="005000BF"/>
    <w:rsid w:val="00500392"/>
    <w:rsid w:val="00500E11"/>
    <w:rsid w:val="0050128F"/>
    <w:rsid w:val="0050263B"/>
    <w:rsid w:val="00503689"/>
    <w:rsid w:val="00503969"/>
    <w:rsid w:val="00503A1A"/>
    <w:rsid w:val="0050477A"/>
    <w:rsid w:val="00504933"/>
    <w:rsid w:val="00504AE2"/>
    <w:rsid w:val="0050560B"/>
    <w:rsid w:val="0050566E"/>
    <w:rsid w:val="00505890"/>
    <w:rsid w:val="005062EF"/>
    <w:rsid w:val="005069C1"/>
    <w:rsid w:val="00510223"/>
    <w:rsid w:val="00511010"/>
    <w:rsid w:val="00511A0B"/>
    <w:rsid w:val="00511EB8"/>
    <w:rsid w:val="00512220"/>
    <w:rsid w:val="00512ABE"/>
    <w:rsid w:val="00513151"/>
    <w:rsid w:val="005131B4"/>
    <w:rsid w:val="005143FE"/>
    <w:rsid w:val="00514A54"/>
    <w:rsid w:val="00514C23"/>
    <w:rsid w:val="005152A4"/>
    <w:rsid w:val="00515A9B"/>
    <w:rsid w:val="00515DA3"/>
    <w:rsid w:val="0051602A"/>
    <w:rsid w:val="005168AA"/>
    <w:rsid w:val="00517226"/>
    <w:rsid w:val="005177F3"/>
    <w:rsid w:val="0052060D"/>
    <w:rsid w:val="0052075B"/>
    <w:rsid w:val="00521B1A"/>
    <w:rsid w:val="00521BDC"/>
    <w:rsid w:val="00521FAF"/>
    <w:rsid w:val="00522675"/>
    <w:rsid w:val="005226C8"/>
    <w:rsid w:val="00523DCB"/>
    <w:rsid w:val="00524AD1"/>
    <w:rsid w:val="0052551C"/>
    <w:rsid w:val="005258A0"/>
    <w:rsid w:val="005269F4"/>
    <w:rsid w:val="00526A75"/>
    <w:rsid w:val="00527042"/>
    <w:rsid w:val="00527268"/>
    <w:rsid w:val="005274D4"/>
    <w:rsid w:val="00527E3A"/>
    <w:rsid w:val="00530351"/>
    <w:rsid w:val="00531073"/>
    <w:rsid w:val="0053215E"/>
    <w:rsid w:val="00532242"/>
    <w:rsid w:val="00532540"/>
    <w:rsid w:val="00532A34"/>
    <w:rsid w:val="00532F9B"/>
    <w:rsid w:val="00533454"/>
    <w:rsid w:val="005334C7"/>
    <w:rsid w:val="005335DE"/>
    <w:rsid w:val="00533D7C"/>
    <w:rsid w:val="00533D84"/>
    <w:rsid w:val="00533F1A"/>
    <w:rsid w:val="00534D2D"/>
    <w:rsid w:val="0053562B"/>
    <w:rsid w:val="00535D7A"/>
    <w:rsid w:val="0053638B"/>
    <w:rsid w:val="00536624"/>
    <w:rsid w:val="0053754D"/>
    <w:rsid w:val="005375C5"/>
    <w:rsid w:val="00537C00"/>
    <w:rsid w:val="00537E6C"/>
    <w:rsid w:val="0054007A"/>
    <w:rsid w:val="00540821"/>
    <w:rsid w:val="00541213"/>
    <w:rsid w:val="005412F6"/>
    <w:rsid w:val="0054171C"/>
    <w:rsid w:val="005419FA"/>
    <w:rsid w:val="005425D5"/>
    <w:rsid w:val="005426A4"/>
    <w:rsid w:val="0054299F"/>
    <w:rsid w:val="00543246"/>
    <w:rsid w:val="0054354D"/>
    <w:rsid w:val="00543596"/>
    <w:rsid w:val="00543D56"/>
    <w:rsid w:val="005442E6"/>
    <w:rsid w:val="00544961"/>
    <w:rsid w:val="00544C65"/>
    <w:rsid w:val="00544FBE"/>
    <w:rsid w:val="00545146"/>
    <w:rsid w:val="0054631F"/>
    <w:rsid w:val="00546426"/>
    <w:rsid w:val="005464C7"/>
    <w:rsid w:val="00547540"/>
    <w:rsid w:val="00550669"/>
    <w:rsid w:val="00550A23"/>
    <w:rsid w:val="00550AF6"/>
    <w:rsid w:val="00551F5E"/>
    <w:rsid w:val="005523A0"/>
    <w:rsid w:val="005523DA"/>
    <w:rsid w:val="00552785"/>
    <w:rsid w:val="005527A0"/>
    <w:rsid w:val="005528A9"/>
    <w:rsid w:val="00552D62"/>
    <w:rsid w:val="00553532"/>
    <w:rsid w:val="005546DA"/>
    <w:rsid w:val="00554CE1"/>
    <w:rsid w:val="005551FE"/>
    <w:rsid w:val="005553B8"/>
    <w:rsid w:val="005555DF"/>
    <w:rsid w:val="00555ACF"/>
    <w:rsid w:val="00556757"/>
    <w:rsid w:val="0055714D"/>
    <w:rsid w:val="00557AB6"/>
    <w:rsid w:val="005603D6"/>
    <w:rsid w:val="005608E8"/>
    <w:rsid w:val="005618C7"/>
    <w:rsid w:val="00562A59"/>
    <w:rsid w:val="0056313C"/>
    <w:rsid w:val="00563170"/>
    <w:rsid w:val="00563451"/>
    <w:rsid w:val="0056419F"/>
    <w:rsid w:val="0056444D"/>
    <w:rsid w:val="00564602"/>
    <w:rsid w:val="0056488A"/>
    <w:rsid w:val="005648BD"/>
    <w:rsid w:val="00564B6E"/>
    <w:rsid w:val="00564D05"/>
    <w:rsid w:val="00564F14"/>
    <w:rsid w:val="005652EB"/>
    <w:rsid w:val="00566107"/>
    <w:rsid w:val="00566142"/>
    <w:rsid w:val="00566C25"/>
    <w:rsid w:val="00566C3D"/>
    <w:rsid w:val="005672AE"/>
    <w:rsid w:val="005679BF"/>
    <w:rsid w:val="00567EEF"/>
    <w:rsid w:val="005705D3"/>
    <w:rsid w:val="00570F4D"/>
    <w:rsid w:val="005711C6"/>
    <w:rsid w:val="005716BD"/>
    <w:rsid w:val="00571D67"/>
    <w:rsid w:val="00571D73"/>
    <w:rsid w:val="00572663"/>
    <w:rsid w:val="00572A94"/>
    <w:rsid w:val="00573688"/>
    <w:rsid w:val="00573785"/>
    <w:rsid w:val="005738D6"/>
    <w:rsid w:val="0057428A"/>
    <w:rsid w:val="0057471D"/>
    <w:rsid w:val="00574E06"/>
    <w:rsid w:val="00575345"/>
    <w:rsid w:val="005754F3"/>
    <w:rsid w:val="00575FA4"/>
    <w:rsid w:val="00576009"/>
    <w:rsid w:val="005762B2"/>
    <w:rsid w:val="005771DC"/>
    <w:rsid w:val="005773BD"/>
    <w:rsid w:val="005776F7"/>
    <w:rsid w:val="00577977"/>
    <w:rsid w:val="0058009A"/>
    <w:rsid w:val="005809C1"/>
    <w:rsid w:val="005809FE"/>
    <w:rsid w:val="005817D6"/>
    <w:rsid w:val="0058181C"/>
    <w:rsid w:val="00582C90"/>
    <w:rsid w:val="00582E4C"/>
    <w:rsid w:val="00582F00"/>
    <w:rsid w:val="00582F9E"/>
    <w:rsid w:val="005832BF"/>
    <w:rsid w:val="0058337D"/>
    <w:rsid w:val="00585176"/>
    <w:rsid w:val="00585396"/>
    <w:rsid w:val="00585471"/>
    <w:rsid w:val="0058559B"/>
    <w:rsid w:val="005863EF"/>
    <w:rsid w:val="00586CD9"/>
    <w:rsid w:val="00586D20"/>
    <w:rsid w:val="00586DBE"/>
    <w:rsid w:val="0058793A"/>
    <w:rsid w:val="00587A99"/>
    <w:rsid w:val="0059131C"/>
    <w:rsid w:val="005916D0"/>
    <w:rsid w:val="00591BF3"/>
    <w:rsid w:val="005925AA"/>
    <w:rsid w:val="00592719"/>
    <w:rsid w:val="005930BE"/>
    <w:rsid w:val="00593499"/>
    <w:rsid w:val="00594649"/>
    <w:rsid w:val="00594A4E"/>
    <w:rsid w:val="00594D9D"/>
    <w:rsid w:val="005964F5"/>
    <w:rsid w:val="005968C1"/>
    <w:rsid w:val="0059697B"/>
    <w:rsid w:val="00596D9A"/>
    <w:rsid w:val="00596EB9"/>
    <w:rsid w:val="0059779D"/>
    <w:rsid w:val="005978F8"/>
    <w:rsid w:val="00597F2B"/>
    <w:rsid w:val="005A0491"/>
    <w:rsid w:val="005A0C40"/>
    <w:rsid w:val="005A1066"/>
    <w:rsid w:val="005A1234"/>
    <w:rsid w:val="005A1621"/>
    <w:rsid w:val="005A19B8"/>
    <w:rsid w:val="005A1CC7"/>
    <w:rsid w:val="005A1E76"/>
    <w:rsid w:val="005A2729"/>
    <w:rsid w:val="005A2F41"/>
    <w:rsid w:val="005A3120"/>
    <w:rsid w:val="005A3194"/>
    <w:rsid w:val="005A339F"/>
    <w:rsid w:val="005A3A2A"/>
    <w:rsid w:val="005A3A5C"/>
    <w:rsid w:val="005A4103"/>
    <w:rsid w:val="005A5519"/>
    <w:rsid w:val="005A5A38"/>
    <w:rsid w:val="005A69D7"/>
    <w:rsid w:val="005A6C23"/>
    <w:rsid w:val="005A702F"/>
    <w:rsid w:val="005B063A"/>
    <w:rsid w:val="005B1263"/>
    <w:rsid w:val="005B16AA"/>
    <w:rsid w:val="005B1BF2"/>
    <w:rsid w:val="005B1C12"/>
    <w:rsid w:val="005B1D2E"/>
    <w:rsid w:val="005B1F28"/>
    <w:rsid w:val="005B1FB0"/>
    <w:rsid w:val="005B37E6"/>
    <w:rsid w:val="005B380C"/>
    <w:rsid w:val="005B3D54"/>
    <w:rsid w:val="005B3F06"/>
    <w:rsid w:val="005B4493"/>
    <w:rsid w:val="005B55B7"/>
    <w:rsid w:val="005B58A1"/>
    <w:rsid w:val="005B59B6"/>
    <w:rsid w:val="005B5B84"/>
    <w:rsid w:val="005B6029"/>
    <w:rsid w:val="005B616E"/>
    <w:rsid w:val="005B6354"/>
    <w:rsid w:val="005B6E18"/>
    <w:rsid w:val="005B7593"/>
    <w:rsid w:val="005B7A0F"/>
    <w:rsid w:val="005B7BB7"/>
    <w:rsid w:val="005B7C45"/>
    <w:rsid w:val="005C029B"/>
    <w:rsid w:val="005C0B25"/>
    <w:rsid w:val="005C19A0"/>
    <w:rsid w:val="005C1E1F"/>
    <w:rsid w:val="005C2E8F"/>
    <w:rsid w:val="005C306E"/>
    <w:rsid w:val="005C3B2F"/>
    <w:rsid w:val="005C436F"/>
    <w:rsid w:val="005C4763"/>
    <w:rsid w:val="005C47B2"/>
    <w:rsid w:val="005C4F59"/>
    <w:rsid w:val="005C5108"/>
    <w:rsid w:val="005C5185"/>
    <w:rsid w:val="005C5770"/>
    <w:rsid w:val="005C5CCA"/>
    <w:rsid w:val="005C5D35"/>
    <w:rsid w:val="005C5D91"/>
    <w:rsid w:val="005C6251"/>
    <w:rsid w:val="005C6530"/>
    <w:rsid w:val="005C68B4"/>
    <w:rsid w:val="005C733A"/>
    <w:rsid w:val="005C7523"/>
    <w:rsid w:val="005D00FC"/>
    <w:rsid w:val="005D02CF"/>
    <w:rsid w:val="005D0471"/>
    <w:rsid w:val="005D0A69"/>
    <w:rsid w:val="005D0F00"/>
    <w:rsid w:val="005D2239"/>
    <w:rsid w:val="005D3352"/>
    <w:rsid w:val="005D358D"/>
    <w:rsid w:val="005D4825"/>
    <w:rsid w:val="005D50AC"/>
    <w:rsid w:val="005D60DF"/>
    <w:rsid w:val="005D6271"/>
    <w:rsid w:val="005D62A1"/>
    <w:rsid w:val="005D6304"/>
    <w:rsid w:val="005D7154"/>
    <w:rsid w:val="005D71AB"/>
    <w:rsid w:val="005D73E7"/>
    <w:rsid w:val="005D7E52"/>
    <w:rsid w:val="005E06E6"/>
    <w:rsid w:val="005E09A5"/>
    <w:rsid w:val="005E0AE1"/>
    <w:rsid w:val="005E0FAE"/>
    <w:rsid w:val="005E11DE"/>
    <w:rsid w:val="005E140D"/>
    <w:rsid w:val="005E19BC"/>
    <w:rsid w:val="005E1AC4"/>
    <w:rsid w:val="005E2C09"/>
    <w:rsid w:val="005E368C"/>
    <w:rsid w:val="005E4124"/>
    <w:rsid w:val="005E413B"/>
    <w:rsid w:val="005E46B9"/>
    <w:rsid w:val="005E53AD"/>
    <w:rsid w:val="005E5A8E"/>
    <w:rsid w:val="005E6844"/>
    <w:rsid w:val="005E690E"/>
    <w:rsid w:val="005E6C39"/>
    <w:rsid w:val="005E7E87"/>
    <w:rsid w:val="005F0498"/>
    <w:rsid w:val="005F0E98"/>
    <w:rsid w:val="005F1C52"/>
    <w:rsid w:val="005F2EA3"/>
    <w:rsid w:val="005F3401"/>
    <w:rsid w:val="005F3CA5"/>
    <w:rsid w:val="005F428F"/>
    <w:rsid w:val="005F45FC"/>
    <w:rsid w:val="005F523A"/>
    <w:rsid w:val="005F5B66"/>
    <w:rsid w:val="005F600A"/>
    <w:rsid w:val="005F73FA"/>
    <w:rsid w:val="005F78E6"/>
    <w:rsid w:val="005F79CE"/>
    <w:rsid w:val="005F7AD8"/>
    <w:rsid w:val="00600098"/>
    <w:rsid w:val="006004F3"/>
    <w:rsid w:val="00600D98"/>
    <w:rsid w:val="00600EAB"/>
    <w:rsid w:val="00600EFB"/>
    <w:rsid w:val="00601417"/>
    <w:rsid w:val="00601672"/>
    <w:rsid w:val="006017DC"/>
    <w:rsid w:val="006018F4"/>
    <w:rsid w:val="00601971"/>
    <w:rsid w:val="00601E83"/>
    <w:rsid w:val="0060205C"/>
    <w:rsid w:val="006021B8"/>
    <w:rsid w:val="006029C3"/>
    <w:rsid w:val="00602D69"/>
    <w:rsid w:val="006035DF"/>
    <w:rsid w:val="0060404E"/>
    <w:rsid w:val="0060419E"/>
    <w:rsid w:val="006045E8"/>
    <w:rsid w:val="00604B1A"/>
    <w:rsid w:val="00605120"/>
    <w:rsid w:val="006053BA"/>
    <w:rsid w:val="00605D1E"/>
    <w:rsid w:val="006076E0"/>
    <w:rsid w:val="0061029D"/>
    <w:rsid w:val="00610785"/>
    <w:rsid w:val="006109AA"/>
    <w:rsid w:val="00611938"/>
    <w:rsid w:val="00611BDE"/>
    <w:rsid w:val="00612716"/>
    <w:rsid w:val="00612758"/>
    <w:rsid w:val="00612769"/>
    <w:rsid w:val="00612AF9"/>
    <w:rsid w:val="006141C9"/>
    <w:rsid w:val="00614C09"/>
    <w:rsid w:val="006154BF"/>
    <w:rsid w:val="0061581E"/>
    <w:rsid w:val="006162E0"/>
    <w:rsid w:val="0061664B"/>
    <w:rsid w:val="00616659"/>
    <w:rsid w:val="006167C3"/>
    <w:rsid w:val="00616CF1"/>
    <w:rsid w:val="00617166"/>
    <w:rsid w:val="006174F8"/>
    <w:rsid w:val="00617851"/>
    <w:rsid w:val="0062046C"/>
    <w:rsid w:val="00620849"/>
    <w:rsid w:val="00620ED5"/>
    <w:rsid w:val="0062173A"/>
    <w:rsid w:val="00621B3F"/>
    <w:rsid w:val="00621F39"/>
    <w:rsid w:val="006229C6"/>
    <w:rsid w:val="00622BF5"/>
    <w:rsid w:val="00622CD5"/>
    <w:rsid w:val="00622EE8"/>
    <w:rsid w:val="00623285"/>
    <w:rsid w:val="00624E09"/>
    <w:rsid w:val="00625505"/>
    <w:rsid w:val="006257E4"/>
    <w:rsid w:val="00625BD1"/>
    <w:rsid w:val="00625FDB"/>
    <w:rsid w:val="0062601E"/>
    <w:rsid w:val="00626847"/>
    <w:rsid w:val="006273AB"/>
    <w:rsid w:val="006275EA"/>
    <w:rsid w:val="006276B5"/>
    <w:rsid w:val="0063003B"/>
    <w:rsid w:val="00630496"/>
    <w:rsid w:val="00631DD3"/>
    <w:rsid w:val="00632B45"/>
    <w:rsid w:val="00632D8B"/>
    <w:rsid w:val="00632F1E"/>
    <w:rsid w:val="0063312C"/>
    <w:rsid w:val="00633982"/>
    <w:rsid w:val="00633EB2"/>
    <w:rsid w:val="00633F47"/>
    <w:rsid w:val="00634376"/>
    <w:rsid w:val="0063452F"/>
    <w:rsid w:val="00634D0E"/>
    <w:rsid w:val="00635AFA"/>
    <w:rsid w:val="00635E76"/>
    <w:rsid w:val="00635FD6"/>
    <w:rsid w:val="006365D7"/>
    <w:rsid w:val="00636621"/>
    <w:rsid w:val="006366EE"/>
    <w:rsid w:val="006368EF"/>
    <w:rsid w:val="006368F0"/>
    <w:rsid w:val="006369B9"/>
    <w:rsid w:val="00636E10"/>
    <w:rsid w:val="00637D6B"/>
    <w:rsid w:val="00640692"/>
    <w:rsid w:val="0064089E"/>
    <w:rsid w:val="00640B04"/>
    <w:rsid w:val="006411DF"/>
    <w:rsid w:val="00642460"/>
    <w:rsid w:val="0064259F"/>
    <w:rsid w:val="006425E2"/>
    <w:rsid w:val="006428B8"/>
    <w:rsid w:val="00642D96"/>
    <w:rsid w:val="006431CD"/>
    <w:rsid w:val="00643232"/>
    <w:rsid w:val="0064325A"/>
    <w:rsid w:val="0064384B"/>
    <w:rsid w:val="006442A9"/>
    <w:rsid w:val="00644668"/>
    <w:rsid w:val="00644A76"/>
    <w:rsid w:val="006455FA"/>
    <w:rsid w:val="00645C98"/>
    <w:rsid w:val="006463EE"/>
    <w:rsid w:val="0064666F"/>
    <w:rsid w:val="00646AF4"/>
    <w:rsid w:val="00646C9C"/>
    <w:rsid w:val="006474B3"/>
    <w:rsid w:val="0064770A"/>
    <w:rsid w:val="006478E7"/>
    <w:rsid w:val="006479C5"/>
    <w:rsid w:val="00647AE0"/>
    <w:rsid w:val="00650314"/>
    <w:rsid w:val="00650433"/>
    <w:rsid w:val="00650D17"/>
    <w:rsid w:val="00651045"/>
    <w:rsid w:val="006519FC"/>
    <w:rsid w:val="0065205D"/>
    <w:rsid w:val="006521EC"/>
    <w:rsid w:val="006525C0"/>
    <w:rsid w:val="00652BFE"/>
    <w:rsid w:val="00652CCC"/>
    <w:rsid w:val="00654A4A"/>
    <w:rsid w:val="0065513E"/>
    <w:rsid w:val="00655821"/>
    <w:rsid w:val="00655964"/>
    <w:rsid w:val="00655B30"/>
    <w:rsid w:val="0065616F"/>
    <w:rsid w:val="006562D3"/>
    <w:rsid w:val="00656336"/>
    <w:rsid w:val="00656715"/>
    <w:rsid w:val="006569BB"/>
    <w:rsid w:val="006570A6"/>
    <w:rsid w:val="006573E2"/>
    <w:rsid w:val="00657B69"/>
    <w:rsid w:val="00657B75"/>
    <w:rsid w:val="00657B7E"/>
    <w:rsid w:val="00660B12"/>
    <w:rsid w:val="0066183C"/>
    <w:rsid w:val="00662627"/>
    <w:rsid w:val="00662D3D"/>
    <w:rsid w:val="00663549"/>
    <w:rsid w:val="00663736"/>
    <w:rsid w:val="00663F05"/>
    <w:rsid w:val="00664054"/>
    <w:rsid w:val="00664B20"/>
    <w:rsid w:val="00664E8A"/>
    <w:rsid w:val="006652B6"/>
    <w:rsid w:val="00665A1C"/>
    <w:rsid w:val="0066627D"/>
    <w:rsid w:val="006669D5"/>
    <w:rsid w:val="00666E3E"/>
    <w:rsid w:val="00666EE5"/>
    <w:rsid w:val="00666EF3"/>
    <w:rsid w:val="00667F3B"/>
    <w:rsid w:val="00667FF3"/>
    <w:rsid w:val="0067010D"/>
    <w:rsid w:val="006702E2"/>
    <w:rsid w:val="0067033E"/>
    <w:rsid w:val="00670664"/>
    <w:rsid w:val="006707F3"/>
    <w:rsid w:val="0067164A"/>
    <w:rsid w:val="00671FA6"/>
    <w:rsid w:val="00672610"/>
    <w:rsid w:val="00672C21"/>
    <w:rsid w:val="00673321"/>
    <w:rsid w:val="00673B45"/>
    <w:rsid w:val="006746AA"/>
    <w:rsid w:val="0067523F"/>
    <w:rsid w:val="00675903"/>
    <w:rsid w:val="00675B04"/>
    <w:rsid w:val="00675BC1"/>
    <w:rsid w:val="006769A4"/>
    <w:rsid w:val="00676F27"/>
    <w:rsid w:val="0067705B"/>
    <w:rsid w:val="00677A4B"/>
    <w:rsid w:val="00677AE3"/>
    <w:rsid w:val="00677B43"/>
    <w:rsid w:val="00677FCC"/>
    <w:rsid w:val="006800DD"/>
    <w:rsid w:val="0068024C"/>
    <w:rsid w:val="0068048F"/>
    <w:rsid w:val="00680775"/>
    <w:rsid w:val="00680CF3"/>
    <w:rsid w:val="0068139C"/>
    <w:rsid w:val="00681CA5"/>
    <w:rsid w:val="006822F2"/>
    <w:rsid w:val="006825D5"/>
    <w:rsid w:val="00683E5F"/>
    <w:rsid w:val="00684626"/>
    <w:rsid w:val="00684A62"/>
    <w:rsid w:val="00685022"/>
    <w:rsid w:val="00685117"/>
    <w:rsid w:val="00685355"/>
    <w:rsid w:val="0068569F"/>
    <w:rsid w:val="00685A0E"/>
    <w:rsid w:val="00685C7F"/>
    <w:rsid w:val="006863D1"/>
    <w:rsid w:val="00686EED"/>
    <w:rsid w:val="006873D4"/>
    <w:rsid w:val="00687681"/>
    <w:rsid w:val="00687A0A"/>
    <w:rsid w:val="00691224"/>
    <w:rsid w:val="0069163A"/>
    <w:rsid w:val="00691C87"/>
    <w:rsid w:val="00692A0F"/>
    <w:rsid w:val="00692BAE"/>
    <w:rsid w:val="00692E90"/>
    <w:rsid w:val="0069391B"/>
    <w:rsid w:val="00693AC7"/>
    <w:rsid w:val="00694983"/>
    <w:rsid w:val="006949EF"/>
    <w:rsid w:val="00694B2D"/>
    <w:rsid w:val="00694B64"/>
    <w:rsid w:val="006950C5"/>
    <w:rsid w:val="0069529F"/>
    <w:rsid w:val="006955EB"/>
    <w:rsid w:val="006957D2"/>
    <w:rsid w:val="00695CC6"/>
    <w:rsid w:val="00695D32"/>
    <w:rsid w:val="00695D55"/>
    <w:rsid w:val="00696807"/>
    <w:rsid w:val="00696F1C"/>
    <w:rsid w:val="0069787D"/>
    <w:rsid w:val="006979D7"/>
    <w:rsid w:val="00697CF4"/>
    <w:rsid w:val="00697F92"/>
    <w:rsid w:val="006A0CDC"/>
    <w:rsid w:val="006A10EB"/>
    <w:rsid w:val="006A21D6"/>
    <w:rsid w:val="006A2A97"/>
    <w:rsid w:val="006A45E0"/>
    <w:rsid w:val="006A467F"/>
    <w:rsid w:val="006A5D5D"/>
    <w:rsid w:val="006A5DE8"/>
    <w:rsid w:val="006A5EDB"/>
    <w:rsid w:val="006A7622"/>
    <w:rsid w:val="006A7A19"/>
    <w:rsid w:val="006B0204"/>
    <w:rsid w:val="006B0517"/>
    <w:rsid w:val="006B08F8"/>
    <w:rsid w:val="006B0934"/>
    <w:rsid w:val="006B0994"/>
    <w:rsid w:val="006B0DE1"/>
    <w:rsid w:val="006B11BE"/>
    <w:rsid w:val="006B11D0"/>
    <w:rsid w:val="006B133A"/>
    <w:rsid w:val="006B13BB"/>
    <w:rsid w:val="006B148C"/>
    <w:rsid w:val="006B2027"/>
    <w:rsid w:val="006B24BC"/>
    <w:rsid w:val="006B2A8A"/>
    <w:rsid w:val="006B3631"/>
    <w:rsid w:val="006B44AF"/>
    <w:rsid w:val="006B53B2"/>
    <w:rsid w:val="006B5A00"/>
    <w:rsid w:val="006B6DD2"/>
    <w:rsid w:val="006B7433"/>
    <w:rsid w:val="006B7A9F"/>
    <w:rsid w:val="006B7D0E"/>
    <w:rsid w:val="006B7D1E"/>
    <w:rsid w:val="006B7EEB"/>
    <w:rsid w:val="006C01FF"/>
    <w:rsid w:val="006C12BB"/>
    <w:rsid w:val="006C13BC"/>
    <w:rsid w:val="006C1416"/>
    <w:rsid w:val="006C15E7"/>
    <w:rsid w:val="006C1AB7"/>
    <w:rsid w:val="006C1E7F"/>
    <w:rsid w:val="006C2801"/>
    <w:rsid w:val="006C3175"/>
    <w:rsid w:val="006C3597"/>
    <w:rsid w:val="006C38E4"/>
    <w:rsid w:val="006C4DF4"/>
    <w:rsid w:val="006C525C"/>
    <w:rsid w:val="006C53FD"/>
    <w:rsid w:val="006C5626"/>
    <w:rsid w:val="006C5961"/>
    <w:rsid w:val="006C5F12"/>
    <w:rsid w:val="006C6352"/>
    <w:rsid w:val="006C6ABB"/>
    <w:rsid w:val="006C6E70"/>
    <w:rsid w:val="006C6FB2"/>
    <w:rsid w:val="006C70C6"/>
    <w:rsid w:val="006C73AA"/>
    <w:rsid w:val="006C76CD"/>
    <w:rsid w:val="006D0467"/>
    <w:rsid w:val="006D04CD"/>
    <w:rsid w:val="006D0B37"/>
    <w:rsid w:val="006D0DA2"/>
    <w:rsid w:val="006D1ECB"/>
    <w:rsid w:val="006D2732"/>
    <w:rsid w:val="006D2B63"/>
    <w:rsid w:val="006D35D3"/>
    <w:rsid w:val="006D37AF"/>
    <w:rsid w:val="006D3C11"/>
    <w:rsid w:val="006D3CEE"/>
    <w:rsid w:val="006D4483"/>
    <w:rsid w:val="006D45BF"/>
    <w:rsid w:val="006D54D3"/>
    <w:rsid w:val="006D64F6"/>
    <w:rsid w:val="006D6A7A"/>
    <w:rsid w:val="006D6F85"/>
    <w:rsid w:val="006E0E30"/>
    <w:rsid w:val="006E2328"/>
    <w:rsid w:val="006E2A2D"/>
    <w:rsid w:val="006E2D1C"/>
    <w:rsid w:val="006E414C"/>
    <w:rsid w:val="006E4DB4"/>
    <w:rsid w:val="006E5AE1"/>
    <w:rsid w:val="006E6491"/>
    <w:rsid w:val="006E795D"/>
    <w:rsid w:val="006E7B7D"/>
    <w:rsid w:val="006F01C4"/>
    <w:rsid w:val="006F0A67"/>
    <w:rsid w:val="006F0A80"/>
    <w:rsid w:val="006F0E8E"/>
    <w:rsid w:val="006F0F90"/>
    <w:rsid w:val="006F139D"/>
    <w:rsid w:val="006F1461"/>
    <w:rsid w:val="006F19C8"/>
    <w:rsid w:val="006F1F70"/>
    <w:rsid w:val="006F27D1"/>
    <w:rsid w:val="006F27EE"/>
    <w:rsid w:val="006F2EC2"/>
    <w:rsid w:val="006F3937"/>
    <w:rsid w:val="006F3B1C"/>
    <w:rsid w:val="006F468C"/>
    <w:rsid w:val="006F4A93"/>
    <w:rsid w:val="006F50CD"/>
    <w:rsid w:val="006F53CA"/>
    <w:rsid w:val="006F5F3D"/>
    <w:rsid w:val="006F67D5"/>
    <w:rsid w:val="006F6DCE"/>
    <w:rsid w:val="006F6EE2"/>
    <w:rsid w:val="006F6EF9"/>
    <w:rsid w:val="006F769E"/>
    <w:rsid w:val="0070004E"/>
    <w:rsid w:val="00700713"/>
    <w:rsid w:val="00700787"/>
    <w:rsid w:val="00700A9E"/>
    <w:rsid w:val="00700EDF"/>
    <w:rsid w:val="007011B0"/>
    <w:rsid w:val="0070187B"/>
    <w:rsid w:val="00701F81"/>
    <w:rsid w:val="00702530"/>
    <w:rsid w:val="00702CD3"/>
    <w:rsid w:val="00703875"/>
    <w:rsid w:val="00703892"/>
    <w:rsid w:val="00703E30"/>
    <w:rsid w:val="007049F2"/>
    <w:rsid w:val="007051BD"/>
    <w:rsid w:val="007053DF"/>
    <w:rsid w:val="0070590A"/>
    <w:rsid w:val="00705C44"/>
    <w:rsid w:val="00705D85"/>
    <w:rsid w:val="00705DA8"/>
    <w:rsid w:val="00705E40"/>
    <w:rsid w:val="00706D23"/>
    <w:rsid w:val="007071D7"/>
    <w:rsid w:val="0070734E"/>
    <w:rsid w:val="00707CB0"/>
    <w:rsid w:val="0071018A"/>
    <w:rsid w:val="0071177D"/>
    <w:rsid w:val="007119B2"/>
    <w:rsid w:val="00712903"/>
    <w:rsid w:val="00712D5F"/>
    <w:rsid w:val="00712D78"/>
    <w:rsid w:val="00712FD6"/>
    <w:rsid w:val="00713298"/>
    <w:rsid w:val="00713457"/>
    <w:rsid w:val="00713728"/>
    <w:rsid w:val="0071391D"/>
    <w:rsid w:val="007140E2"/>
    <w:rsid w:val="007140E8"/>
    <w:rsid w:val="007144A6"/>
    <w:rsid w:val="00714544"/>
    <w:rsid w:val="0071494F"/>
    <w:rsid w:val="00714E86"/>
    <w:rsid w:val="00714E99"/>
    <w:rsid w:val="00715399"/>
    <w:rsid w:val="00715579"/>
    <w:rsid w:val="00715F71"/>
    <w:rsid w:val="0071605E"/>
    <w:rsid w:val="007161DA"/>
    <w:rsid w:val="007164E6"/>
    <w:rsid w:val="00716598"/>
    <w:rsid w:val="00716A84"/>
    <w:rsid w:val="007172C2"/>
    <w:rsid w:val="00717443"/>
    <w:rsid w:val="00717C82"/>
    <w:rsid w:val="00720F4A"/>
    <w:rsid w:val="00721152"/>
    <w:rsid w:val="00721A6B"/>
    <w:rsid w:val="007220E8"/>
    <w:rsid w:val="0072249F"/>
    <w:rsid w:val="00722683"/>
    <w:rsid w:val="0072475E"/>
    <w:rsid w:val="0072477D"/>
    <w:rsid w:val="00724B46"/>
    <w:rsid w:val="007258EA"/>
    <w:rsid w:val="00725DF1"/>
    <w:rsid w:val="00726155"/>
    <w:rsid w:val="00726BCE"/>
    <w:rsid w:val="00726C3C"/>
    <w:rsid w:val="00726C90"/>
    <w:rsid w:val="00726E60"/>
    <w:rsid w:val="00727821"/>
    <w:rsid w:val="00730764"/>
    <w:rsid w:val="0073106F"/>
    <w:rsid w:val="0073111F"/>
    <w:rsid w:val="007322AD"/>
    <w:rsid w:val="00732788"/>
    <w:rsid w:val="007328EF"/>
    <w:rsid w:val="00732B57"/>
    <w:rsid w:val="00732FF1"/>
    <w:rsid w:val="00733D4F"/>
    <w:rsid w:val="00733DD9"/>
    <w:rsid w:val="007343A7"/>
    <w:rsid w:val="0073513E"/>
    <w:rsid w:val="00735605"/>
    <w:rsid w:val="007358E1"/>
    <w:rsid w:val="007359E0"/>
    <w:rsid w:val="00735F20"/>
    <w:rsid w:val="0073660B"/>
    <w:rsid w:val="00736C3F"/>
    <w:rsid w:val="00736DC3"/>
    <w:rsid w:val="00736FF2"/>
    <w:rsid w:val="00737073"/>
    <w:rsid w:val="00737B01"/>
    <w:rsid w:val="00740FA7"/>
    <w:rsid w:val="00741903"/>
    <w:rsid w:val="00742048"/>
    <w:rsid w:val="0074235D"/>
    <w:rsid w:val="00742385"/>
    <w:rsid w:val="00743AEC"/>
    <w:rsid w:val="00743C17"/>
    <w:rsid w:val="00743CDE"/>
    <w:rsid w:val="00743E79"/>
    <w:rsid w:val="0074418A"/>
    <w:rsid w:val="007441EA"/>
    <w:rsid w:val="00744E01"/>
    <w:rsid w:val="00746A08"/>
    <w:rsid w:val="00747250"/>
    <w:rsid w:val="00747590"/>
    <w:rsid w:val="0074799E"/>
    <w:rsid w:val="00747AAC"/>
    <w:rsid w:val="00750C5A"/>
    <w:rsid w:val="0075164C"/>
    <w:rsid w:val="00751941"/>
    <w:rsid w:val="007520A9"/>
    <w:rsid w:val="00752111"/>
    <w:rsid w:val="00752241"/>
    <w:rsid w:val="007523E1"/>
    <w:rsid w:val="00752E35"/>
    <w:rsid w:val="00752FE7"/>
    <w:rsid w:val="007532E7"/>
    <w:rsid w:val="007537CA"/>
    <w:rsid w:val="007538EE"/>
    <w:rsid w:val="00753CF3"/>
    <w:rsid w:val="00754412"/>
    <w:rsid w:val="00755040"/>
    <w:rsid w:val="0075515B"/>
    <w:rsid w:val="007553D6"/>
    <w:rsid w:val="00755BC9"/>
    <w:rsid w:val="00756040"/>
    <w:rsid w:val="007569D4"/>
    <w:rsid w:val="00757C71"/>
    <w:rsid w:val="007610DE"/>
    <w:rsid w:val="00761848"/>
    <w:rsid w:val="00761B44"/>
    <w:rsid w:val="0076205F"/>
    <w:rsid w:val="00762F65"/>
    <w:rsid w:val="00762F6E"/>
    <w:rsid w:val="00763121"/>
    <w:rsid w:val="007635BB"/>
    <w:rsid w:val="00763665"/>
    <w:rsid w:val="00763C12"/>
    <w:rsid w:val="00763E8D"/>
    <w:rsid w:val="007643C4"/>
    <w:rsid w:val="0076654D"/>
    <w:rsid w:val="00766B3B"/>
    <w:rsid w:val="00766C16"/>
    <w:rsid w:val="00766E29"/>
    <w:rsid w:val="0076740E"/>
    <w:rsid w:val="007676B7"/>
    <w:rsid w:val="00767CB0"/>
    <w:rsid w:val="00767D86"/>
    <w:rsid w:val="00767DA7"/>
    <w:rsid w:val="007707CE"/>
    <w:rsid w:val="00772007"/>
    <w:rsid w:val="007721AD"/>
    <w:rsid w:val="007723BF"/>
    <w:rsid w:val="00772FF7"/>
    <w:rsid w:val="00773916"/>
    <w:rsid w:val="00773C4D"/>
    <w:rsid w:val="00774873"/>
    <w:rsid w:val="00774FCF"/>
    <w:rsid w:val="007757AD"/>
    <w:rsid w:val="007759D8"/>
    <w:rsid w:val="007759E3"/>
    <w:rsid w:val="00775E7C"/>
    <w:rsid w:val="0077635C"/>
    <w:rsid w:val="0077673F"/>
    <w:rsid w:val="00776A27"/>
    <w:rsid w:val="00780ED0"/>
    <w:rsid w:val="00781709"/>
    <w:rsid w:val="007817C6"/>
    <w:rsid w:val="00781A49"/>
    <w:rsid w:val="0078201D"/>
    <w:rsid w:val="00782790"/>
    <w:rsid w:val="0078294F"/>
    <w:rsid w:val="00782976"/>
    <w:rsid w:val="007829BF"/>
    <w:rsid w:val="00783BC3"/>
    <w:rsid w:val="00783C92"/>
    <w:rsid w:val="00783FFA"/>
    <w:rsid w:val="00784202"/>
    <w:rsid w:val="00784E22"/>
    <w:rsid w:val="00785736"/>
    <w:rsid w:val="00785764"/>
    <w:rsid w:val="007864E6"/>
    <w:rsid w:val="00786A2C"/>
    <w:rsid w:val="00786B78"/>
    <w:rsid w:val="00786C02"/>
    <w:rsid w:val="00786D66"/>
    <w:rsid w:val="00787316"/>
    <w:rsid w:val="0078793D"/>
    <w:rsid w:val="007900DB"/>
    <w:rsid w:val="00790188"/>
    <w:rsid w:val="007904EE"/>
    <w:rsid w:val="00790828"/>
    <w:rsid w:val="007909A7"/>
    <w:rsid w:val="00791FE9"/>
    <w:rsid w:val="0079229C"/>
    <w:rsid w:val="00792AA7"/>
    <w:rsid w:val="00792AE6"/>
    <w:rsid w:val="00792DAA"/>
    <w:rsid w:val="00793A83"/>
    <w:rsid w:val="007940BF"/>
    <w:rsid w:val="0079590C"/>
    <w:rsid w:val="00795955"/>
    <w:rsid w:val="00795E00"/>
    <w:rsid w:val="00795EE7"/>
    <w:rsid w:val="007961E7"/>
    <w:rsid w:val="007967E9"/>
    <w:rsid w:val="007979B7"/>
    <w:rsid w:val="00797CB5"/>
    <w:rsid w:val="007A106D"/>
    <w:rsid w:val="007A1154"/>
    <w:rsid w:val="007A2055"/>
    <w:rsid w:val="007A2B6F"/>
    <w:rsid w:val="007A3350"/>
    <w:rsid w:val="007A4218"/>
    <w:rsid w:val="007A47E7"/>
    <w:rsid w:val="007A4A2D"/>
    <w:rsid w:val="007A4FE5"/>
    <w:rsid w:val="007A5922"/>
    <w:rsid w:val="007A65D6"/>
    <w:rsid w:val="007A66C8"/>
    <w:rsid w:val="007A6A60"/>
    <w:rsid w:val="007B00DB"/>
    <w:rsid w:val="007B02AF"/>
    <w:rsid w:val="007B0393"/>
    <w:rsid w:val="007B09AF"/>
    <w:rsid w:val="007B0B99"/>
    <w:rsid w:val="007B0FEF"/>
    <w:rsid w:val="007B23C8"/>
    <w:rsid w:val="007B2D20"/>
    <w:rsid w:val="007B2EB7"/>
    <w:rsid w:val="007B32EF"/>
    <w:rsid w:val="007B3641"/>
    <w:rsid w:val="007B4F7B"/>
    <w:rsid w:val="007B5309"/>
    <w:rsid w:val="007B555F"/>
    <w:rsid w:val="007B604C"/>
    <w:rsid w:val="007B66F9"/>
    <w:rsid w:val="007B6B96"/>
    <w:rsid w:val="007B7205"/>
    <w:rsid w:val="007B7771"/>
    <w:rsid w:val="007B78B6"/>
    <w:rsid w:val="007C020C"/>
    <w:rsid w:val="007C0688"/>
    <w:rsid w:val="007C08E3"/>
    <w:rsid w:val="007C0E8C"/>
    <w:rsid w:val="007C1833"/>
    <w:rsid w:val="007C1BEE"/>
    <w:rsid w:val="007C1D28"/>
    <w:rsid w:val="007C2DF3"/>
    <w:rsid w:val="007C2EBB"/>
    <w:rsid w:val="007C38B2"/>
    <w:rsid w:val="007C4374"/>
    <w:rsid w:val="007C54E3"/>
    <w:rsid w:val="007C60BA"/>
    <w:rsid w:val="007C6F71"/>
    <w:rsid w:val="007C7C91"/>
    <w:rsid w:val="007C7D62"/>
    <w:rsid w:val="007C7E8A"/>
    <w:rsid w:val="007D005D"/>
    <w:rsid w:val="007D0F2C"/>
    <w:rsid w:val="007D1206"/>
    <w:rsid w:val="007D13FE"/>
    <w:rsid w:val="007D17AD"/>
    <w:rsid w:val="007D1E95"/>
    <w:rsid w:val="007D1EB1"/>
    <w:rsid w:val="007D2340"/>
    <w:rsid w:val="007D295A"/>
    <w:rsid w:val="007D2C7D"/>
    <w:rsid w:val="007D3484"/>
    <w:rsid w:val="007D3A43"/>
    <w:rsid w:val="007D3D85"/>
    <w:rsid w:val="007D3E4A"/>
    <w:rsid w:val="007D426E"/>
    <w:rsid w:val="007D4FEB"/>
    <w:rsid w:val="007D53F3"/>
    <w:rsid w:val="007D5F1C"/>
    <w:rsid w:val="007D6479"/>
    <w:rsid w:val="007D6B83"/>
    <w:rsid w:val="007D7BAE"/>
    <w:rsid w:val="007D7DBF"/>
    <w:rsid w:val="007D7FAB"/>
    <w:rsid w:val="007E083F"/>
    <w:rsid w:val="007E0D39"/>
    <w:rsid w:val="007E0E70"/>
    <w:rsid w:val="007E1132"/>
    <w:rsid w:val="007E11B8"/>
    <w:rsid w:val="007E13DB"/>
    <w:rsid w:val="007E25E7"/>
    <w:rsid w:val="007E347A"/>
    <w:rsid w:val="007E3CEE"/>
    <w:rsid w:val="007E433B"/>
    <w:rsid w:val="007E4501"/>
    <w:rsid w:val="007E501A"/>
    <w:rsid w:val="007E50B9"/>
    <w:rsid w:val="007E52B6"/>
    <w:rsid w:val="007E5444"/>
    <w:rsid w:val="007E5525"/>
    <w:rsid w:val="007E5917"/>
    <w:rsid w:val="007E5A34"/>
    <w:rsid w:val="007E5DC3"/>
    <w:rsid w:val="007E6090"/>
    <w:rsid w:val="007E6108"/>
    <w:rsid w:val="007E6266"/>
    <w:rsid w:val="007E6CCB"/>
    <w:rsid w:val="007E6D95"/>
    <w:rsid w:val="007E738E"/>
    <w:rsid w:val="007E79EE"/>
    <w:rsid w:val="007E7B1D"/>
    <w:rsid w:val="007F0526"/>
    <w:rsid w:val="007F0C29"/>
    <w:rsid w:val="007F10E8"/>
    <w:rsid w:val="007F10FB"/>
    <w:rsid w:val="007F128B"/>
    <w:rsid w:val="007F14DA"/>
    <w:rsid w:val="007F1BC9"/>
    <w:rsid w:val="007F1C51"/>
    <w:rsid w:val="007F2191"/>
    <w:rsid w:val="007F26C9"/>
    <w:rsid w:val="007F2812"/>
    <w:rsid w:val="007F2A93"/>
    <w:rsid w:val="007F2AB3"/>
    <w:rsid w:val="007F2CEC"/>
    <w:rsid w:val="007F2E45"/>
    <w:rsid w:val="007F40E1"/>
    <w:rsid w:val="007F448C"/>
    <w:rsid w:val="007F4B44"/>
    <w:rsid w:val="007F62F7"/>
    <w:rsid w:val="007F6A18"/>
    <w:rsid w:val="007F6BF3"/>
    <w:rsid w:val="007F7243"/>
    <w:rsid w:val="007F73E6"/>
    <w:rsid w:val="00800E3E"/>
    <w:rsid w:val="00800F21"/>
    <w:rsid w:val="00801122"/>
    <w:rsid w:val="00801336"/>
    <w:rsid w:val="0080144F"/>
    <w:rsid w:val="0080165D"/>
    <w:rsid w:val="00801700"/>
    <w:rsid w:val="00801CA4"/>
    <w:rsid w:val="008023CA"/>
    <w:rsid w:val="008032C2"/>
    <w:rsid w:val="0080330B"/>
    <w:rsid w:val="00803576"/>
    <w:rsid w:val="00803CEB"/>
    <w:rsid w:val="008043E6"/>
    <w:rsid w:val="008047A2"/>
    <w:rsid w:val="00804C69"/>
    <w:rsid w:val="008050B3"/>
    <w:rsid w:val="0080583A"/>
    <w:rsid w:val="008058BD"/>
    <w:rsid w:val="00805CD7"/>
    <w:rsid w:val="00806531"/>
    <w:rsid w:val="00806577"/>
    <w:rsid w:val="00806EB1"/>
    <w:rsid w:val="00807730"/>
    <w:rsid w:val="00807FFD"/>
    <w:rsid w:val="0081087D"/>
    <w:rsid w:val="00810BAC"/>
    <w:rsid w:val="00811103"/>
    <w:rsid w:val="008118B5"/>
    <w:rsid w:val="008119E1"/>
    <w:rsid w:val="008120CE"/>
    <w:rsid w:val="00812550"/>
    <w:rsid w:val="00812D26"/>
    <w:rsid w:val="00813912"/>
    <w:rsid w:val="00814735"/>
    <w:rsid w:val="00815495"/>
    <w:rsid w:val="00816178"/>
    <w:rsid w:val="00816A19"/>
    <w:rsid w:val="00816A6E"/>
    <w:rsid w:val="00816C87"/>
    <w:rsid w:val="00816CDC"/>
    <w:rsid w:val="00816D60"/>
    <w:rsid w:val="00820F93"/>
    <w:rsid w:val="00821412"/>
    <w:rsid w:val="0082248E"/>
    <w:rsid w:val="008236C0"/>
    <w:rsid w:val="00823E7D"/>
    <w:rsid w:val="008241B6"/>
    <w:rsid w:val="008242AE"/>
    <w:rsid w:val="008248D3"/>
    <w:rsid w:val="00825025"/>
    <w:rsid w:val="00825661"/>
    <w:rsid w:val="00825CFE"/>
    <w:rsid w:val="00825F87"/>
    <w:rsid w:val="00826026"/>
    <w:rsid w:val="0082646B"/>
    <w:rsid w:val="00826A97"/>
    <w:rsid w:val="008275A7"/>
    <w:rsid w:val="00830028"/>
    <w:rsid w:val="00830387"/>
    <w:rsid w:val="008307FB"/>
    <w:rsid w:val="00830FCF"/>
    <w:rsid w:val="00830FEE"/>
    <w:rsid w:val="00830FFB"/>
    <w:rsid w:val="00831020"/>
    <w:rsid w:val="0083152C"/>
    <w:rsid w:val="00831848"/>
    <w:rsid w:val="00831902"/>
    <w:rsid w:val="00831D5B"/>
    <w:rsid w:val="00831EE9"/>
    <w:rsid w:val="00832354"/>
    <w:rsid w:val="00832AB2"/>
    <w:rsid w:val="00833979"/>
    <w:rsid w:val="00833ECB"/>
    <w:rsid w:val="00834333"/>
    <w:rsid w:val="00834628"/>
    <w:rsid w:val="0083544E"/>
    <w:rsid w:val="00835963"/>
    <w:rsid w:val="00835DA4"/>
    <w:rsid w:val="00836121"/>
    <w:rsid w:val="00836348"/>
    <w:rsid w:val="00836589"/>
    <w:rsid w:val="00837084"/>
    <w:rsid w:val="00837398"/>
    <w:rsid w:val="00837423"/>
    <w:rsid w:val="008374ED"/>
    <w:rsid w:val="008377CB"/>
    <w:rsid w:val="00837F21"/>
    <w:rsid w:val="00840AAC"/>
    <w:rsid w:val="00840BE9"/>
    <w:rsid w:val="00840E56"/>
    <w:rsid w:val="00841702"/>
    <w:rsid w:val="008417D7"/>
    <w:rsid w:val="008433BD"/>
    <w:rsid w:val="008444C9"/>
    <w:rsid w:val="00844EDE"/>
    <w:rsid w:val="00845750"/>
    <w:rsid w:val="00845ADD"/>
    <w:rsid w:val="00845DFD"/>
    <w:rsid w:val="0084633F"/>
    <w:rsid w:val="0084647A"/>
    <w:rsid w:val="00846604"/>
    <w:rsid w:val="008469D9"/>
    <w:rsid w:val="00846A1F"/>
    <w:rsid w:val="00846E52"/>
    <w:rsid w:val="00850643"/>
    <w:rsid w:val="00850A2F"/>
    <w:rsid w:val="00850E23"/>
    <w:rsid w:val="00850EA1"/>
    <w:rsid w:val="0085133F"/>
    <w:rsid w:val="00851C4F"/>
    <w:rsid w:val="00852068"/>
    <w:rsid w:val="00852CEB"/>
    <w:rsid w:val="00852F4B"/>
    <w:rsid w:val="008533E6"/>
    <w:rsid w:val="00853C5F"/>
    <w:rsid w:val="00854383"/>
    <w:rsid w:val="0085457E"/>
    <w:rsid w:val="0085460E"/>
    <w:rsid w:val="0085596A"/>
    <w:rsid w:val="00855DD4"/>
    <w:rsid w:val="00856FAD"/>
    <w:rsid w:val="00857410"/>
    <w:rsid w:val="00857C79"/>
    <w:rsid w:val="00860DB0"/>
    <w:rsid w:val="00862639"/>
    <w:rsid w:val="00862680"/>
    <w:rsid w:val="00862863"/>
    <w:rsid w:val="00862884"/>
    <w:rsid w:val="008628DB"/>
    <w:rsid w:val="00862BD2"/>
    <w:rsid w:val="008640AA"/>
    <w:rsid w:val="00864493"/>
    <w:rsid w:val="008647FA"/>
    <w:rsid w:val="00864D7F"/>
    <w:rsid w:val="008652B4"/>
    <w:rsid w:val="00865866"/>
    <w:rsid w:val="00866E42"/>
    <w:rsid w:val="00867427"/>
    <w:rsid w:val="008677C3"/>
    <w:rsid w:val="00870A86"/>
    <w:rsid w:val="008717B7"/>
    <w:rsid w:val="00871D54"/>
    <w:rsid w:val="00871E65"/>
    <w:rsid w:val="0087297B"/>
    <w:rsid w:val="008735F0"/>
    <w:rsid w:val="00873F6B"/>
    <w:rsid w:val="0087407F"/>
    <w:rsid w:val="00874372"/>
    <w:rsid w:val="00874422"/>
    <w:rsid w:val="00874631"/>
    <w:rsid w:val="00874C7C"/>
    <w:rsid w:val="00874EAA"/>
    <w:rsid w:val="008751E6"/>
    <w:rsid w:val="008761DB"/>
    <w:rsid w:val="008763B0"/>
    <w:rsid w:val="00877A65"/>
    <w:rsid w:val="00877C55"/>
    <w:rsid w:val="008804E1"/>
    <w:rsid w:val="00880580"/>
    <w:rsid w:val="00881027"/>
    <w:rsid w:val="00881116"/>
    <w:rsid w:val="0088158E"/>
    <w:rsid w:val="008820D7"/>
    <w:rsid w:val="0088222C"/>
    <w:rsid w:val="00882C30"/>
    <w:rsid w:val="00884EDC"/>
    <w:rsid w:val="00884F74"/>
    <w:rsid w:val="00885AF3"/>
    <w:rsid w:val="00886C4B"/>
    <w:rsid w:val="00886E96"/>
    <w:rsid w:val="00887315"/>
    <w:rsid w:val="00887EDF"/>
    <w:rsid w:val="00890300"/>
    <w:rsid w:val="00890A5F"/>
    <w:rsid w:val="00890F75"/>
    <w:rsid w:val="00891488"/>
    <w:rsid w:val="0089161C"/>
    <w:rsid w:val="00892401"/>
    <w:rsid w:val="008926B1"/>
    <w:rsid w:val="008928BC"/>
    <w:rsid w:val="00892954"/>
    <w:rsid w:val="00892CD2"/>
    <w:rsid w:val="00892FD9"/>
    <w:rsid w:val="00893D07"/>
    <w:rsid w:val="00893F4A"/>
    <w:rsid w:val="0089436C"/>
    <w:rsid w:val="00894F5B"/>
    <w:rsid w:val="008952B1"/>
    <w:rsid w:val="0089597C"/>
    <w:rsid w:val="00896218"/>
    <w:rsid w:val="0089622C"/>
    <w:rsid w:val="00896538"/>
    <w:rsid w:val="0089690E"/>
    <w:rsid w:val="00896B16"/>
    <w:rsid w:val="0089745A"/>
    <w:rsid w:val="008976E6"/>
    <w:rsid w:val="0089796D"/>
    <w:rsid w:val="008A040B"/>
    <w:rsid w:val="008A0587"/>
    <w:rsid w:val="008A2346"/>
    <w:rsid w:val="008A244F"/>
    <w:rsid w:val="008A306D"/>
    <w:rsid w:val="008A3588"/>
    <w:rsid w:val="008A6877"/>
    <w:rsid w:val="008A68E6"/>
    <w:rsid w:val="008A6D4C"/>
    <w:rsid w:val="008A71D1"/>
    <w:rsid w:val="008B0664"/>
    <w:rsid w:val="008B0F80"/>
    <w:rsid w:val="008B1E2F"/>
    <w:rsid w:val="008B1ED1"/>
    <w:rsid w:val="008B2286"/>
    <w:rsid w:val="008B2B82"/>
    <w:rsid w:val="008B2C4F"/>
    <w:rsid w:val="008B2F4C"/>
    <w:rsid w:val="008B426A"/>
    <w:rsid w:val="008B4BBE"/>
    <w:rsid w:val="008B4D6E"/>
    <w:rsid w:val="008B4DD5"/>
    <w:rsid w:val="008B6378"/>
    <w:rsid w:val="008B686B"/>
    <w:rsid w:val="008B7001"/>
    <w:rsid w:val="008B72C0"/>
    <w:rsid w:val="008B7467"/>
    <w:rsid w:val="008C0506"/>
    <w:rsid w:val="008C07FD"/>
    <w:rsid w:val="008C14A0"/>
    <w:rsid w:val="008C152B"/>
    <w:rsid w:val="008C2112"/>
    <w:rsid w:val="008C217E"/>
    <w:rsid w:val="008C29C4"/>
    <w:rsid w:val="008C2D63"/>
    <w:rsid w:val="008C3585"/>
    <w:rsid w:val="008C36DB"/>
    <w:rsid w:val="008C3759"/>
    <w:rsid w:val="008C3DAB"/>
    <w:rsid w:val="008C4639"/>
    <w:rsid w:val="008C4AD9"/>
    <w:rsid w:val="008C4B3C"/>
    <w:rsid w:val="008C64D2"/>
    <w:rsid w:val="008C6CE7"/>
    <w:rsid w:val="008C6E09"/>
    <w:rsid w:val="008C6E9C"/>
    <w:rsid w:val="008C7509"/>
    <w:rsid w:val="008C757F"/>
    <w:rsid w:val="008C77B4"/>
    <w:rsid w:val="008D018A"/>
    <w:rsid w:val="008D0FA3"/>
    <w:rsid w:val="008D2184"/>
    <w:rsid w:val="008D28DD"/>
    <w:rsid w:val="008D2B65"/>
    <w:rsid w:val="008D3554"/>
    <w:rsid w:val="008D3813"/>
    <w:rsid w:val="008D3C9E"/>
    <w:rsid w:val="008D3D2C"/>
    <w:rsid w:val="008D3E35"/>
    <w:rsid w:val="008D4A34"/>
    <w:rsid w:val="008D4E48"/>
    <w:rsid w:val="008D57F3"/>
    <w:rsid w:val="008D5D01"/>
    <w:rsid w:val="008D6347"/>
    <w:rsid w:val="008D6A80"/>
    <w:rsid w:val="008D6B61"/>
    <w:rsid w:val="008D6E04"/>
    <w:rsid w:val="008D7053"/>
    <w:rsid w:val="008D733F"/>
    <w:rsid w:val="008D7C7B"/>
    <w:rsid w:val="008E00F2"/>
    <w:rsid w:val="008E01BC"/>
    <w:rsid w:val="008E10D6"/>
    <w:rsid w:val="008E18EB"/>
    <w:rsid w:val="008E1A0C"/>
    <w:rsid w:val="008E1AC0"/>
    <w:rsid w:val="008E27F5"/>
    <w:rsid w:val="008E2C85"/>
    <w:rsid w:val="008E3A55"/>
    <w:rsid w:val="008E3F34"/>
    <w:rsid w:val="008E4353"/>
    <w:rsid w:val="008E4521"/>
    <w:rsid w:val="008E48E2"/>
    <w:rsid w:val="008E48F1"/>
    <w:rsid w:val="008E4A19"/>
    <w:rsid w:val="008E5022"/>
    <w:rsid w:val="008E52F8"/>
    <w:rsid w:val="008E640F"/>
    <w:rsid w:val="008E77A0"/>
    <w:rsid w:val="008F0803"/>
    <w:rsid w:val="008F1532"/>
    <w:rsid w:val="008F17E5"/>
    <w:rsid w:val="008F2076"/>
    <w:rsid w:val="008F2B31"/>
    <w:rsid w:val="008F3A0B"/>
    <w:rsid w:val="008F3AD7"/>
    <w:rsid w:val="008F4449"/>
    <w:rsid w:val="008F4AB8"/>
    <w:rsid w:val="008F4E5A"/>
    <w:rsid w:val="008F5784"/>
    <w:rsid w:val="008F591F"/>
    <w:rsid w:val="008F5D15"/>
    <w:rsid w:val="008F5D36"/>
    <w:rsid w:val="008F5EDE"/>
    <w:rsid w:val="008F67BD"/>
    <w:rsid w:val="008F6A29"/>
    <w:rsid w:val="008F7C30"/>
    <w:rsid w:val="008F7CFA"/>
    <w:rsid w:val="00900437"/>
    <w:rsid w:val="0090070C"/>
    <w:rsid w:val="009008C6"/>
    <w:rsid w:val="00900948"/>
    <w:rsid w:val="00900B22"/>
    <w:rsid w:val="00900E9E"/>
    <w:rsid w:val="00901AFD"/>
    <w:rsid w:val="00901DE0"/>
    <w:rsid w:val="00901EAD"/>
    <w:rsid w:val="00901EB6"/>
    <w:rsid w:val="009024BD"/>
    <w:rsid w:val="0090265A"/>
    <w:rsid w:val="00902F13"/>
    <w:rsid w:val="00902F6A"/>
    <w:rsid w:val="00903198"/>
    <w:rsid w:val="00903B45"/>
    <w:rsid w:val="00903E34"/>
    <w:rsid w:val="00904F00"/>
    <w:rsid w:val="0090518A"/>
    <w:rsid w:val="00905D02"/>
    <w:rsid w:val="00906668"/>
    <w:rsid w:val="00906C49"/>
    <w:rsid w:val="00906D17"/>
    <w:rsid w:val="00907017"/>
    <w:rsid w:val="009072E3"/>
    <w:rsid w:val="009072FA"/>
    <w:rsid w:val="009074ED"/>
    <w:rsid w:val="00907C83"/>
    <w:rsid w:val="009105D9"/>
    <w:rsid w:val="00910A6E"/>
    <w:rsid w:val="00910B52"/>
    <w:rsid w:val="00910B53"/>
    <w:rsid w:val="00911098"/>
    <w:rsid w:val="009116C3"/>
    <w:rsid w:val="00911BA9"/>
    <w:rsid w:val="00911C46"/>
    <w:rsid w:val="00911C9D"/>
    <w:rsid w:val="00912189"/>
    <w:rsid w:val="00912660"/>
    <w:rsid w:val="009126BB"/>
    <w:rsid w:val="00913813"/>
    <w:rsid w:val="00913F00"/>
    <w:rsid w:val="00914093"/>
    <w:rsid w:val="009140FA"/>
    <w:rsid w:val="00914260"/>
    <w:rsid w:val="0091438F"/>
    <w:rsid w:val="0091439C"/>
    <w:rsid w:val="009146A0"/>
    <w:rsid w:val="00914AC9"/>
    <w:rsid w:val="00914CD6"/>
    <w:rsid w:val="00914DA8"/>
    <w:rsid w:val="00915A2C"/>
    <w:rsid w:val="00915CB8"/>
    <w:rsid w:val="009167AB"/>
    <w:rsid w:val="009169FC"/>
    <w:rsid w:val="00916EAC"/>
    <w:rsid w:val="009172B8"/>
    <w:rsid w:val="0091769D"/>
    <w:rsid w:val="009206BC"/>
    <w:rsid w:val="00920991"/>
    <w:rsid w:val="00921319"/>
    <w:rsid w:val="00921774"/>
    <w:rsid w:val="009223A9"/>
    <w:rsid w:val="00922488"/>
    <w:rsid w:val="0092267C"/>
    <w:rsid w:val="00923987"/>
    <w:rsid w:val="009247AE"/>
    <w:rsid w:val="009247EA"/>
    <w:rsid w:val="00925318"/>
    <w:rsid w:val="00925422"/>
    <w:rsid w:val="00926B5E"/>
    <w:rsid w:val="00926F15"/>
    <w:rsid w:val="00927185"/>
    <w:rsid w:val="0092728E"/>
    <w:rsid w:val="00927407"/>
    <w:rsid w:val="0092771E"/>
    <w:rsid w:val="00927B94"/>
    <w:rsid w:val="009307F4"/>
    <w:rsid w:val="00930AC3"/>
    <w:rsid w:val="009313A2"/>
    <w:rsid w:val="00931C33"/>
    <w:rsid w:val="00932658"/>
    <w:rsid w:val="0093355B"/>
    <w:rsid w:val="009336B2"/>
    <w:rsid w:val="00933860"/>
    <w:rsid w:val="0093393F"/>
    <w:rsid w:val="00933ABC"/>
    <w:rsid w:val="00933ACD"/>
    <w:rsid w:val="00933CB3"/>
    <w:rsid w:val="00934564"/>
    <w:rsid w:val="0093481F"/>
    <w:rsid w:val="00934858"/>
    <w:rsid w:val="009350CC"/>
    <w:rsid w:val="009357C3"/>
    <w:rsid w:val="009357D4"/>
    <w:rsid w:val="00936D53"/>
    <w:rsid w:val="009378F5"/>
    <w:rsid w:val="00937A50"/>
    <w:rsid w:val="00937BD5"/>
    <w:rsid w:val="00937CF4"/>
    <w:rsid w:val="00940293"/>
    <w:rsid w:val="00940690"/>
    <w:rsid w:val="00940FA0"/>
    <w:rsid w:val="009415C7"/>
    <w:rsid w:val="009432D0"/>
    <w:rsid w:val="00944697"/>
    <w:rsid w:val="00944743"/>
    <w:rsid w:val="00946B6D"/>
    <w:rsid w:val="00946D80"/>
    <w:rsid w:val="00946E4D"/>
    <w:rsid w:val="00946E80"/>
    <w:rsid w:val="009506D9"/>
    <w:rsid w:val="00950A85"/>
    <w:rsid w:val="0095172F"/>
    <w:rsid w:val="0095176F"/>
    <w:rsid w:val="009523AA"/>
    <w:rsid w:val="00953650"/>
    <w:rsid w:val="00953875"/>
    <w:rsid w:val="009538B4"/>
    <w:rsid w:val="00953A3B"/>
    <w:rsid w:val="00953C2C"/>
    <w:rsid w:val="00954631"/>
    <w:rsid w:val="009548FD"/>
    <w:rsid w:val="00954B48"/>
    <w:rsid w:val="00955223"/>
    <w:rsid w:val="00955AD8"/>
    <w:rsid w:val="00956098"/>
    <w:rsid w:val="00956A55"/>
    <w:rsid w:val="00956BAB"/>
    <w:rsid w:val="00956CD2"/>
    <w:rsid w:val="0095738F"/>
    <w:rsid w:val="00957827"/>
    <w:rsid w:val="00957E9C"/>
    <w:rsid w:val="00961BC8"/>
    <w:rsid w:val="00961DCC"/>
    <w:rsid w:val="00961F1F"/>
    <w:rsid w:val="009621E4"/>
    <w:rsid w:val="00962431"/>
    <w:rsid w:val="009625EC"/>
    <w:rsid w:val="009628E0"/>
    <w:rsid w:val="00962B42"/>
    <w:rsid w:val="00962BE5"/>
    <w:rsid w:val="00962FA0"/>
    <w:rsid w:val="00963560"/>
    <w:rsid w:val="009637D4"/>
    <w:rsid w:val="00963824"/>
    <w:rsid w:val="00963CA4"/>
    <w:rsid w:val="00964BC6"/>
    <w:rsid w:val="00965405"/>
    <w:rsid w:val="00965788"/>
    <w:rsid w:val="0096609C"/>
    <w:rsid w:val="00966AC0"/>
    <w:rsid w:val="00966B91"/>
    <w:rsid w:val="00967CB9"/>
    <w:rsid w:val="00967EDE"/>
    <w:rsid w:val="0097049F"/>
    <w:rsid w:val="00971473"/>
    <w:rsid w:val="00971659"/>
    <w:rsid w:val="00972B2C"/>
    <w:rsid w:val="00972FDC"/>
    <w:rsid w:val="00973694"/>
    <w:rsid w:val="00973AF9"/>
    <w:rsid w:val="00973DD6"/>
    <w:rsid w:val="00973E54"/>
    <w:rsid w:val="009747F3"/>
    <w:rsid w:val="00974FC9"/>
    <w:rsid w:val="00976054"/>
    <w:rsid w:val="00976453"/>
    <w:rsid w:val="0097658D"/>
    <w:rsid w:val="00976C85"/>
    <w:rsid w:val="009774E8"/>
    <w:rsid w:val="00977710"/>
    <w:rsid w:val="00977955"/>
    <w:rsid w:val="009803E1"/>
    <w:rsid w:val="00980B9D"/>
    <w:rsid w:val="00980BFC"/>
    <w:rsid w:val="0098108C"/>
    <w:rsid w:val="00981F8E"/>
    <w:rsid w:val="00982958"/>
    <w:rsid w:val="00982B23"/>
    <w:rsid w:val="00982D7A"/>
    <w:rsid w:val="009830F4"/>
    <w:rsid w:val="009834EC"/>
    <w:rsid w:val="009840CD"/>
    <w:rsid w:val="009841D9"/>
    <w:rsid w:val="00984664"/>
    <w:rsid w:val="00985B2A"/>
    <w:rsid w:val="00986609"/>
    <w:rsid w:val="00986B21"/>
    <w:rsid w:val="009871FE"/>
    <w:rsid w:val="00987487"/>
    <w:rsid w:val="00987C96"/>
    <w:rsid w:val="0099031E"/>
    <w:rsid w:val="00990680"/>
    <w:rsid w:val="00990915"/>
    <w:rsid w:val="00991621"/>
    <w:rsid w:val="009920F5"/>
    <w:rsid w:val="00992C3C"/>
    <w:rsid w:val="00993538"/>
    <w:rsid w:val="009939DA"/>
    <w:rsid w:val="009943D2"/>
    <w:rsid w:val="009949B2"/>
    <w:rsid w:val="00994B0F"/>
    <w:rsid w:val="00994E5B"/>
    <w:rsid w:val="009950B7"/>
    <w:rsid w:val="00995420"/>
    <w:rsid w:val="0099635E"/>
    <w:rsid w:val="00996C40"/>
    <w:rsid w:val="00996D95"/>
    <w:rsid w:val="00997452"/>
    <w:rsid w:val="00997573"/>
    <w:rsid w:val="009A00F5"/>
    <w:rsid w:val="009A0377"/>
    <w:rsid w:val="009A0518"/>
    <w:rsid w:val="009A091B"/>
    <w:rsid w:val="009A0FA6"/>
    <w:rsid w:val="009A0FB5"/>
    <w:rsid w:val="009A256C"/>
    <w:rsid w:val="009A2898"/>
    <w:rsid w:val="009A2C52"/>
    <w:rsid w:val="009A2DDE"/>
    <w:rsid w:val="009A2EE0"/>
    <w:rsid w:val="009A2FBD"/>
    <w:rsid w:val="009A35D7"/>
    <w:rsid w:val="009A3797"/>
    <w:rsid w:val="009A3CE3"/>
    <w:rsid w:val="009A46E1"/>
    <w:rsid w:val="009A4FFB"/>
    <w:rsid w:val="009A5165"/>
    <w:rsid w:val="009A56F0"/>
    <w:rsid w:val="009A5BE0"/>
    <w:rsid w:val="009A5F78"/>
    <w:rsid w:val="009A675D"/>
    <w:rsid w:val="009A7255"/>
    <w:rsid w:val="009A799F"/>
    <w:rsid w:val="009B03CA"/>
    <w:rsid w:val="009B06EE"/>
    <w:rsid w:val="009B0D54"/>
    <w:rsid w:val="009B0E06"/>
    <w:rsid w:val="009B1BA7"/>
    <w:rsid w:val="009B1D9F"/>
    <w:rsid w:val="009B203C"/>
    <w:rsid w:val="009B24EC"/>
    <w:rsid w:val="009B2AD3"/>
    <w:rsid w:val="009B2DED"/>
    <w:rsid w:val="009B3001"/>
    <w:rsid w:val="009B31CC"/>
    <w:rsid w:val="009B3785"/>
    <w:rsid w:val="009B3BC6"/>
    <w:rsid w:val="009B4BA8"/>
    <w:rsid w:val="009B5DF1"/>
    <w:rsid w:val="009B6075"/>
    <w:rsid w:val="009B68DC"/>
    <w:rsid w:val="009B6EA5"/>
    <w:rsid w:val="009B7089"/>
    <w:rsid w:val="009B74D4"/>
    <w:rsid w:val="009C070F"/>
    <w:rsid w:val="009C0885"/>
    <w:rsid w:val="009C0B06"/>
    <w:rsid w:val="009C1679"/>
    <w:rsid w:val="009C184A"/>
    <w:rsid w:val="009C206C"/>
    <w:rsid w:val="009C4AF2"/>
    <w:rsid w:val="009C572B"/>
    <w:rsid w:val="009C5833"/>
    <w:rsid w:val="009C62EB"/>
    <w:rsid w:val="009C6B2A"/>
    <w:rsid w:val="009C7AC9"/>
    <w:rsid w:val="009C7B95"/>
    <w:rsid w:val="009C7C1D"/>
    <w:rsid w:val="009C7FB4"/>
    <w:rsid w:val="009D0054"/>
    <w:rsid w:val="009D0058"/>
    <w:rsid w:val="009D0188"/>
    <w:rsid w:val="009D026C"/>
    <w:rsid w:val="009D0BC3"/>
    <w:rsid w:val="009D0FC7"/>
    <w:rsid w:val="009D2764"/>
    <w:rsid w:val="009D4541"/>
    <w:rsid w:val="009D4582"/>
    <w:rsid w:val="009D49BB"/>
    <w:rsid w:val="009D55BC"/>
    <w:rsid w:val="009D5767"/>
    <w:rsid w:val="009D59BB"/>
    <w:rsid w:val="009D5E36"/>
    <w:rsid w:val="009D622B"/>
    <w:rsid w:val="009D6451"/>
    <w:rsid w:val="009D68DE"/>
    <w:rsid w:val="009D6A92"/>
    <w:rsid w:val="009D6D94"/>
    <w:rsid w:val="009D7064"/>
    <w:rsid w:val="009D7440"/>
    <w:rsid w:val="009D768E"/>
    <w:rsid w:val="009D7C38"/>
    <w:rsid w:val="009D7D53"/>
    <w:rsid w:val="009E0004"/>
    <w:rsid w:val="009E0D5E"/>
    <w:rsid w:val="009E0E52"/>
    <w:rsid w:val="009E1002"/>
    <w:rsid w:val="009E198A"/>
    <w:rsid w:val="009E1C86"/>
    <w:rsid w:val="009E3FF2"/>
    <w:rsid w:val="009E4571"/>
    <w:rsid w:val="009E50B7"/>
    <w:rsid w:val="009E54C2"/>
    <w:rsid w:val="009E57B8"/>
    <w:rsid w:val="009E61DE"/>
    <w:rsid w:val="009E646A"/>
    <w:rsid w:val="009E659A"/>
    <w:rsid w:val="009E67B0"/>
    <w:rsid w:val="009E67B5"/>
    <w:rsid w:val="009E6B34"/>
    <w:rsid w:val="009E6CC9"/>
    <w:rsid w:val="009E708D"/>
    <w:rsid w:val="009E71A9"/>
    <w:rsid w:val="009E7B9D"/>
    <w:rsid w:val="009E7C4E"/>
    <w:rsid w:val="009E7DC0"/>
    <w:rsid w:val="009F031B"/>
    <w:rsid w:val="009F0405"/>
    <w:rsid w:val="009F08B1"/>
    <w:rsid w:val="009F0F24"/>
    <w:rsid w:val="009F0FE6"/>
    <w:rsid w:val="009F1381"/>
    <w:rsid w:val="009F1463"/>
    <w:rsid w:val="009F14E0"/>
    <w:rsid w:val="009F167D"/>
    <w:rsid w:val="009F1827"/>
    <w:rsid w:val="009F1F8E"/>
    <w:rsid w:val="009F2285"/>
    <w:rsid w:val="009F3316"/>
    <w:rsid w:val="009F36FA"/>
    <w:rsid w:val="009F3998"/>
    <w:rsid w:val="009F420C"/>
    <w:rsid w:val="009F516E"/>
    <w:rsid w:val="009F552D"/>
    <w:rsid w:val="009F5DFA"/>
    <w:rsid w:val="009F5E1B"/>
    <w:rsid w:val="009F5EFE"/>
    <w:rsid w:val="009F60C5"/>
    <w:rsid w:val="009F67B0"/>
    <w:rsid w:val="009F6C10"/>
    <w:rsid w:val="009F77AC"/>
    <w:rsid w:val="009F7BE7"/>
    <w:rsid w:val="00A0037C"/>
    <w:rsid w:val="00A00C01"/>
    <w:rsid w:val="00A00D6F"/>
    <w:rsid w:val="00A01747"/>
    <w:rsid w:val="00A0186C"/>
    <w:rsid w:val="00A02416"/>
    <w:rsid w:val="00A02D3D"/>
    <w:rsid w:val="00A03765"/>
    <w:rsid w:val="00A03D49"/>
    <w:rsid w:val="00A0420E"/>
    <w:rsid w:val="00A04D9F"/>
    <w:rsid w:val="00A0573A"/>
    <w:rsid w:val="00A057E3"/>
    <w:rsid w:val="00A05917"/>
    <w:rsid w:val="00A06338"/>
    <w:rsid w:val="00A075E7"/>
    <w:rsid w:val="00A10C8B"/>
    <w:rsid w:val="00A11EFF"/>
    <w:rsid w:val="00A11F12"/>
    <w:rsid w:val="00A125D8"/>
    <w:rsid w:val="00A1274D"/>
    <w:rsid w:val="00A12A39"/>
    <w:rsid w:val="00A12B69"/>
    <w:rsid w:val="00A131E8"/>
    <w:rsid w:val="00A1342D"/>
    <w:rsid w:val="00A13B95"/>
    <w:rsid w:val="00A13E55"/>
    <w:rsid w:val="00A13FBD"/>
    <w:rsid w:val="00A14741"/>
    <w:rsid w:val="00A148C7"/>
    <w:rsid w:val="00A1505B"/>
    <w:rsid w:val="00A15110"/>
    <w:rsid w:val="00A15A20"/>
    <w:rsid w:val="00A15FF5"/>
    <w:rsid w:val="00A160D8"/>
    <w:rsid w:val="00A1710A"/>
    <w:rsid w:val="00A17246"/>
    <w:rsid w:val="00A17468"/>
    <w:rsid w:val="00A1768F"/>
    <w:rsid w:val="00A20616"/>
    <w:rsid w:val="00A20730"/>
    <w:rsid w:val="00A20CF9"/>
    <w:rsid w:val="00A2153B"/>
    <w:rsid w:val="00A21BC0"/>
    <w:rsid w:val="00A21CBB"/>
    <w:rsid w:val="00A21D41"/>
    <w:rsid w:val="00A22D20"/>
    <w:rsid w:val="00A233AA"/>
    <w:rsid w:val="00A23B29"/>
    <w:rsid w:val="00A23E45"/>
    <w:rsid w:val="00A24C23"/>
    <w:rsid w:val="00A25D1B"/>
    <w:rsid w:val="00A2601D"/>
    <w:rsid w:val="00A2692B"/>
    <w:rsid w:val="00A26DAB"/>
    <w:rsid w:val="00A2727E"/>
    <w:rsid w:val="00A27634"/>
    <w:rsid w:val="00A27A96"/>
    <w:rsid w:val="00A27BE8"/>
    <w:rsid w:val="00A3010D"/>
    <w:rsid w:val="00A30223"/>
    <w:rsid w:val="00A302B6"/>
    <w:rsid w:val="00A304B6"/>
    <w:rsid w:val="00A3080A"/>
    <w:rsid w:val="00A30D2F"/>
    <w:rsid w:val="00A30DBA"/>
    <w:rsid w:val="00A3175D"/>
    <w:rsid w:val="00A319D7"/>
    <w:rsid w:val="00A31BC7"/>
    <w:rsid w:val="00A31D7D"/>
    <w:rsid w:val="00A325FB"/>
    <w:rsid w:val="00A32783"/>
    <w:rsid w:val="00A32D28"/>
    <w:rsid w:val="00A32D89"/>
    <w:rsid w:val="00A32EDD"/>
    <w:rsid w:val="00A33055"/>
    <w:rsid w:val="00A330E0"/>
    <w:rsid w:val="00A33126"/>
    <w:rsid w:val="00A33F56"/>
    <w:rsid w:val="00A36918"/>
    <w:rsid w:val="00A36967"/>
    <w:rsid w:val="00A36A67"/>
    <w:rsid w:val="00A36DD0"/>
    <w:rsid w:val="00A36EED"/>
    <w:rsid w:val="00A37381"/>
    <w:rsid w:val="00A37C06"/>
    <w:rsid w:val="00A37CC0"/>
    <w:rsid w:val="00A400CB"/>
    <w:rsid w:val="00A40151"/>
    <w:rsid w:val="00A40364"/>
    <w:rsid w:val="00A410D9"/>
    <w:rsid w:val="00A4225D"/>
    <w:rsid w:val="00A42333"/>
    <w:rsid w:val="00A423E1"/>
    <w:rsid w:val="00A42412"/>
    <w:rsid w:val="00A42C86"/>
    <w:rsid w:val="00A42FF9"/>
    <w:rsid w:val="00A438E1"/>
    <w:rsid w:val="00A43940"/>
    <w:rsid w:val="00A44049"/>
    <w:rsid w:val="00A4407B"/>
    <w:rsid w:val="00A44205"/>
    <w:rsid w:val="00A443BE"/>
    <w:rsid w:val="00A44529"/>
    <w:rsid w:val="00A454AF"/>
    <w:rsid w:val="00A45B3A"/>
    <w:rsid w:val="00A4686E"/>
    <w:rsid w:val="00A46BD9"/>
    <w:rsid w:val="00A46D61"/>
    <w:rsid w:val="00A474A3"/>
    <w:rsid w:val="00A47668"/>
    <w:rsid w:val="00A508F7"/>
    <w:rsid w:val="00A5208E"/>
    <w:rsid w:val="00A52411"/>
    <w:rsid w:val="00A52CFB"/>
    <w:rsid w:val="00A531CD"/>
    <w:rsid w:val="00A535F4"/>
    <w:rsid w:val="00A53EFC"/>
    <w:rsid w:val="00A543E3"/>
    <w:rsid w:val="00A54B57"/>
    <w:rsid w:val="00A54CC4"/>
    <w:rsid w:val="00A55046"/>
    <w:rsid w:val="00A555A9"/>
    <w:rsid w:val="00A555D8"/>
    <w:rsid w:val="00A55B75"/>
    <w:rsid w:val="00A55B97"/>
    <w:rsid w:val="00A561DA"/>
    <w:rsid w:val="00A56327"/>
    <w:rsid w:val="00A576DD"/>
    <w:rsid w:val="00A601F5"/>
    <w:rsid w:val="00A6063A"/>
    <w:rsid w:val="00A61640"/>
    <w:rsid w:val="00A617F9"/>
    <w:rsid w:val="00A61A0C"/>
    <w:rsid w:val="00A61C4C"/>
    <w:rsid w:val="00A61ECB"/>
    <w:rsid w:val="00A62163"/>
    <w:rsid w:val="00A623B4"/>
    <w:rsid w:val="00A62778"/>
    <w:rsid w:val="00A62A2F"/>
    <w:rsid w:val="00A62AD4"/>
    <w:rsid w:val="00A62CAC"/>
    <w:rsid w:val="00A635EA"/>
    <w:rsid w:val="00A63722"/>
    <w:rsid w:val="00A64418"/>
    <w:rsid w:val="00A64C4F"/>
    <w:rsid w:val="00A64DCC"/>
    <w:rsid w:val="00A64E2A"/>
    <w:rsid w:val="00A65B04"/>
    <w:rsid w:val="00A65B60"/>
    <w:rsid w:val="00A66286"/>
    <w:rsid w:val="00A67514"/>
    <w:rsid w:val="00A705E4"/>
    <w:rsid w:val="00A71206"/>
    <w:rsid w:val="00A716E1"/>
    <w:rsid w:val="00A71901"/>
    <w:rsid w:val="00A71C1A"/>
    <w:rsid w:val="00A71EA9"/>
    <w:rsid w:val="00A72460"/>
    <w:rsid w:val="00A73151"/>
    <w:rsid w:val="00A73742"/>
    <w:rsid w:val="00A73E63"/>
    <w:rsid w:val="00A73EDA"/>
    <w:rsid w:val="00A7401F"/>
    <w:rsid w:val="00A7403F"/>
    <w:rsid w:val="00A744B9"/>
    <w:rsid w:val="00A74982"/>
    <w:rsid w:val="00A749B0"/>
    <w:rsid w:val="00A751AE"/>
    <w:rsid w:val="00A75B23"/>
    <w:rsid w:val="00A75CB6"/>
    <w:rsid w:val="00A76229"/>
    <w:rsid w:val="00A763D7"/>
    <w:rsid w:val="00A765D7"/>
    <w:rsid w:val="00A76A68"/>
    <w:rsid w:val="00A77D34"/>
    <w:rsid w:val="00A77DD8"/>
    <w:rsid w:val="00A8086C"/>
    <w:rsid w:val="00A8089A"/>
    <w:rsid w:val="00A811FF"/>
    <w:rsid w:val="00A814DB"/>
    <w:rsid w:val="00A81825"/>
    <w:rsid w:val="00A834A6"/>
    <w:rsid w:val="00A84379"/>
    <w:rsid w:val="00A84A38"/>
    <w:rsid w:val="00A84A3F"/>
    <w:rsid w:val="00A865CB"/>
    <w:rsid w:val="00A86840"/>
    <w:rsid w:val="00A87BC3"/>
    <w:rsid w:val="00A87E16"/>
    <w:rsid w:val="00A87FE7"/>
    <w:rsid w:val="00A9045F"/>
    <w:rsid w:val="00A9101A"/>
    <w:rsid w:val="00A9167F"/>
    <w:rsid w:val="00A91F44"/>
    <w:rsid w:val="00A9280B"/>
    <w:rsid w:val="00A936F2"/>
    <w:rsid w:val="00A94A05"/>
    <w:rsid w:val="00A94AA7"/>
    <w:rsid w:val="00A94BBD"/>
    <w:rsid w:val="00A95592"/>
    <w:rsid w:val="00A960E1"/>
    <w:rsid w:val="00A976EB"/>
    <w:rsid w:val="00A97F27"/>
    <w:rsid w:val="00A97FD8"/>
    <w:rsid w:val="00AA019E"/>
    <w:rsid w:val="00AA03C2"/>
    <w:rsid w:val="00AA0716"/>
    <w:rsid w:val="00AA0B59"/>
    <w:rsid w:val="00AA0C40"/>
    <w:rsid w:val="00AA1889"/>
    <w:rsid w:val="00AA19EF"/>
    <w:rsid w:val="00AA23A7"/>
    <w:rsid w:val="00AA24B2"/>
    <w:rsid w:val="00AA3306"/>
    <w:rsid w:val="00AA3ACF"/>
    <w:rsid w:val="00AA3F34"/>
    <w:rsid w:val="00AA3F73"/>
    <w:rsid w:val="00AA40D9"/>
    <w:rsid w:val="00AA4666"/>
    <w:rsid w:val="00AA49E0"/>
    <w:rsid w:val="00AA4BE6"/>
    <w:rsid w:val="00AA4FB3"/>
    <w:rsid w:val="00AA5BF1"/>
    <w:rsid w:val="00AA6013"/>
    <w:rsid w:val="00AA6E86"/>
    <w:rsid w:val="00AA78A4"/>
    <w:rsid w:val="00AA7DFB"/>
    <w:rsid w:val="00AB15F3"/>
    <w:rsid w:val="00AB1C94"/>
    <w:rsid w:val="00AB1CD2"/>
    <w:rsid w:val="00AB1DF8"/>
    <w:rsid w:val="00AB27E8"/>
    <w:rsid w:val="00AB2A49"/>
    <w:rsid w:val="00AB2EB1"/>
    <w:rsid w:val="00AB3034"/>
    <w:rsid w:val="00AB3493"/>
    <w:rsid w:val="00AB3AC9"/>
    <w:rsid w:val="00AB44CB"/>
    <w:rsid w:val="00AB4BD0"/>
    <w:rsid w:val="00AB4DFE"/>
    <w:rsid w:val="00AB507A"/>
    <w:rsid w:val="00AB531F"/>
    <w:rsid w:val="00AB5BCE"/>
    <w:rsid w:val="00AB5C9D"/>
    <w:rsid w:val="00AB60ED"/>
    <w:rsid w:val="00AB63BB"/>
    <w:rsid w:val="00AB69B6"/>
    <w:rsid w:val="00AB69DD"/>
    <w:rsid w:val="00AB6DB5"/>
    <w:rsid w:val="00AB7077"/>
    <w:rsid w:val="00AB7680"/>
    <w:rsid w:val="00AB78FF"/>
    <w:rsid w:val="00AB7DD9"/>
    <w:rsid w:val="00AC04F3"/>
    <w:rsid w:val="00AC10FA"/>
    <w:rsid w:val="00AC13AD"/>
    <w:rsid w:val="00AC1560"/>
    <w:rsid w:val="00AC1607"/>
    <w:rsid w:val="00AC1751"/>
    <w:rsid w:val="00AC1C84"/>
    <w:rsid w:val="00AC1F08"/>
    <w:rsid w:val="00AC2616"/>
    <w:rsid w:val="00AC2D0A"/>
    <w:rsid w:val="00AC3708"/>
    <w:rsid w:val="00AC3F53"/>
    <w:rsid w:val="00AC4085"/>
    <w:rsid w:val="00AC4AC6"/>
    <w:rsid w:val="00AC52C0"/>
    <w:rsid w:val="00AC5C16"/>
    <w:rsid w:val="00AC5E58"/>
    <w:rsid w:val="00AC671B"/>
    <w:rsid w:val="00AC6B26"/>
    <w:rsid w:val="00AD01E1"/>
    <w:rsid w:val="00AD0A65"/>
    <w:rsid w:val="00AD10C6"/>
    <w:rsid w:val="00AD1384"/>
    <w:rsid w:val="00AD19A1"/>
    <w:rsid w:val="00AD2A0E"/>
    <w:rsid w:val="00AD2ADF"/>
    <w:rsid w:val="00AD2E29"/>
    <w:rsid w:val="00AD3EDF"/>
    <w:rsid w:val="00AD42FC"/>
    <w:rsid w:val="00AD46E2"/>
    <w:rsid w:val="00AD6050"/>
    <w:rsid w:val="00AD64C4"/>
    <w:rsid w:val="00AD6711"/>
    <w:rsid w:val="00AD6A6C"/>
    <w:rsid w:val="00AD6CD7"/>
    <w:rsid w:val="00AD7A74"/>
    <w:rsid w:val="00AD7C26"/>
    <w:rsid w:val="00AD7FA3"/>
    <w:rsid w:val="00AE0159"/>
    <w:rsid w:val="00AE05A3"/>
    <w:rsid w:val="00AE09A4"/>
    <w:rsid w:val="00AE0ABD"/>
    <w:rsid w:val="00AE0C2C"/>
    <w:rsid w:val="00AE12B1"/>
    <w:rsid w:val="00AE1304"/>
    <w:rsid w:val="00AE2363"/>
    <w:rsid w:val="00AE2AF0"/>
    <w:rsid w:val="00AE2F58"/>
    <w:rsid w:val="00AE3E38"/>
    <w:rsid w:val="00AE4CB6"/>
    <w:rsid w:val="00AE4F7B"/>
    <w:rsid w:val="00AE50EC"/>
    <w:rsid w:val="00AE5118"/>
    <w:rsid w:val="00AE546F"/>
    <w:rsid w:val="00AE547C"/>
    <w:rsid w:val="00AE54C6"/>
    <w:rsid w:val="00AE54FC"/>
    <w:rsid w:val="00AE5B14"/>
    <w:rsid w:val="00AE5B39"/>
    <w:rsid w:val="00AE5F60"/>
    <w:rsid w:val="00AE6187"/>
    <w:rsid w:val="00AE6FE0"/>
    <w:rsid w:val="00AE7779"/>
    <w:rsid w:val="00AE7F80"/>
    <w:rsid w:val="00AF0048"/>
    <w:rsid w:val="00AF0501"/>
    <w:rsid w:val="00AF0561"/>
    <w:rsid w:val="00AF0660"/>
    <w:rsid w:val="00AF0C45"/>
    <w:rsid w:val="00AF0CEF"/>
    <w:rsid w:val="00AF0DDE"/>
    <w:rsid w:val="00AF12CF"/>
    <w:rsid w:val="00AF1871"/>
    <w:rsid w:val="00AF219A"/>
    <w:rsid w:val="00AF229C"/>
    <w:rsid w:val="00AF3D79"/>
    <w:rsid w:val="00AF4A04"/>
    <w:rsid w:val="00AF4C87"/>
    <w:rsid w:val="00AF4D1E"/>
    <w:rsid w:val="00AF59E0"/>
    <w:rsid w:val="00AF5EEF"/>
    <w:rsid w:val="00AF6211"/>
    <w:rsid w:val="00AF64F0"/>
    <w:rsid w:val="00AF6602"/>
    <w:rsid w:val="00AF683E"/>
    <w:rsid w:val="00AF69ED"/>
    <w:rsid w:val="00AF7612"/>
    <w:rsid w:val="00AF790A"/>
    <w:rsid w:val="00AF7A33"/>
    <w:rsid w:val="00B002BF"/>
    <w:rsid w:val="00B002CE"/>
    <w:rsid w:val="00B0033C"/>
    <w:rsid w:val="00B00DA9"/>
    <w:rsid w:val="00B01345"/>
    <w:rsid w:val="00B014A0"/>
    <w:rsid w:val="00B018AE"/>
    <w:rsid w:val="00B0193B"/>
    <w:rsid w:val="00B0348C"/>
    <w:rsid w:val="00B03923"/>
    <w:rsid w:val="00B03EA2"/>
    <w:rsid w:val="00B043E9"/>
    <w:rsid w:val="00B04404"/>
    <w:rsid w:val="00B046FB"/>
    <w:rsid w:val="00B04799"/>
    <w:rsid w:val="00B04D52"/>
    <w:rsid w:val="00B04DFE"/>
    <w:rsid w:val="00B05735"/>
    <w:rsid w:val="00B0610E"/>
    <w:rsid w:val="00B06524"/>
    <w:rsid w:val="00B06813"/>
    <w:rsid w:val="00B06B39"/>
    <w:rsid w:val="00B06B47"/>
    <w:rsid w:val="00B0721A"/>
    <w:rsid w:val="00B07A49"/>
    <w:rsid w:val="00B07C43"/>
    <w:rsid w:val="00B07F89"/>
    <w:rsid w:val="00B10741"/>
    <w:rsid w:val="00B108DC"/>
    <w:rsid w:val="00B10967"/>
    <w:rsid w:val="00B10C7F"/>
    <w:rsid w:val="00B111EC"/>
    <w:rsid w:val="00B11DB9"/>
    <w:rsid w:val="00B11FB4"/>
    <w:rsid w:val="00B12693"/>
    <w:rsid w:val="00B1270E"/>
    <w:rsid w:val="00B12C84"/>
    <w:rsid w:val="00B13564"/>
    <w:rsid w:val="00B13C12"/>
    <w:rsid w:val="00B1403B"/>
    <w:rsid w:val="00B1408E"/>
    <w:rsid w:val="00B14AFD"/>
    <w:rsid w:val="00B1514C"/>
    <w:rsid w:val="00B1589B"/>
    <w:rsid w:val="00B15C67"/>
    <w:rsid w:val="00B168FE"/>
    <w:rsid w:val="00B16A85"/>
    <w:rsid w:val="00B17581"/>
    <w:rsid w:val="00B17939"/>
    <w:rsid w:val="00B17B75"/>
    <w:rsid w:val="00B17D5B"/>
    <w:rsid w:val="00B17DCD"/>
    <w:rsid w:val="00B214D1"/>
    <w:rsid w:val="00B215E8"/>
    <w:rsid w:val="00B21810"/>
    <w:rsid w:val="00B21E82"/>
    <w:rsid w:val="00B22B6D"/>
    <w:rsid w:val="00B23019"/>
    <w:rsid w:val="00B23106"/>
    <w:rsid w:val="00B23300"/>
    <w:rsid w:val="00B23564"/>
    <w:rsid w:val="00B243A5"/>
    <w:rsid w:val="00B245F9"/>
    <w:rsid w:val="00B27283"/>
    <w:rsid w:val="00B278E0"/>
    <w:rsid w:val="00B30072"/>
    <w:rsid w:val="00B3046C"/>
    <w:rsid w:val="00B30B75"/>
    <w:rsid w:val="00B311CF"/>
    <w:rsid w:val="00B32273"/>
    <w:rsid w:val="00B325FB"/>
    <w:rsid w:val="00B3293D"/>
    <w:rsid w:val="00B3312F"/>
    <w:rsid w:val="00B33402"/>
    <w:rsid w:val="00B340B4"/>
    <w:rsid w:val="00B3431C"/>
    <w:rsid w:val="00B344C6"/>
    <w:rsid w:val="00B34E32"/>
    <w:rsid w:val="00B34EB8"/>
    <w:rsid w:val="00B36357"/>
    <w:rsid w:val="00B3677D"/>
    <w:rsid w:val="00B36A79"/>
    <w:rsid w:val="00B36FF6"/>
    <w:rsid w:val="00B376AF"/>
    <w:rsid w:val="00B37DF9"/>
    <w:rsid w:val="00B4057A"/>
    <w:rsid w:val="00B40C86"/>
    <w:rsid w:val="00B41402"/>
    <w:rsid w:val="00B41792"/>
    <w:rsid w:val="00B41B32"/>
    <w:rsid w:val="00B42CA4"/>
    <w:rsid w:val="00B433CB"/>
    <w:rsid w:val="00B4441F"/>
    <w:rsid w:val="00B44F50"/>
    <w:rsid w:val="00B4513C"/>
    <w:rsid w:val="00B45435"/>
    <w:rsid w:val="00B45E5A"/>
    <w:rsid w:val="00B4660B"/>
    <w:rsid w:val="00B466EB"/>
    <w:rsid w:val="00B4678E"/>
    <w:rsid w:val="00B46B46"/>
    <w:rsid w:val="00B46DFA"/>
    <w:rsid w:val="00B476BB"/>
    <w:rsid w:val="00B47857"/>
    <w:rsid w:val="00B47F23"/>
    <w:rsid w:val="00B50A93"/>
    <w:rsid w:val="00B50D24"/>
    <w:rsid w:val="00B50EE2"/>
    <w:rsid w:val="00B51088"/>
    <w:rsid w:val="00B510EC"/>
    <w:rsid w:val="00B512DE"/>
    <w:rsid w:val="00B51507"/>
    <w:rsid w:val="00B52283"/>
    <w:rsid w:val="00B530A4"/>
    <w:rsid w:val="00B530B8"/>
    <w:rsid w:val="00B53DA6"/>
    <w:rsid w:val="00B5550B"/>
    <w:rsid w:val="00B55ECE"/>
    <w:rsid w:val="00B56ADC"/>
    <w:rsid w:val="00B56C9A"/>
    <w:rsid w:val="00B56DE7"/>
    <w:rsid w:val="00B5795D"/>
    <w:rsid w:val="00B57B04"/>
    <w:rsid w:val="00B60042"/>
    <w:rsid w:val="00B60CBA"/>
    <w:rsid w:val="00B616A2"/>
    <w:rsid w:val="00B621D7"/>
    <w:rsid w:val="00B62BCC"/>
    <w:rsid w:val="00B62E1F"/>
    <w:rsid w:val="00B62F49"/>
    <w:rsid w:val="00B63DFA"/>
    <w:rsid w:val="00B64044"/>
    <w:rsid w:val="00B64179"/>
    <w:rsid w:val="00B6456F"/>
    <w:rsid w:val="00B65D2C"/>
    <w:rsid w:val="00B66D1C"/>
    <w:rsid w:val="00B66D27"/>
    <w:rsid w:val="00B66DDA"/>
    <w:rsid w:val="00B675DB"/>
    <w:rsid w:val="00B70CBF"/>
    <w:rsid w:val="00B71052"/>
    <w:rsid w:val="00B71175"/>
    <w:rsid w:val="00B72120"/>
    <w:rsid w:val="00B721F3"/>
    <w:rsid w:val="00B72AD0"/>
    <w:rsid w:val="00B737FD"/>
    <w:rsid w:val="00B73992"/>
    <w:rsid w:val="00B74545"/>
    <w:rsid w:val="00B74629"/>
    <w:rsid w:val="00B74FF5"/>
    <w:rsid w:val="00B75FED"/>
    <w:rsid w:val="00B76384"/>
    <w:rsid w:val="00B772CC"/>
    <w:rsid w:val="00B77669"/>
    <w:rsid w:val="00B7780A"/>
    <w:rsid w:val="00B80155"/>
    <w:rsid w:val="00B801CC"/>
    <w:rsid w:val="00B81315"/>
    <w:rsid w:val="00B815E6"/>
    <w:rsid w:val="00B8251D"/>
    <w:rsid w:val="00B82813"/>
    <w:rsid w:val="00B82978"/>
    <w:rsid w:val="00B829B0"/>
    <w:rsid w:val="00B82A03"/>
    <w:rsid w:val="00B83557"/>
    <w:rsid w:val="00B836AA"/>
    <w:rsid w:val="00B84BA8"/>
    <w:rsid w:val="00B84BEA"/>
    <w:rsid w:val="00B84C80"/>
    <w:rsid w:val="00B8525D"/>
    <w:rsid w:val="00B8564B"/>
    <w:rsid w:val="00B85D0E"/>
    <w:rsid w:val="00B87665"/>
    <w:rsid w:val="00B876EF"/>
    <w:rsid w:val="00B87946"/>
    <w:rsid w:val="00B87C00"/>
    <w:rsid w:val="00B90752"/>
    <w:rsid w:val="00B91585"/>
    <w:rsid w:val="00B91AB6"/>
    <w:rsid w:val="00B91CF5"/>
    <w:rsid w:val="00B92220"/>
    <w:rsid w:val="00B92A4F"/>
    <w:rsid w:val="00B938B3"/>
    <w:rsid w:val="00B93D98"/>
    <w:rsid w:val="00B93FBC"/>
    <w:rsid w:val="00B94A95"/>
    <w:rsid w:val="00B9547E"/>
    <w:rsid w:val="00B95909"/>
    <w:rsid w:val="00B95F86"/>
    <w:rsid w:val="00B9640F"/>
    <w:rsid w:val="00B96CB9"/>
    <w:rsid w:val="00B97812"/>
    <w:rsid w:val="00B97B24"/>
    <w:rsid w:val="00BA002F"/>
    <w:rsid w:val="00BA0260"/>
    <w:rsid w:val="00BA0512"/>
    <w:rsid w:val="00BA0967"/>
    <w:rsid w:val="00BA15E4"/>
    <w:rsid w:val="00BA2640"/>
    <w:rsid w:val="00BA3BEC"/>
    <w:rsid w:val="00BA435A"/>
    <w:rsid w:val="00BA49D7"/>
    <w:rsid w:val="00BA4D3A"/>
    <w:rsid w:val="00BA5A74"/>
    <w:rsid w:val="00BA5B35"/>
    <w:rsid w:val="00BA6EA6"/>
    <w:rsid w:val="00BA75A2"/>
    <w:rsid w:val="00BA7816"/>
    <w:rsid w:val="00BA7A81"/>
    <w:rsid w:val="00BB0013"/>
    <w:rsid w:val="00BB083F"/>
    <w:rsid w:val="00BB0FFB"/>
    <w:rsid w:val="00BB1698"/>
    <w:rsid w:val="00BB2D71"/>
    <w:rsid w:val="00BB2F30"/>
    <w:rsid w:val="00BB3207"/>
    <w:rsid w:val="00BB3AAC"/>
    <w:rsid w:val="00BB3D6E"/>
    <w:rsid w:val="00BB3F3E"/>
    <w:rsid w:val="00BB43A1"/>
    <w:rsid w:val="00BB48BF"/>
    <w:rsid w:val="00BB4F59"/>
    <w:rsid w:val="00BB52BC"/>
    <w:rsid w:val="00BB5399"/>
    <w:rsid w:val="00BB54C7"/>
    <w:rsid w:val="00BB5930"/>
    <w:rsid w:val="00BB6465"/>
    <w:rsid w:val="00BB6BB8"/>
    <w:rsid w:val="00BB726F"/>
    <w:rsid w:val="00BC075E"/>
    <w:rsid w:val="00BC0976"/>
    <w:rsid w:val="00BC103D"/>
    <w:rsid w:val="00BC13FF"/>
    <w:rsid w:val="00BC14C4"/>
    <w:rsid w:val="00BC288C"/>
    <w:rsid w:val="00BC2992"/>
    <w:rsid w:val="00BC2F44"/>
    <w:rsid w:val="00BC30C9"/>
    <w:rsid w:val="00BC47ED"/>
    <w:rsid w:val="00BC4C4E"/>
    <w:rsid w:val="00BC5700"/>
    <w:rsid w:val="00BC57E8"/>
    <w:rsid w:val="00BC5AA8"/>
    <w:rsid w:val="00BC5B57"/>
    <w:rsid w:val="00BC5D94"/>
    <w:rsid w:val="00BC63A7"/>
    <w:rsid w:val="00BC6D29"/>
    <w:rsid w:val="00BC7193"/>
    <w:rsid w:val="00BC78DB"/>
    <w:rsid w:val="00BC7DD4"/>
    <w:rsid w:val="00BC7E31"/>
    <w:rsid w:val="00BC7EFD"/>
    <w:rsid w:val="00BD0148"/>
    <w:rsid w:val="00BD07A3"/>
    <w:rsid w:val="00BD2047"/>
    <w:rsid w:val="00BD23EF"/>
    <w:rsid w:val="00BD2518"/>
    <w:rsid w:val="00BD293F"/>
    <w:rsid w:val="00BD2986"/>
    <w:rsid w:val="00BD2BAA"/>
    <w:rsid w:val="00BD346D"/>
    <w:rsid w:val="00BD58A7"/>
    <w:rsid w:val="00BD5CAB"/>
    <w:rsid w:val="00BD5CB6"/>
    <w:rsid w:val="00BD6D81"/>
    <w:rsid w:val="00BD71C0"/>
    <w:rsid w:val="00BD73A5"/>
    <w:rsid w:val="00BD78AF"/>
    <w:rsid w:val="00BD79AF"/>
    <w:rsid w:val="00BD7DD3"/>
    <w:rsid w:val="00BE1297"/>
    <w:rsid w:val="00BE31A3"/>
    <w:rsid w:val="00BE32CD"/>
    <w:rsid w:val="00BE34F1"/>
    <w:rsid w:val="00BE371F"/>
    <w:rsid w:val="00BE44F7"/>
    <w:rsid w:val="00BE4794"/>
    <w:rsid w:val="00BE4DFC"/>
    <w:rsid w:val="00BE5413"/>
    <w:rsid w:val="00BE56C6"/>
    <w:rsid w:val="00BE5896"/>
    <w:rsid w:val="00BE5F57"/>
    <w:rsid w:val="00BE602F"/>
    <w:rsid w:val="00BE64A9"/>
    <w:rsid w:val="00BE6727"/>
    <w:rsid w:val="00BE703D"/>
    <w:rsid w:val="00BE704D"/>
    <w:rsid w:val="00BE76F8"/>
    <w:rsid w:val="00BF039C"/>
    <w:rsid w:val="00BF04E9"/>
    <w:rsid w:val="00BF0648"/>
    <w:rsid w:val="00BF0CD0"/>
    <w:rsid w:val="00BF0DC0"/>
    <w:rsid w:val="00BF109E"/>
    <w:rsid w:val="00BF1414"/>
    <w:rsid w:val="00BF2872"/>
    <w:rsid w:val="00BF3B0E"/>
    <w:rsid w:val="00BF51ED"/>
    <w:rsid w:val="00BF5378"/>
    <w:rsid w:val="00BF5577"/>
    <w:rsid w:val="00BF56D5"/>
    <w:rsid w:val="00BF59AD"/>
    <w:rsid w:val="00BF5A12"/>
    <w:rsid w:val="00BF7B2C"/>
    <w:rsid w:val="00BF7B4D"/>
    <w:rsid w:val="00C00004"/>
    <w:rsid w:val="00C001CC"/>
    <w:rsid w:val="00C00889"/>
    <w:rsid w:val="00C0093D"/>
    <w:rsid w:val="00C013B9"/>
    <w:rsid w:val="00C01B9E"/>
    <w:rsid w:val="00C02287"/>
    <w:rsid w:val="00C02500"/>
    <w:rsid w:val="00C028AE"/>
    <w:rsid w:val="00C0304F"/>
    <w:rsid w:val="00C03410"/>
    <w:rsid w:val="00C03F92"/>
    <w:rsid w:val="00C04128"/>
    <w:rsid w:val="00C0438D"/>
    <w:rsid w:val="00C04522"/>
    <w:rsid w:val="00C045B3"/>
    <w:rsid w:val="00C049C6"/>
    <w:rsid w:val="00C0522A"/>
    <w:rsid w:val="00C0577F"/>
    <w:rsid w:val="00C0589E"/>
    <w:rsid w:val="00C05A1E"/>
    <w:rsid w:val="00C05A8B"/>
    <w:rsid w:val="00C05C72"/>
    <w:rsid w:val="00C05D5E"/>
    <w:rsid w:val="00C0621F"/>
    <w:rsid w:val="00C06232"/>
    <w:rsid w:val="00C06795"/>
    <w:rsid w:val="00C06940"/>
    <w:rsid w:val="00C06A6B"/>
    <w:rsid w:val="00C06E12"/>
    <w:rsid w:val="00C075A1"/>
    <w:rsid w:val="00C07D67"/>
    <w:rsid w:val="00C107F6"/>
    <w:rsid w:val="00C10C51"/>
    <w:rsid w:val="00C112F7"/>
    <w:rsid w:val="00C11FEB"/>
    <w:rsid w:val="00C13113"/>
    <w:rsid w:val="00C13A87"/>
    <w:rsid w:val="00C13B4E"/>
    <w:rsid w:val="00C13EEA"/>
    <w:rsid w:val="00C14006"/>
    <w:rsid w:val="00C14757"/>
    <w:rsid w:val="00C1477F"/>
    <w:rsid w:val="00C15609"/>
    <w:rsid w:val="00C157F1"/>
    <w:rsid w:val="00C15DF4"/>
    <w:rsid w:val="00C16322"/>
    <w:rsid w:val="00C16457"/>
    <w:rsid w:val="00C1652C"/>
    <w:rsid w:val="00C17343"/>
    <w:rsid w:val="00C17C1C"/>
    <w:rsid w:val="00C17E54"/>
    <w:rsid w:val="00C20171"/>
    <w:rsid w:val="00C2036C"/>
    <w:rsid w:val="00C20866"/>
    <w:rsid w:val="00C20BF7"/>
    <w:rsid w:val="00C20E2F"/>
    <w:rsid w:val="00C20E5F"/>
    <w:rsid w:val="00C215F1"/>
    <w:rsid w:val="00C21A88"/>
    <w:rsid w:val="00C2201B"/>
    <w:rsid w:val="00C22AF7"/>
    <w:rsid w:val="00C22B08"/>
    <w:rsid w:val="00C22DE4"/>
    <w:rsid w:val="00C232FB"/>
    <w:rsid w:val="00C23C90"/>
    <w:rsid w:val="00C23F95"/>
    <w:rsid w:val="00C24408"/>
    <w:rsid w:val="00C24708"/>
    <w:rsid w:val="00C24C93"/>
    <w:rsid w:val="00C24EC9"/>
    <w:rsid w:val="00C252E9"/>
    <w:rsid w:val="00C25608"/>
    <w:rsid w:val="00C26033"/>
    <w:rsid w:val="00C2685A"/>
    <w:rsid w:val="00C26C9E"/>
    <w:rsid w:val="00C26FDB"/>
    <w:rsid w:val="00C27643"/>
    <w:rsid w:val="00C277F7"/>
    <w:rsid w:val="00C27E61"/>
    <w:rsid w:val="00C307F7"/>
    <w:rsid w:val="00C3178D"/>
    <w:rsid w:val="00C31FE1"/>
    <w:rsid w:val="00C3219E"/>
    <w:rsid w:val="00C321F6"/>
    <w:rsid w:val="00C33BD7"/>
    <w:rsid w:val="00C34E40"/>
    <w:rsid w:val="00C35179"/>
    <w:rsid w:val="00C351E7"/>
    <w:rsid w:val="00C357C8"/>
    <w:rsid w:val="00C35CD9"/>
    <w:rsid w:val="00C36985"/>
    <w:rsid w:val="00C369C9"/>
    <w:rsid w:val="00C36BFC"/>
    <w:rsid w:val="00C36FFA"/>
    <w:rsid w:val="00C370E7"/>
    <w:rsid w:val="00C37B70"/>
    <w:rsid w:val="00C37C28"/>
    <w:rsid w:val="00C37F79"/>
    <w:rsid w:val="00C402D7"/>
    <w:rsid w:val="00C40593"/>
    <w:rsid w:val="00C4089A"/>
    <w:rsid w:val="00C40CC4"/>
    <w:rsid w:val="00C41089"/>
    <w:rsid w:val="00C41817"/>
    <w:rsid w:val="00C42A51"/>
    <w:rsid w:val="00C42C5E"/>
    <w:rsid w:val="00C42D78"/>
    <w:rsid w:val="00C42F00"/>
    <w:rsid w:val="00C42F22"/>
    <w:rsid w:val="00C43331"/>
    <w:rsid w:val="00C43A6C"/>
    <w:rsid w:val="00C440BA"/>
    <w:rsid w:val="00C449CC"/>
    <w:rsid w:val="00C44F9B"/>
    <w:rsid w:val="00C465F2"/>
    <w:rsid w:val="00C46C10"/>
    <w:rsid w:val="00C46D00"/>
    <w:rsid w:val="00C4707A"/>
    <w:rsid w:val="00C472E3"/>
    <w:rsid w:val="00C47396"/>
    <w:rsid w:val="00C478F4"/>
    <w:rsid w:val="00C47D7E"/>
    <w:rsid w:val="00C52217"/>
    <w:rsid w:val="00C52904"/>
    <w:rsid w:val="00C53032"/>
    <w:rsid w:val="00C53437"/>
    <w:rsid w:val="00C53697"/>
    <w:rsid w:val="00C53CAF"/>
    <w:rsid w:val="00C54349"/>
    <w:rsid w:val="00C547AC"/>
    <w:rsid w:val="00C54BA6"/>
    <w:rsid w:val="00C54DE8"/>
    <w:rsid w:val="00C55133"/>
    <w:rsid w:val="00C56265"/>
    <w:rsid w:val="00C5659B"/>
    <w:rsid w:val="00C56F1A"/>
    <w:rsid w:val="00C57438"/>
    <w:rsid w:val="00C578C3"/>
    <w:rsid w:val="00C57B51"/>
    <w:rsid w:val="00C602BE"/>
    <w:rsid w:val="00C60460"/>
    <w:rsid w:val="00C60560"/>
    <w:rsid w:val="00C60771"/>
    <w:rsid w:val="00C6095A"/>
    <w:rsid w:val="00C613FA"/>
    <w:rsid w:val="00C616C0"/>
    <w:rsid w:val="00C61794"/>
    <w:rsid w:val="00C61CAB"/>
    <w:rsid w:val="00C61EDE"/>
    <w:rsid w:val="00C622FC"/>
    <w:rsid w:val="00C6275F"/>
    <w:rsid w:val="00C628D5"/>
    <w:rsid w:val="00C6297B"/>
    <w:rsid w:val="00C62EF0"/>
    <w:rsid w:val="00C63172"/>
    <w:rsid w:val="00C6338D"/>
    <w:rsid w:val="00C63946"/>
    <w:rsid w:val="00C63AD7"/>
    <w:rsid w:val="00C63FFD"/>
    <w:rsid w:val="00C64764"/>
    <w:rsid w:val="00C64D9C"/>
    <w:rsid w:val="00C651BD"/>
    <w:rsid w:val="00C65441"/>
    <w:rsid w:val="00C6591F"/>
    <w:rsid w:val="00C66871"/>
    <w:rsid w:val="00C66924"/>
    <w:rsid w:val="00C66983"/>
    <w:rsid w:val="00C66DE9"/>
    <w:rsid w:val="00C677FC"/>
    <w:rsid w:val="00C705F7"/>
    <w:rsid w:val="00C70843"/>
    <w:rsid w:val="00C70AD8"/>
    <w:rsid w:val="00C70C94"/>
    <w:rsid w:val="00C70F31"/>
    <w:rsid w:val="00C711EA"/>
    <w:rsid w:val="00C720E4"/>
    <w:rsid w:val="00C729E5"/>
    <w:rsid w:val="00C73D25"/>
    <w:rsid w:val="00C73E1A"/>
    <w:rsid w:val="00C74115"/>
    <w:rsid w:val="00C744E8"/>
    <w:rsid w:val="00C74751"/>
    <w:rsid w:val="00C748BC"/>
    <w:rsid w:val="00C74A8F"/>
    <w:rsid w:val="00C74C48"/>
    <w:rsid w:val="00C74ED4"/>
    <w:rsid w:val="00C75241"/>
    <w:rsid w:val="00C761B4"/>
    <w:rsid w:val="00C76509"/>
    <w:rsid w:val="00C76598"/>
    <w:rsid w:val="00C767A2"/>
    <w:rsid w:val="00C76CAB"/>
    <w:rsid w:val="00C76DF6"/>
    <w:rsid w:val="00C77A40"/>
    <w:rsid w:val="00C77B47"/>
    <w:rsid w:val="00C77BCA"/>
    <w:rsid w:val="00C8081D"/>
    <w:rsid w:val="00C80929"/>
    <w:rsid w:val="00C8095A"/>
    <w:rsid w:val="00C809C3"/>
    <w:rsid w:val="00C8176C"/>
    <w:rsid w:val="00C81A96"/>
    <w:rsid w:val="00C82097"/>
    <w:rsid w:val="00C82353"/>
    <w:rsid w:val="00C8237E"/>
    <w:rsid w:val="00C8314C"/>
    <w:rsid w:val="00C83898"/>
    <w:rsid w:val="00C83AB1"/>
    <w:rsid w:val="00C83DD3"/>
    <w:rsid w:val="00C8408E"/>
    <w:rsid w:val="00C84875"/>
    <w:rsid w:val="00C84E1A"/>
    <w:rsid w:val="00C851DE"/>
    <w:rsid w:val="00C8528B"/>
    <w:rsid w:val="00C85579"/>
    <w:rsid w:val="00C859BF"/>
    <w:rsid w:val="00C865DC"/>
    <w:rsid w:val="00C86988"/>
    <w:rsid w:val="00C86AA3"/>
    <w:rsid w:val="00C86B88"/>
    <w:rsid w:val="00C8795E"/>
    <w:rsid w:val="00C90CDB"/>
    <w:rsid w:val="00C90E80"/>
    <w:rsid w:val="00C9144D"/>
    <w:rsid w:val="00C91D3C"/>
    <w:rsid w:val="00C927CC"/>
    <w:rsid w:val="00C92B8D"/>
    <w:rsid w:val="00C93928"/>
    <w:rsid w:val="00C942B0"/>
    <w:rsid w:val="00C94E6E"/>
    <w:rsid w:val="00C95016"/>
    <w:rsid w:val="00C966AB"/>
    <w:rsid w:val="00C96FDF"/>
    <w:rsid w:val="00CA053D"/>
    <w:rsid w:val="00CA18A3"/>
    <w:rsid w:val="00CA18EB"/>
    <w:rsid w:val="00CA1947"/>
    <w:rsid w:val="00CA233E"/>
    <w:rsid w:val="00CA361B"/>
    <w:rsid w:val="00CA53E7"/>
    <w:rsid w:val="00CA589A"/>
    <w:rsid w:val="00CA65B6"/>
    <w:rsid w:val="00CA6DDE"/>
    <w:rsid w:val="00CA6E56"/>
    <w:rsid w:val="00CA73B0"/>
    <w:rsid w:val="00CA7464"/>
    <w:rsid w:val="00CB0734"/>
    <w:rsid w:val="00CB0908"/>
    <w:rsid w:val="00CB0996"/>
    <w:rsid w:val="00CB0AAD"/>
    <w:rsid w:val="00CB165F"/>
    <w:rsid w:val="00CB16CE"/>
    <w:rsid w:val="00CB1D6D"/>
    <w:rsid w:val="00CB23D8"/>
    <w:rsid w:val="00CB287F"/>
    <w:rsid w:val="00CB28B8"/>
    <w:rsid w:val="00CB2F31"/>
    <w:rsid w:val="00CB2FF6"/>
    <w:rsid w:val="00CB36EB"/>
    <w:rsid w:val="00CB3866"/>
    <w:rsid w:val="00CB39DD"/>
    <w:rsid w:val="00CB42E5"/>
    <w:rsid w:val="00CB5802"/>
    <w:rsid w:val="00CB6322"/>
    <w:rsid w:val="00CB716E"/>
    <w:rsid w:val="00CB772E"/>
    <w:rsid w:val="00CB7B0A"/>
    <w:rsid w:val="00CC0014"/>
    <w:rsid w:val="00CC0017"/>
    <w:rsid w:val="00CC1307"/>
    <w:rsid w:val="00CC1BBE"/>
    <w:rsid w:val="00CC1C6E"/>
    <w:rsid w:val="00CC1D09"/>
    <w:rsid w:val="00CC4195"/>
    <w:rsid w:val="00CC41DE"/>
    <w:rsid w:val="00CC4F28"/>
    <w:rsid w:val="00CC52B1"/>
    <w:rsid w:val="00CC5406"/>
    <w:rsid w:val="00CC6CB6"/>
    <w:rsid w:val="00CC6D8C"/>
    <w:rsid w:val="00CC7091"/>
    <w:rsid w:val="00CC74C0"/>
    <w:rsid w:val="00CD0643"/>
    <w:rsid w:val="00CD07B6"/>
    <w:rsid w:val="00CD0CCA"/>
    <w:rsid w:val="00CD1245"/>
    <w:rsid w:val="00CD136F"/>
    <w:rsid w:val="00CD1805"/>
    <w:rsid w:val="00CD20A6"/>
    <w:rsid w:val="00CD2463"/>
    <w:rsid w:val="00CD2506"/>
    <w:rsid w:val="00CD2C2B"/>
    <w:rsid w:val="00CD2D9F"/>
    <w:rsid w:val="00CD307F"/>
    <w:rsid w:val="00CD309F"/>
    <w:rsid w:val="00CD377B"/>
    <w:rsid w:val="00CD42D1"/>
    <w:rsid w:val="00CD46AE"/>
    <w:rsid w:val="00CD509D"/>
    <w:rsid w:val="00CD58CC"/>
    <w:rsid w:val="00CD6647"/>
    <w:rsid w:val="00CD6A2B"/>
    <w:rsid w:val="00CD7061"/>
    <w:rsid w:val="00CD71B3"/>
    <w:rsid w:val="00CD798F"/>
    <w:rsid w:val="00CD7B20"/>
    <w:rsid w:val="00CE0B59"/>
    <w:rsid w:val="00CE0E8A"/>
    <w:rsid w:val="00CE1125"/>
    <w:rsid w:val="00CE135C"/>
    <w:rsid w:val="00CE175A"/>
    <w:rsid w:val="00CE17AA"/>
    <w:rsid w:val="00CE189B"/>
    <w:rsid w:val="00CE1B13"/>
    <w:rsid w:val="00CE1B46"/>
    <w:rsid w:val="00CE34AA"/>
    <w:rsid w:val="00CE39C2"/>
    <w:rsid w:val="00CE3D6C"/>
    <w:rsid w:val="00CE3DBA"/>
    <w:rsid w:val="00CE3E2B"/>
    <w:rsid w:val="00CE4CEE"/>
    <w:rsid w:val="00CE5980"/>
    <w:rsid w:val="00CE5B7F"/>
    <w:rsid w:val="00CE68BA"/>
    <w:rsid w:val="00CE69E1"/>
    <w:rsid w:val="00CE722F"/>
    <w:rsid w:val="00CE7775"/>
    <w:rsid w:val="00CE77A0"/>
    <w:rsid w:val="00CE7ADE"/>
    <w:rsid w:val="00CE7D3E"/>
    <w:rsid w:val="00CE7DF0"/>
    <w:rsid w:val="00CF0BF8"/>
    <w:rsid w:val="00CF131F"/>
    <w:rsid w:val="00CF1362"/>
    <w:rsid w:val="00CF15F9"/>
    <w:rsid w:val="00CF1A00"/>
    <w:rsid w:val="00CF1A4F"/>
    <w:rsid w:val="00CF2BF2"/>
    <w:rsid w:val="00CF3000"/>
    <w:rsid w:val="00CF30E1"/>
    <w:rsid w:val="00CF3A06"/>
    <w:rsid w:val="00CF40D4"/>
    <w:rsid w:val="00CF5798"/>
    <w:rsid w:val="00CF596F"/>
    <w:rsid w:val="00CF65F3"/>
    <w:rsid w:val="00CF685A"/>
    <w:rsid w:val="00CF6913"/>
    <w:rsid w:val="00CF7F50"/>
    <w:rsid w:val="00D0042E"/>
    <w:rsid w:val="00D015DF"/>
    <w:rsid w:val="00D01809"/>
    <w:rsid w:val="00D018F4"/>
    <w:rsid w:val="00D0195A"/>
    <w:rsid w:val="00D01C41"/>
    <w:rsid w:val="00D03002"/>
    <w:rsid w:val="00D03093"/>
    <w:rsid w:val="00D042F8"/>
    <w:rsid w:val="00D0452C"/>
    <w:rsid w:val="00D04CB8"/>
    <w:rsid w:val="00D04DB3"/>
    <w:rsid w:val="00D05EC4"/>
    <w:rsid w:val="00D06A6D"/>
    <w:rsid w:val="00D071DB"/>
    <w:rsid w:val="00D07279"/>
    <w:rsid w:val="00D07C10"/>
    <w:rsid w:val="00D1012C"/>
    <w:rsid w:val="00D108DC"/>
    <w:rsid w:val="00D11A45"/>
    <w:rsid w:val="00D11F60"/>
    <w:rsid w:val="00D12AF7"/>
    <w:rsid w:val="00D12C3D"/>
    <w:rsid w:val="00D13850"/>
    <w:rsid w:val="00D138B8"/>
    <w:rsid w:val="00D138BA"/>
    <w:rsid w:val="00D14578"/>
    <w:rsid w:val="00D14961"/>
    <w:rsid w:val="00D14AA3"/>
    <w:rsid w:val="00D14BEC"/>
    <w:rsid w:val="00D15384"/>
    <w:rsid w:val="00D1600D"/>
    <w:rsid w:val="00D1608E"/>
    <w:rsid w:val="00D1683B"/>
    <w:rsid w:val="00D170DB"/>
    <w:rsid w:val="00D173D0"/>
    <w:rsid w:val="00D1750C"/>
    <w:rsid w:val="00D17639"/>
    <w:rsid w:val="00D17A14"/>
    <w:rsid w:val="00D17F7C"/>
    <w:rsid w:val="00D201F6"/>
    <w:rsid w:val="00D201FE"/>
    <w:rsid w:val="00D2068E"/>
    <w:rsid w:val="00D20CD4"/>
    <w:rsid w:val="00D21003"/>
    <w:rsid w:val="00D21527"/>
    <w:rsid w:val="00D2152E"/>
    <w:rsid w:val="00D21FBE"/>
    <w:rsid w:val="00D220AB"/>
    <w:rsid w:val="00D220C6"/>
    <w:rsid w:val="00D22338"/>
    <w:rsid w:val="00D22A8B"/>
    <w:rsid w:val="00D22E08"/>
    <w:rsid w:val="00D22EB1"/>
    <w:rsid w:val="00D237AD"/>
    <w:rsid w:val="00D23DA1"/>
    <w:rsid w:val="00D24022"/>
    <w:rsid w:val="00D24254"/>
    <w:rsid w:val="00D24874"/>
    <w:rsid w:val="00D24DFE"/>
    <w:rsid w:val="00D25044"/>
    <w:rsid w:val="00D2670B"/>
    <w:rsid w:val="00D26A59"/>
    <w:rsid w:val="00D26A7F"/>
    <w:rsid w:val="00D2780B"/>
    <w:rsid w:val="00D278ED"/>
    <w:rsid w:val="00D30108"/>
    <w:rsid w:val="00D3073E"/>
    <w:rsid w:val="00D30993"/>
    <w:rsid w:val="00D31425"/>
    <w:rsid w:val="00D3220E"/>
    <w:rsid w:val="00D3279F"/>
    <w:rsid w:val="00D32898"/>
    <w:rsid w:val="00D328A7"/>
    <w:rsid w:val="00D3293C"/>
    <w:rsid w:val="00D32F33"/>
    <w:rsid w:val="00D33189"/>
    <w:rsid w:val="00D335A7"/>
    <w:rsid w:val="00D33F85"/>
    <w:rsid w:val="00D35558"/>
    <w:rsid w:val="00D35ED4"/>
    <w:rsid w:val="00D3641A"/>
    <w:rsid w:val="00D36A5B"/>
    <w:rsid w:val="00D36A97"/>
    <w:rsid w:val="00D36B94"/>
    <w:rsid w:val="00D36F0A"/>
    <w:rsid w:val="00D371A7"/>
    <w:rsid w:val="00D379DF"/>
    <w:rsid w:val="00D37A3F"/>
    <w:rsid w:val="00D400E0"/>
    <w:rsid w:val="00D41213"/>
    <w:rsid w:val="00D42236"/>
    <w:rsid w:val="00D4307E"/>
    <w:rsid w:val="00D4356B"/>
    <w:rsid w:val="00D44028"/>
    <w:rsid w:val="00D441CC"/>
    <w:rsid w:val="00D448CE"/>
    <w:rsid w:val="00D4490E"/>
    <w:rsid w:val="00D44A10"/>
    <w:rsid w:val="00D44EEC"/>
    <w:rsid w:val="00D4540E"/>
    <w:rsid w:val="00D459C3"/>
    <w:rsid w:val="00D45AFD"/>
    <w:rsid w:val="00D45D06"/>
    <w:rsid w:val="00D45FA2"/>
    <w:rsid w:val="00D4649B"/>
    <w:rsid w:val="00D46574"/>
    <w:rsid w:val="00D4676D"/>
    <w:rsid w:val="00D46EEC"/>
    <w:rsid w:val="00D46FFC"/>
    <w:rsid w:val="00D470F6"/>
    <w:rsid w:val="00D47227"/>
    <w:rsid w:val="00D4735C"/>
    <w:rsid w:val="00D47388"/>
    <w:rsid w:val="00D47832"/>
    <w:rsid w:val="00D47AD2"/>
    <w:rsid w:val="00D47F01"/>
    <w:rsid w:val="00D47F16"/>
    <w:rsid w:val="00D5044E"/>
    <w:rsid w:val="00D506C5"/>
    <w:rsid w:val="00D5091C"/>
    <w:rsid w:val="00D50A7B"/>
    <w:rsid w:val="00D50DB0"/>
    <w:rsid w:val="00D50F4B"/>
    <w:rsid w:val="00D51352"/>
    <w:rsid w:val="00D51745"/>
    <w:rsid w:val="00D51C77"/>
    <w:rsid w:val="00D51CA4"/>
    <w:rsid w:val="00D51D5E"/>
    <w:rsid w:val="00D52610"/>
    <w:rsid w:val="00D52956"/>
    <w:rsid w:val="00D5325F"/>
    <w:rsid w:val="00D537BB"/>
    <w:rsid w:val="00D5381C"/>
    <w:rsid w:val="00D53824"/>
    <w:rsid w:val="00D53B60"/>
    <w:rsid w:val="00D53BC9"/>
    <w:rsid w:val="00D53F38"/>
    <w:rsid w:val="00D56AE1"/>
    <w:rsid w:val="00D56E00"/>
    <w:rsid w:val="00D571CE"/>
    <w:rsid w:val="00D57B06"/>
    <w:rsid w:val="00D60281"/>
    <w:rsid w:val="00D606B2"/>
    <w:rsid w:val="00D60BAA"/>
    <w:rsid w:val="00D61B81"/>
    <w:rsid w:val="00D62749"/>
    <w:rsid w:val="00D62D02"/>
    <w:rsid w:val="00D632C5"/>
    <w:rsid w:val="00D64651"/>
    <w:rsid w:val="00D64BB9"/>
    <w:rsid w:val="00D64DED"/>
    <w:rsid w:val="00D6535C"/>
    <w:rsid w:val="00D65470"/>
    <w:rsid w:val="00D65652"/>
    <w:rsid w:val="00D65795"/>
    <w:rsid w:val="00D658C4"/>
    <w:rsid w:val="00D65E61"/>
    <w:rsid w:val="00D66003"/>
    <w:rsid w:val="00D664D1"/>
    <w:rsid w:val="00D671CE"/>
    <w:rsid w:val="00D67E8F"/>
    <w:rsid w:val="00D7090D"/>
    <w:rsid w:val="00D718A3"/>
    <w:rsid w:val="00D71FD9"/>
    <w:rsid w:val="00D72083"/>
    <w:rsid w:val="00D7256D"/>
    <w:rsid w:val="00D72EC1"/>
    <w:rsid w:val="00D73332"/>
    <w:rsid w:val="00D734CA"/>
    <w:rsid w:val="00D73E25"/>
    <w:rsid w:val="00D74182"/>
    <w:rsid w:val="00D741C0"/>
    <w:rsid w:val="00D7463A"/>
    <w:rsid w:val="00D74E36"/>
    <w:rsid w:val="00D759AF"/>
    <w:rsid w:val="00D75A6E"/>
    <w:rsid w:val="00D75ABF"/>
    <w:rsid w:val="00D7642A"/>
    <w:rsid w:val="00D7675B"/>
    <w:rsid w:val="00D76A8C"/>
    <w:rsid w:val="00D76C06"/>
    <w:rsid w:val="00D77391"/>
    <w:rsid w:val="00D774C7"/>
    <w:rsid w:val="00D7789A"/>
    <w:rsid w:val="00D8042C"/>
    <w:rsid w:val="00D808D7"/>
    <w:rsid w:val="00D80FB2"/>
    <w:rsid w:val="00D80FC1"/>
    <w:rsid w:val="00D80FCD"/>
    <w:rsid w:val="00D82418"/>
    <w:rsid w:val="00D82C23"/>
    <w:rsid w:val="00D83062"/>
    <w:rsid w:val="00D83ABD"/>
    <w:rsid w:val="00D84198"/>
    <w:rsid w:val="00D84430"/>
    <w:rsid w:val="00D84A61"/>
    <w:rsid w:val="00D84E12"/>
    <w:rsid w:val="00D85150"/>
    <w:rsid w:val="00D853DA"/>
    <w:rsid w:val="00D85492"/>
    <w:rsid w:val="00D8552E"/>
    <w:rsid w:val="00D857C2"/>
    <w:rsid w:val="00D867D5"/>
    <w:rsid w:val="00D8769C"/>
    <w:rsid w:val="00D90945"/>
    <w:rsid w:val="00D9127B"/>
    <w:rsid w:val="00D9173E"/>
    <w:rsid w:val="00D9246C"/>
    <w:rsid w:val="00D9415A"/>
    <w:rsid w:val="00D9420A"/>
    <w:rsid w:val="00D94D37"/>
    <w:rsid w:val="00D952AE"/>
    <w:rsid w:val="00D9550C"/>
    <w:rsid w:val="00D95546"/>
    <w:rsid w:val="00D95AC0"/>
    <w:rsid w:val="00D96682"/>
    <w:rsid w:val="00D96A93"/>
    <w:rsid w:val="00D97055"/>
    <w:rsid w:val="00DA00C5"/>
    <w:rsid w:val="00DA0331"/>
    <w:rsid w:val="00DA076C"/>
    <w:rsid w:val="00DA0A0F"/>
    <w:rsid w:val="00DA0F95"/>
    <w:rsid w:val="00DA0FB5"/>
    <w:rsid w:val="00DA1002"/>
    <w:rsid w:val="00DA10BB"/>
    <w:rsid w:val="00DA1292"/>
    <w:rsid w:val="00DA135F"/>
    <w:rsid w:val="00DA17C5"/>
    <w:rsid w:val="00DA197A"/>
    <w:rsid w:val="00DA19D9"/>
    <w:rsid w:val="00DA2430"/>
    <w:rsid w:val="00DA2E10"/>
    <w:rsid w:val="00DA460F"/>
    <w:rsid w:val="00DA47EC"/>
    <w:rsid w:val="00DA4DDC"/>
    <w:rsid w:val="00DA5356"/>
    <w:rsid w:val="00DA580F"/>
    <w:rsid w:val="00DA5AB5"/>
    <w:rsid w:val="00DA6009"/>
    <w:rsid w:val="00DA66C5"/>
    <w:rsid w:val="00DA71FF"/>
    <w:rsid w:val="00DA7426"/>
    <w:rsid w:val="00DA7C87"/>
    <w:rsid w:val="00DB0624"/>
    <w:rsid w:val="00DB0BBE"/>
    <w:rsid w:val="00DB111C"/>
    <w:rsid w:val="00DB2087"/>
    <w:rsid w:val="00DB2149"/>
    <w:rsid w:val="00DB2267"/>
    <w:rsid w:val="00DB2EED"/>
    <w:rsid w:val="00DB31F7"/>
    <w:rsid w:val="00DB3473"/>
    <w:rsid w:val="00DB41C3"/>
    <w:rsid w:val="00DB422B"/>
    <w:rsid w:val="00DB54F4"/>
    <w:rsid w:val="00DB55E8"/>
    <w:rsid w:val="00DB5BCA"/>
    <w:rsid w:val="00DB69FF"/>
    <w:rsid w:val="00DB6B8B"/>
    <w:rsid w:val="00DB6FE5"/>
    <w:rsid w:val="00DB742E"/>
    <w:rsid w:val="00DB7C01"/>
    <w:rsid w:val="00DC0369"/>
    <w:rsid w:val="00DC0E82"/>
    <w:rsid w:val="00DC1BEC"/>
    <w:rsid w:val="00DC32F9"/>
    <w:rsid w:val="00DC3582"/>
    <w:rsid w:val="00DC3634"/>
    <w:rsid w:val="00DC37EE"/>
    <w:rsid w:val="00DC38BE"/>
    <w:rsid w:val="00DC3E5C"/>
    <w:rsid w:val="00DC458D"/>
    <w:rsid w:val="00DC4666"/>
    <w:rsid w:val="00DC51A8"/>
    <w:rsid w:val="00DC60E5"/>
    <w:rsid w:val="00DC616A"/>
    <w:rsid w:val="00DC63F2"/>
    <w:rsid w:val="00DC6B76"/>
    <w:rsid w:val="00DC78ED"/>
    <w:rsid w:val="00DD062F"/>
    <w:rsid w:val="00DD07DD"/>
    <w:rsid w:val="00DD0EBE"/>
    <w:rsid w:val="00DD11E6"/>
    <w:rsid w:val="00DD12BB"/>
    <w:rsid w:val="00DD215A"/>
    <w:rsid w:val="00DD2785"/>
    <w:rsid w:val="00DD3042"/>
    <w:rsid w:val="00DD3D0A"/>
    <w:rsid w:val="00DD3D46"/>
    <w:rsid w:val="00DD465A"/>
    <w:rsid w:val="00DD5004"/>
    <w:rsid w:val="00DD56F8"/>
    <w:rsid w:val="00DD59EB"/>
    <w:rsid w:val="00DD5B70"/>
    <w:rsid w:val="00DD62BD"/>
    <w:rsid w:val="00DD62E3"/>
    <w:rsid w:val="00DD6700"/>
    <w:rsid w:val="00DD721D"/>
    <w:rsid w:val="00DD78FC"/>
    <w:rsid w:val="00DE0AA3"/>
    <w:rsid w:val="00DE0E0B"/>
    <w:rsid w:val="00DE0EE6"/>
    <w:rsid w:val="00DE13A6"/>
    <w:rsid w:val="00DE27C3"/>
    <w:rsid w:val="00DE2CED"/>
    <w:rsid w:val="00DE319C"/>
    <w:rsid w:val="00DE3402"/>
    <w:rsid w:val="00DE3850"/>
    <w:rsid w:val="00DE3AE7"/>
    <w:rsid w:val="00DE4B9A"/>
    <w:rsid w:val="00DE4D27"/>
    <w:rsid w:val="00DE53BF"/>
    <w:rsid w:val="00DE56E0"/>
    <w:rsid w:val="00DE5976"/>
    <w:rsid w:val="00DE5B7B"/>
    <w:rsid w:val="00DE5E1B"/>
    <w:rsid w:val="00DE61BB"/>
    <w:rsid w:val="00DE6346"/>
    <w:rsid w:val="00DE6FE5"/>
    <w:rsid w:val="00DE742B"/>
    <w:rsid w:val="00DE762F"/>
    <w:rsid w:val="00DE7F41"/>
    <w:rsid w:val="00DF0122"/>
    <w:rsid w:val="00DF098C"/>
    <w:rsid w:val="00DF18F3"/>
    <w:rsid w:val="00DF2830"/>
    <w:rsid w:val="00DF2B6A"/>
    <w:rsid w:val="00DF36A0"/>
    <w:rsid w:val="00DF3869"/>
    <w:rsid w:val="00DF3E6B"/>
    <w:rsid w:val="00DF45A7"/>
    <w:rsid w:val="00DF479A"/>
    <w:rsid w:val="00DF4E0F"/>
    <w:rsid w:val="00DF5B4B"/>
    <w:rsid w:val="00DF5FFD"/>
    <w:rsid w:val="00DF627F"/>
    <w:rsid w:val="00DF647F"/>
    <w:rsid w:val="00DF6ADD"/>
    <w:rsid w:val="00DF709C"/>
    <w:rsid w:val="00DF759A"/>
    <w:rsid w:val="00DF7828"/>
    <w:rsid w:val="00E0018E"/>
    <w:rsid w:val="00E008F6"/>
    <w:rsid w:val="00E00B11"/>
    <w:rsid w:val="00E01349"/>
    <w:rsid w:val="00E014AF"/>
    <w:rsid w:val="00E019D7"/>
    <w:rsid w:val="00E01BB2"/>
    <w:rsid w:val="00E02377"/>
    <w:rsid w:val="00E0262E"/>
    <w:rsid w:val="00E02E7A"/>
    <w:rsid w:val="00E03083"/>
    <w:rsid w:val="00E03982"/>
    <w:rsid w:val="00E042CC"/>
    <w:rsid w:val="00E049DA"/>
    <w:rsid w:val="00E04E46"/>
    <w:rsid w:val="00E057E1"/>
    <w:rsid w:val="00E05EA2"/>
    <w:rsid w:val="00E061B4"/>
    <w:rsid w:val="00E07686"/>
    <w:rsid w:val="00E07B92"/>
    <w:rsid w:val="00E07C4A"/>
    <w:rsid w:val="00E102A4"/>
    <w:rsid w:val="00E10DA3"/>
    <w:rsid w:val="00E10E3A"/>
    <w:rsid w:val="00E116AE"/>
    <w:rsid w:val="00E12336"/>
    <w:rsid w:val="00E1277D"/>
    <w:rsid w:val="00E12B7F"/>
    <w:rsid w:val="00E1340A"/>
    <w:rsid w:val="00E1394E"/>
    <w:rsid w:val="00E14246"/>
    <w:rsid w:val="00E143AA"/>
    <w:rsid w:val="00E16C85"/>
    <w:rsid w:val="00E16E55"/>
    <w:rsid w:val="00E16EC3"/>
    <w:rsid w:val="00E1708B"/>
    <w:rsid w:val="00E17FB0"/>
    <w:rsid w:val="00E2007D"/>
    <w:rsid w:val="00E20129"/>
    <w:rsid w:val="00E2179D"/>
    <w:rsid w:val="00E21986"/>
    <w:rsid w:val="00E21E7B"/>
    <w:rsid w:val="00E2243F"/>
    <w:rsid w:val="00E2296E"/>
    <w:rsid w:val="00E2585E"/>
    <w:rsid w:val="00E25E41"/>
    <w:rsid w:val="00E262B2"/>
    <w:rsid w:val="00E26429"/>
    <w:rsid w:val="00E273DF"/>
    <w:rsid w:val="00E275C7"/>
    <w:rsid w:val="00E3002B"/>
    <w:rsid w:val="00E30216"/>
    <w:rsid w:val="00E3097F"/>
    <w:rsid w:val="00E31101"/>
    <w:rsid w:val="00E31DB0"/>
    <w:rsid w:val="00E31EF3"/>
    <w:rsid w:val="00E324A3"/>
    <w:rsid w:val="00E32B53"/>
    <w:rsid w:val="00E32FD2"/>
    <w:rsid w:val="00E3398C"/>
    <w:rsid w:val="00E347E4"/>
    <w:rsid w:val="00E354FD"/>
    <w:rsid w:val="00E35601"/>
    <w:rsid w:val="00E35E72"/>
    <w:rsid w:val="00E36971"/>
    <w:rsid w:val="00E369F5"/>
    <w:rsid w:val="00E378B7"/>
    <w:rsid w:val="00E37AF6"/>
    <w:rsid w:val="00E40088"/>
    <w:rsid w:val="00E40096"/>
    <w:rsid w:val="00E40367"/>
    <w:rsid w:val="00E4037A"/>
    <w:rsid w:val="00E4043B"/>
    <w:rsid w:val="00E41023"/>
    <w:rsid w:val="00E41043"/>
    <w:rsid w:val="00E410C8"/>
    <w:rsid w:val="00E41773"/>
    <w:rsid w:val="00E41970"/>
    <w:rsid w:val="00E41A78"/>
    <w:rsid w:val="00E423B5"/>
    <w:rsid w:val="00E42B17"/>
    <w:rsid w:val="00E438AB"/>
    <w:rsid w:val="00E43B87"/>
    <w:rsid w:val="00E43FA4"/>
    <w:rsid w:val="00E44306"/>
    <w:rsid w:val="00E44846"/>
    <w:rsid w:val="00E449DE"/>
    <w:rsid w:val="00E44EF7"/>
    <w:rsid w:val="00E4539B"/>
    <w:rsid w:val="00E45480"/>
    <w:rsid w:val="00E45E42"/>
    <w:rsid w:val="00E46775"/>
    <w:rsid w:val="00E470B0"/>
    <w:rsid w:val="00E47127"/>
    <w:rsid w:val="00E47979"/>
    <w:rsid w:val="00E47A37"/>
    <w:rsid w:val="00E509E4"/>
    <w:rsid w:val="00E51301"/>
    <w:rsid w:val="00E519E2"/>
    <w:rsid w:val="00E51A46"/>
    <w:rsid w:val="00E51BD5"/>
    <w:rsid w:val="00E51C64"/>
    <w:rsid w:val="00E51E36"/>
    <w:rsid w:val="00E525AF"/>
    <w:rsid w:val="00E5284D"/>
    <w:rsid w:val="00E528DA"/>
    <w:rsid w:val="00E53812"/>
    <w:rsid w:val="00E538CA"/>
    <w:rsid w:val="00E53AB3"/>
    <w:rsid w:val="00E5425A"/>
    <w:rsid w:val="00E54A35"/>
    <w:rsid w:val="00E54E5D"/>
    <w:rsid w:val="00E5527B"/>
    <w:rsid w:val="00E560E8"/>
    <w:rsid w:val="00E565AB"/>
    <w:rsid w:val="00E575D4"/>
    <w:rsid w:val="00E5783A"/>
    <w:rsid w:val="00E57CB4"/>
    <w:rsid w:val="00E57D3C"/>
    <w:rsid w:val="00E603D6"/>
    <w:rsid w:val="00E606F7"/>
    <w:rsid w:val="00E607F3"/>
    <w:rsid w:val="00E60A36"/>
    <w:rsid w:val="00E60CA5"/>
    <w:rsid w:val="00E60E9C"/>
    <w:rsid w:val="00E61745"/>
    <w:rsid w:val="00E61C78"/>
    <w:rsid w:val="00E61FCA"/>
    <w:rsid w:val="00E62B5F"/>
    <w:rsid w:val="00E62E3A"/>
    <w:rsid w:val="00E638F8"/>
    <w:rsid w:val="00E63A1F"/>
    <w:rsid w:val="00E63FF5"/>
    <w:rsid w:val="00E64F9E"/>
    <w:rsid w:val="00E65236"/>
    <w:rsid w:val="00E653A3"/>
    <w:rsid w:val="00E661A4"/>
    <w:rsid w:val="00E662DF"/>
    <w:rsid w:val="00E66A9D"/>
    <w:rsid w:val="00E6769E"/>
    <w:rsid w:val="00E700DE"/>
    <w:rsid w:val="00E703E3"/>
    <w:rsid w:val="00E708D0"/>
    <w:rsid w:val="00E70C02"/>
    <w:rsid w:val="00E70FF7"/>
    <w:rsid w:val="00E71D25"/>
    <w:rsid w:val="00E73614"/>
    <w:rsid w:val="00E73741"/>
    <w:rsid w:val="00E738F7"/>
    <w:rsid w:val="00E73F30"/>
    <w:rsid w:val="00E740D3"/>
    <w:rsid w:val="00E742AE"/>
    <w:rsid w:val="00E74E19"/>
    <w:rsid w:val="00E7518D"/>
    <w:rsid w:val="00E75425"/>
    <w:rsid w:val="00E75619"/>
    <w:rsid w:val="00E75700"/>
    <w:rsid w:val="00E75708"/>
    <w:rsid w:val="00E758F7"/>
    <w:rsid w:val="00E7605B"/>
    <w:rsid w:val="00E7616C"/>
    <w:rsid w:val="00E766B5"/>
    <w:rsid w:val="00E7694D"/>
    <w:rsid w:val="00E76C27"/>
    <w:rsid w:val="00E76CD2"/>
    <w:rsid w:val="00E76D9A"/>
    <w:rsid w:val="00E77BA0"/>
    <w:rsid w:val="00E80238"/>
    <w:rsid w:val="00E816B1"/>
    <w:rsid w:val="00E81810"/>
    <w:rsid w:val="00E818A9"/>
    <w:rsid w:val="00E82626"/>
    <w:rsid w:val="00E82CE6"/>
    <w:rsid w:val="00E83A88"/>
    <w:rsid w:val="00E83E0F"/>
    <w:rsid w:val="00E83FD0"/>
    <w:rsid w:val="00E84717"/>
    <w:rsid w:val="00E84B8F"/>
    <w:rsid w:val="00E84FB6"/>
    <w:rsid w:val="00E851CE"/>
    <w:rsid w:val="00E85BCE"/>
    <w:rsid w:val="00E865E4"/>
    <w:rsid w:val="00E868DA"/>
    <w:rsid w:val="00E86FBF"/>
    <w:rsid w:val="00E87D3F"/>
    <w:rsid w:val="00E90748"/>
    <w:rsid w:val="00E91615"/>
    <w:rsid w:val="00E92442"/>
    <w:rsid w:val="00E933AD"/>
    <w:rsid w:val="00E93BA0"/>
    <w:rsid w:val="00E94079"/>
    <w:rsid w:val="00E9436D"/>
    <w:rsid w:val="00E944F8"/>
    <w:rsid w:val="00E945B1"/>
    <w:rsid w:val="00E94D2D"/>
    <w:rsid w:val="00E952B6"/>
    <w:rsid w:val="00E955C0"/>
    <w:rsid w:val="00E9592A"/>
    <w:rsid w:val="00E95976"/>
    <w:rsid w:val="00E95B02"/>
    <w:rsid w:val="00E95F20"/>
    <w:rsid w:val="00E95FBE"/>
    <w:rsid w:val="00E96505"/>
    <w:rsid w:val="00E965B7"/>
    <w:rsid w:val="00E9661E"/>
    <w:rsid w:val="00E971F4"/>
    <w:rsid w:val="00EA078E"/>
    <w:rsid w:val="00EA0E2E"/>
    <w:rsid w:val="00EA1F88"/>
    <w:rsid w:val="00EA2E17"/>
    <w:rsid w:val="00EA2F2D"/>
    <w:rsid w:val="00EA37E8"/>
    <w:rsid w:val="00EA3A11"/>
    <w:rsid w:val="00EA3BA9"/>
    <w:rsid w:val="00EA3DDC"/>
    <w:rsid w:val="00EA4614"/>
    <w:rsid w:val="00EA4829"/>
    <w:rsid w:val="00EA4A4A"/>
    <w:rsid w:val="00EA4BE6"/>
    <w:rsid w:val="00EA4E6F"/>
    <w:rsid w:val="00EA5A53"/>
    <w:rsid w:val="00EA6733"/>
    <w:rsid w:val="00EA6C4C"/>
    <w:rsid w:val="00EA733B"/>
    <w:rsid w:val="00EA7537"/>
    <w:rsid w:val="00EA7D64"/>
    <w:rsid w:val="00EB04B1"/>
    <w:rsid w:val="00EB0A02"/>
    <w:rsid w:val="00EB1286"/>
    <w:rsid w:val="00EB1CAF"/>
    <w:rsid w:val="00EB205D"/>
    <w:rsid w:val="00EB24DB"/>
    <w:rsid w:val="00EB2DF7"/>
    <w:rsid w:val="00EB34ED"/>
    <w:rsid w:val="00EB364D"/>
    <w:rsid w:val="00EB3A87"/>
    <w:rsid w:val="00EB4840"/>
    <w:rsid w:val="00EB4FCD"/>
    <w:rsid w:val="00EB55D6"/>
    <w:rsid w:val="00EB5F47"/>
    <w:rsid w:val="00EB73FE"/>
    <w:rsid w:val="00EC042B"/>
    <w:rsid w:val="00EC1280"/>
    <w:rsid w:val="00EC1924"/>
    <w:rsid w:val="00EC1BA6"/>
    <w:rsid w:val="00EC2527"/>
    <w:rsid w:val="00EC25F5"/>
    <w:rsid w:val="00EC2EA4"/>
    <w:rsid w:val="00EC3084"/>
    <w:rsid w:val="00EC320A"/>
    <w:rsid w:val="00EC3FD2"/>
    <w:rsid w:val="00EC62E3"/>
    <w:rsid w:val="00EC643D"/>
    <w:rsid w:val="00EC6593"/>
    <w:rsid w:val="00EC779C"/>
    <w:rsid w:val="00ED0C73"/>
    <w:rsid w:val="00ED1910"/>
    <w:rsid w:val="00ED1F93"/>
    <w:rsid w:val="00ED20FD"/>
    <w:rsid w:val="00ED216F"/>
    <w:rsid w:val="00ED2206"/>
    <w:rsid w:val="00ED2258"/>
    <w:rsid w:val="00ED2A72"/>
    <w:rsid w:val="00ED3364"/>
    <w:rsid w:val="00ED33B8"/>
    <w:rsid w:val="00ED353F"/>
    <w:rsid w:val="00ED3CB7"/>
    <w:rsid w:val="00ED496A"/>
    <w:rsid w:val="00ED4A48"/>
    <w:rsid w:val="00ED4C62"/>
    <w:rsid w:val="00ED4E85"/>
    <w:rsid w:val="00ED5EE1"/>
    <w:rsid w:val="00ED633C"/>
    <w:rsid w:val="00ED6985"/>
    <w:rsid w:val="00ED74FD"/>
    <w:rsid w:val="00EE0156"/>
    <w:rsid w:val="00EE0B71"/>
    <w:rsid w:val="00EE0D20"/>
    <w:rsid w:val="00EE0D7A"/>
    <w:rsid w:val="00EE0DBF"/>
    <w:rsid w:val="00EE101B"/>
    <w:rsid w:val="00EE11DA"/>
    <w:rsid w:val="00EE16C2"/>
    <w:rsid w:val="00EE20D6"/>
    <w:rsid w:val="00EE22ED"/>
    <w:rsid w:val="00EE24A9"/>
    <w:rsid w:val="00EE2771"/>
    <w:rsid w:val="00EE282A"/>
    <w:rsid w:val="00EE2CD1"/>
    <w:rsid w:val="00EE3695"/>
    <w:rsid w:val="00EE377E"/>
    <w:rsid w:val="00EE427B"/>
    <w:rsid w:val="00EE446C"/>
    <w:rsid w:val="00EE4903"/>
    <w:rsid w:val="00EE4C18"/>
    <w:rsid w:val="00EE4E5D"/>
    <w:rsid w:val="00EE55EF"/>
    <w:rsid w:val="00EE588C"/>
    <w:rsid w:val="00EE5C95"/>
    <w:rsid w:val="00EE6BBC"/>
    <w:rsid w:val="00EE6EA1"/>
    <w:rsid w:val="00EE722A"/>
    <w:rsid w:val="00EE78AE"/>
    <w:rsid w:val="00EE7BD9"/>
    <w:rsid w:val="00EF07DA"/>
    <w:rsid w:val="00EF0BF6"/>
    <w:rsid w:val="00EF0E05"/>
    <w:rsid w:val="00EF260F"/>
    <w:rsid w:val="00EF3026"/>
    <w:rsid w:val="00EF372D"/>
    <w:rsid w:val="00EF3FAC"/>
    <w:rsid w:val="00EF4052"/>
    <w:rsid w:val="00EF44F9"/>
    <w:rsid w:val="00EF590C"/>
    <w:rsid w:val="00EF59C2"/>
    <w:rsid w:val="00EF625A"/>
    <w:rsid w:val="00EF67FD"/>
    <w:rsid w:val="00EF6C46"/>
    <w:rsid w:val="00EF6C8D"/>
    <w:rsid w:val="00EF6F77"/>
    <w:rsid w:val="00EF6F92"/>
    <w:rsid w:val="00EF73BB"/>
    <w:rsid w:val="00EF7A9B"/>
    <w:rsid w:val="00EF7F08"/>
    <w:rsid w:val="00F01E02"/>
    <w:rsid w:val="00F029FB"/>
    <w:rsid w:val="00F02CD7"/>
    <w:rsid w:val="00F03AE2"/>
    <w:rsid w:val="00F03C61"/>
    <w:rsid w:val="00F03C9C"/>
    <w:rsid w:val="00F03D36"/>
    <w:rsid w:val="00F0401D"/>
    <w:rsid w:val="00F04AC9"/>
    <w:rsid w:val="00F04C77"/>
    <w:rsid w:val="00F054F8"/>
    <w:rsid w:val="00F05560"/>
    <w:rsid w:val="00F05634"/>
    <w:rsid w:val="00F056C6"/>
    <w:rsid w:val="00F0602D"/>
    <w:rsid w:val="00F0616D"/>
    <w:rsid w:val="00F0760C"/>
    <w:rsid w:val="00F07B4F"/>
    <w:rsid w:val="00F07D5F"/>
    <w:rsid w:val="00F102CC"/>
    <w:rsid w:val="00F105A2"/>
    <w:rsid w:val="00F111C3"/>
    <w:rsid w:val="00F113B0"/>
    <w:rsid w:val="00F113BA"/>
    <w:rsid w:val="00F118EC"/>
    <w:rsid w:val="00F1194E"/>
    <w:rsid w:val="00F11A6B"/>
    <w:rsid w:val="00F11BA1"/>
    <w:rsid w:val="00F11E33"/>
    <w:rsid w:val="00F12815"/>
    <w:rsid w:val="00F1286E"/>
    <w:rsid w:val="00F13DEB"/>
    <w:rsid w:val="00F13FF7"/>
    <w:rsid w:val="00F15043"/>
    <w:rsid w:val="00F1544F"/>
    <w:rsid w:val="00F17B4B"/>
    <w:rsid w:val="00F17C57"/>
    <w:rsid w:val="00F2073A"/>
    <w:rsid w:val="00F20AAC"/>
    <w:rsid w:val="00F20B2C"/>
    <w:rsid w:val="00F20B6D"/>
    <w:rsid w:val="00F214FD"/>
    <w:rsid w:val="00F21637"/>
    <w:rsid w:val="00F220C3"/>
    <w:rsid w:val="00F23129"/>
    <w:rsid w:val="00F2387D"/>
    <w:rsid w:val="00F23B3B"/>
    <w:rsid w:val="00F24172"/>
    <w:rsid w:val="00F25302"/>
    <w:rsid w:val="00F257AA"/>
    <w:rsid w:val="00F259FE"/>
    <w:rsid w:val="00F26371"/>
    <w:rsid w:val="00F264DA"/>
    <w:rsid w:val="00F270FE"/>
    <w:rsid w:val="00F27380"/>
    <w:rsid w:val="00F27AD6"/>
    <w:rsid w:val="00F27C0D"/>
    <w:rsid w:val="00F27D0F"/>
    <w:rsid w:val="00F30A62"/>
    <w:rsid w:val="00F30AAD"/>
    <w:rsid w:val="00F30ADB"/>
    <w:rsid w:val="00F30CAB"/>
    <w:rsid w:val="00F3120C"/>
    <w:rsid w:val="00F317FA"/>
    <w:rsid w:val="00F31DDC"/>
    <w:rsid w:val="00F32223"/>
    <w:rsid w:val="00F32B0B"/>
    <w:rsid w:val="00F334B8"/>
    <w:rsid w:val="00F33A37"/>
    <w:rsid w:val="00F33C64"/>
    <w:rsid w:val="00F34445"/>
    <w:rsid w:val="00F3514E"/>
    <w:rsid w:val="00F35772"/>
    <w:rsid w:val="00F35A37"/>
    <w:rsid w:val="00F36005"/>
    <w:rsid w:val="00F36918"/>
    <w:rsid w:val="00F36C3D"/>
    <w:rsid w:val="00F379FA"/>
    <w:rsid w:val="00F37BC0"/>
    <w:rsid w:val="00F40086"/>
    <w:rsid w:val="00F4043D"/>
    <w:rsid w:val="00F4046F"/>
    <w:rsid w:val="00F413CB"/>
    <w:rsid w:val="00F416F2"/>
    <w:rsid w:val="00F41ACA"/>
    <w:rsid w:val="00F425AB"/>
    <w:rsid w:val="00F4287F"/>
    <w:rsid w:val="00F42952"/>
    <w:rsid w:val="00F42A2C"/>
    <w:rsid w:val="00F42A3C"/>
    <w:rsid w:val="00F42B54"/>
    <w:rsid w:val="00F43532"/>
    <w:rsid w:val="00F43DA0"/>
    <w:rsid w:val="00F43F7F"/>
    <w:rsid w:val="00F44BA2"/>
    <w:rsid w:val="00F45653"/>
    <w:rsid w:val="00F45744"/>
    <w:rsid w:val="00F457C7"/>
    <w:rsid w:val="00F45B51"/>
    <w:rsid w:val="00F46450"/>
    <w:rsid w:val="00F466D9"/>
    <w:rsid w:val="00F47443"/>
    <w:rsid w:val="00F50255"/>
    <w:rsid w:val="00F505E8"/>
    <w:rsid w:val="00F50CA1"/>
    <w:rsid w:val="00F52FD0"/>
    <w:rsid w:val="00F54181"/>
    <w:rsid w:val="00F54696"/>
    <w:rsid w:val="00F5513B"/>
    <w:rsid w:val="00F55BBE"/>
    <w:rsid w:val="00F55D2F"/>
    <w:rsid w:val="00F56745"/>
    <w:rsid w:val="00F56ABC"/>
    <w:rsid w:val="00F56D7D"/>
    <w:rsid w:val="00F56D89"/>
    <w:rsid w:val="00F57440"/>
    <w:rsid w:val="00F57E36"/>
    <w:rsid w:val="00F6038B"/>
    <w:rsid w:val="00F60705"/>
    <w:rsid w:val="00F624CE"/>
    <w:rsid w:val="00F62579"/>
    <w:rsid w:val="00F628EB"/>
    <w:rsid w:val="00F63046"/>
    <w:rsid w:val="00F636D5"/>
    <w:rsid w:val="00F636F3"/>
    <w:rsid w:val="00F63C36"/>
    <w:rsid w:val="00F63E38"/>
    <w:rsid w:val="00F640B9"/>
    <w:rsid w:val="00F646AE"/>
    <w:rsid w:val="00F64937"/>
    <w:rsid w:val="00F64939"/>
    <w:rsid w:val="00F64AAB"/>
    <w:rsid w:val="00F64B0E"/>
    <w:rsid w:val="00F64DAF"/>
    <w:rsid w:val="00F65B38"/>
    <w:rsid w:val="00F660E8"/>
    <w:rsid w:val="00F662D0"/>
    <w:rsid w:val="00F663BC"/>
    <w:rsid w:val="00F666DB"/>
    <w:rsid w:val="00F668DB"/>
    <w:rsid w:val="00F66E18"/>
    <w:rsid w:val="00F66E3C"/>
    <w:rsid w:val="00F67837"/>
    <w:rsid w:val="00F67912"/>
    <w:rsid w:val="00F67A60"/>
    <w:rsid w:val="00F67D5B"/>
    <w:rsid w:val="00F70808"/>
    <w:rsid w:val="00F708CC"/>
    <w:rsid w:val="00F70B16"/>
    <w:rsid w:val="00F70B57"/>
    <w:rsid w:val="00F70C95"/>
    <w:rsid w:val="00F71C75"/>
    <w:rsid w:val="00F723B8"/>
    <w:rsid w:val="00F72F85"/>
    <w:rsid w:val="00F72F97"/>
    <w:rsid w:val="00F73744"/>
    <w:rsid w:val="00F74919"/>
    <w:rsid w:val="00F7493A"/>
    <w:rsid w:val="00F75153"/>
    <w:rsid w:val="00F758B0"/>
    <w:rsid w:val="00F75B62"/>
    <w:rsid w:val="00F75D2A"/>
    <w:rsid w:val="00F76024"/>
    <w:rsid w:val="00F7641E"/>
    <w:rsid w:val="00F76889"/>
    <w:rsid w:val="00F76A44"/>
    <w:rsid w:val="00F76E03"/>
    <w:rsid w:val="00F774C6"/>
    <w:rsid w:val="00F77F00"/>
    <w:rsid w:val="00F77F1D"/>
    <w:rsid w:val="00F800B2"/>
    <w:rsid w:val="00F800C9"/>
    <w:rsid w:val="00F802F6"/>
    <w:rsid w:val="00F80CBC"/>
    <w:rsid w:val="00F81278"/>
    <w:rsid w:val="00F8139D"/>
    <w:rsid w:val="00F81A99"/>
    <w:rsid w:val="00F81DEA"/>
    <w:rsid w:val="00F81DF0"/>
    <w:rsid w:val="00F8217C"/>
    <w:rsid w:val="00F828BB"/>
    <w:rsid w:val="00F83D38"/>
    <w:rsid w:val="00F83EF5"/>
    <w:rsid w:val="00F84D32"/>
    <w:rsid w:val="00F8549E"/>
    <w:rsid w:val="00F85A38"/>
    <w:rsid w:val="00F85F5D"/>
    <w:rsid w:val="00F867A8"/>
    <w:rsid w:val="00F86DDE"/>
    <w:rsid w:val="00F86F3B"/>
    <w:rsid w:val="00F87113"/>
    <w:rsid w:val="00F875AC"/>
    <w:rsid w:val="00F878AC"/>
    <w:rsid w:val="00F90F65"/>
    <w:rsid w:val="00F91EFB"/>
    <w:rsid w:val="00F9211E"/>
    <w:rsid w:val="00F9261A"/>
    <w:rsid w:val="00F9354C"/>
    <w:rsid w:val="00F9373B"/>
    <w:rsid w:val="00F93745"/>
    <w:rsid w:val="00F938A2"/>
    <w:rsid w:val="00F93BE9"/>
    <w:rsid w:val="00F93D36"/>
    <w:rsid w:val="00F94177"/>
    <w:rsid w:val="00F947BF"/>
    <w:rsid w:val="00F9481F"/>
    <w:rsid w:val="00F94AAE"/>
    <w:rsid w:val="00F94AF8"/>
    <w:rsid w:val="00F94DA0"/>
    <w:rsid w:val="00F94DEE"/>
    <w:rsid w:val="00F95C55"/>
    <w:rsid w:val="00F95C85"/>
    <w:rsid w:val="00F95E13"/>
    <w:rsid w:val="00F96204"/>
    <w:rsid w:val="00F96575"/>
    <w:rsid w:val="00F96A2C"/>
    <w:rsid w:val="00F96BAA"/>
    <w:rsid w:val="00F97831"/>
    <w:rsid w:val="00FA0510"/>
    <w:rsid w:val="00FA06F2"/>
    <w:rsid w:val="00FA0F0A"/>
    <w:rsid w:val="00FA1456"/>
    <w:rsid w:val="00FA2369"/>
    <w:rsid w:val="00FA3822"/>
    <w:rsid w:val="00FA3E3C"/>
    <w:rsid w:val="00FA3EFB"/>
    <w:rsid w:val="00FA4016"/>
    <w:rsid w:val="00FA49F5"/>
    <w:rsid w:val="00FA4B24"/>
    <w:rsid w:val="00FA5178"/>
    <w:rsid w:val="00FA5EB0"/>
    <w:rsid w:val="00FA5EB9"/>
    <w:rsid w:val="00FA5F14"/>
    <w:rsid w:val="00FA60B7"/>
    <w:rsid w:val="00FA6234"/>
    <w:rsid w:val="00FA65A4"/>
    <w:rsid w:val="00FA66D0"/>
    <w:rsid w:val="00FA770F"/>
    <w:rsid w:val="00FA79A8"/>
    <w:rsid w:val="00FB127A"/>
    <w:rsid w:val="00FB12D1"/>
    <w:rsid w:val="00FB180E"/>
    <w:rsid w:val="00FB1B47"/>
    <w:rsid w:val="00FB1D1E"/>
    <w:rsid w:val="00FB2554"/>
    <w:rsid w:val="00FB2C73"/>
    <w:rsid w:val="00FB2DEE"/>
    <w:rsid w:val="00FB3313"/>
    <w:rsid w:val="00FB35BA"/>
    <w:rsid w:val="00FB3DFA"/>
    <w:rsid w:val="00FB40F4"/>
    <w:rsid w:val="00FB5191"/>
    <w:rsid w:val="00FB524B"/>
    <w:rsid w:val="00FB5BA1"/>
    <w:rsid w:val="00FB5C22"/>
    <w:rsid w:val="00FB608A"/>
    <w:rsid w:val="00FB65B1"/>
    <w:rsid w:val="00FB66D2"/>
    <w:rsid w:val="00FB6994"/>
    <w:rsid w:val="00FB6DE7"/>
    <w:rsid w:val="00FB7030"/>
    <w:rsid w:val="00FB7AD9"/>
    <w:rsid w:val="00FC0056"/>
    <w:rsid w:val="00FC0301"/>
    <w:rsid w:val="00FC032B"/>
    <w:rsid w:val="00FC07DC"/>
    <w:rsid w:val="00FC0EE7"/>
    <w:rsid w:val="00FC1114"/>
    <w:rsid w:val="00FC128C"/>
    <w:rsid w:val="00FC1BDC"/>
    <w:rsid w:val="00FC2115"/>
    <w:rsid w:val="00FC2A37"/>
    <w:rsid w:val="00FC33F8"/>
    <w:rsid w:val="00FC3505"/>
    <w:rsid w:val="00FC355E"/>
    <w:rsid w:val="00FC3C7E"/>
    <w:rsid w:val="00FC4804"/>
    <w:rsid w:val="00FC52F3"/>
    <w:rsid w:val="00FC6C73"/>
    <w:rsid w:val="00FC6EE5"/>
    <w:rsid w:val="00FC7B41"/>
    <w:rsid w:val="00FD0402"/>
    <w:rsid w:val="00FD07F2"/>
    <w:rsid w:val="00FD08BD"/>
    <w:rsid w:val="00FD15E6"/>
    <w:rsid w:val="00FD16E8"/>
    <w:rsid w:val="00FD1A96"/>
    <w:rsid w:val="00FD1AA7"/>
    <w:rsid w:val="00FD1AAB"/>
    <w:rsid w:val="00FD1B6A"/>
    <w:rsid w:val="00FD1F98"/>
    <w:rsid w:val="00FD210D"/>
    <w:rsid w:val="00FD31DB"/>
    <w:rsid w:val="00FD35D7"/>
    <w:rsid w:val="00FD36A8"/>
    <w:rsid w:val="00FD39FC"/>
    <w:rsid w:val="00FD3DF1"/>
    <w:rsid w:val="00FD4162"/>
    <w:rsid w:val="00FD4C65"/>
    <w:rsid w:val="00FD4E33"/>
    <w:rsid w:val="00FD5705"/>
    <w:rsid w:val="00FD5B1B"/>
    <w:rsid w:val="00FD7474"/>
    <w:rsid w:val="00FD779F"/>
    <w:rsid w:val="00FD7AE2"/>
    <w:rsid w:val="00FD7B41"/>
    <w:rsid w:val="00FE2409"/>
    <w:rsid w:val="00FE2CE2"/>
    <w:rsid w:val="00FE2FF5"/>
    <w:rsid w:val="00FE4571"/>
    <w:rsid w:val="00FE4DEF"/>
    <w:rsid w:val="00FE572D"/>
    <w:rsid w:val="00FE615E"/>
    <w:rsid w:val="00FE666C"/>
    <w:rsid w:val="00FE6FC1"/>
    <w:rsid w:val="00FE755C"/>
    <w:rsid w:val="00FE7880"/>
    <w:rsid w:val="00FF076B"/>
    <w:rsid w:val="00FF0A16"/>
    <w:rsid w:val="00FF0E4A"/>
    <w:rsid w:val="00FF0F5C"/>
    <w:rsid w:val="00FF147A"/>
    <w:rsid w:val="00FF169D"/>
    <w:rsid w:val="00FF1B73"/>
    <w:rsid w:val="00FF1D60"/>
    <w:rsid w:val="00FF1F5A"/>
    <w:rsid w:val="00FF2A09"/>
    <w:rsid w:val="00FF2DAD"/>
    <w:rsid w:val="00FF390B"/>
    <w:rsid w:val="00FF3C02"/>
    <w:rsid w:val="00FF3F73"/>
    <w:rsid w:val="00FF5303"/>
    <w:rsid w:val="00FF5EEB"/>
    <w:rsid w:val="00FF6913"/>
    <w:rsid w:val="00FF7143"/>
    <w:rsid w:val="00FF78B8"/>
    <w:rsid w:val="00FF7916"/>
    <w:rsid w:val="00FF7AB1"/>
    <w:rsid w:val="0101D58D"/>
    <w:rsid w:val="01DBB2C3"/>
    <w:rsid w:val="02021C0E"/>
    <w:rsid w:val="02D288E0"/>
    <w:rsid w:val="03910908"/>
    <w:rsid w:val="04072274"/>
    <w:rsid w:val="047E5FCF"/>
    <w:rsid w:val="05210DF4"/>
    <w:rsid w:val="0590640C"/>
    <w:rsid w:val="0594B4E7"/>
    <w:rsid w:val="068F5042"/>
    <w:rsid w:val="0970B293"/>
    <w:rsid w:val="0A0D2DF3"/>
    <w:rsid w:val="0C9CA91D"/>
    <w:rsid w:val="0CA67D7C"/>
    <w:rsid w:val="0CE36FCC"/>
    <w:rsid w:val="0D32BC4A"/>
    <w:rsid w:val="0D4CBC3B"/>
    <w:rsid w:val="0DB4D1DE"/>
    <w:rsid w:val="0E3891A8"/>
    <w:rsid w:val="0EE09F16"/>
    <w:rsid w:val="0FD9C55A"/>
    <w:rsid w:val="110CF33D"/>
    <w:rsid w:val="11165372"/>
    <w:rsid w:val="142DCC2B"/>
    <w:rsid w:val="14C6B26D"/>
    <w:rsid w:val="14C852B4"/>
    <w:rsid w:val="14FAE458"/>
    <w:rsid w:val="15B66FA9"/>
    <w:rsid w:val="16E825D8"/>
    <w:rsid w:val="180E877C"/>
    <w:rsid w:val="185D9E6F"/>
    <w:rsid w:val="198C95B8"/>
    <w:rsid w:val="1A2B3F43"/>
    <w:rsid w:val="1AF108EC"/>
    <w:rsid w:val="1C9666A4"/>
    <w:rsid w:val="1D62E005"/>
    <w:rsid w:val="1D8BC91B"/>
    <w:rsid w:val="1EEB46C3"/>
    <w:rsid w:val="200A68BE"/>
    <w:rsid w:val="209A80C7"/>
    <w:rsid w:val="2227DF37"/>
    <w:rsid w:val="224E55F6"/>
    <w:rsid w:val="224E71E2"/>
    <w:rsid w:val="2463F2ED"/>
    <w:rsid w:val="25A59CC1"/>
    <w:rsid w:val="2646FB4E"/>
    <w:rsid w:val="26EB0899"/>
    <w:rsid w:val="285A3EDE"/>
    <w:rsid w:val="28E95AAB"/>
    <w:rsid w:val="298E99A6"/>
    <w:rsid w:val="29A13E36"/>
    <w:rsid w:val="2A78B792"/>
    <w:rsid w:val="2AEBAD3D"/>
    <w:rsid w:val="2B1BFDA3"/>
    <w:rsid w:val="2B4CBEE8"/>
    <w:rsid w:val="2B726B2D"/>
    <w:rsid w:val="2C01447A"/>
    <w:rsid w:val="2C2388BA"/>
    <w:rsid w:val="2D524B89"/>
    <w:rsid w:val="2D5F71DD"/>
    <w:rsid w:val="2D9140D7"/>
    <w:rsid w:val="2DC5190D"/>
    <w:rsid w:val="2EE24764"/>
    <w:rsid w:val="2F0C7E43"/>
    <w:rsid w:val="2F0DA970"/>
    <w:rsid w:val="2F22FA7B"/>
    <w:rsid w:val="2F563F21"/>
    <w:rsid w:val="2FA0E5D2"/>
    <w:rsid w:val="2FAE9C6C"/>
    <w:rsid w:val="2FE39A63"/>
    <w:rsid w:val="318B3F27"/>
    <w:rsid w:val="325874B7"/>
    <w:rsid w:val="32748113"/>
    <w:rsid w:val="3274DB92"/>
    <w:rsid w:val="32DF9BB1"/>
    <w:rsid w:val="330DE72B"/>
    <w:rsid w:val="3443D59A"/>
    <w:rsid w:val="34C2DFE9"/>
    <w:rsid w:val="36CF242A"/>
    <w:rsid w:val="37229265"/>
    <w:rsid w:val="3735036D"/>
    <w:rsid w:val="3786D4FC"/>
    <w:rsid w:val="38005FCC"/>
    <w:rsid w:val="381F81B1"/>
    <w:rsid w:val="38A49837"/>
    <w:rsid w:val="39321FB2"/>
    <w:rsid w:val="3CD73BF5"/>
    <w:rsid w:val="4008BE44"/>
    <w:rsid w:val="40EA9D48"/>
    <w:rsid w:val="411B56C2"/>
    <w:rsid w:val="413D1119"/>
    <w:rsid w:val="4178B728"/>
    <w:rsid w:val="44673301"/>
    <w:rsid w:val="45A2D843"/>
    <w:rsid w:val="45FF2DE8"/>
    <w:rsid w:val="4640FF33"/>
    <w:rsid w:val="478D8F5B"/>
    <w:rsid w:val="48A5CEFB"/>
    <w:rsid w:val="491A0AB4"/>
    <w:rsid w:val="494C47B4"/>
    <w:rsid w:val="4A99B2EF"/>
    <w:rsid w:val="4A9B4C84"/>
    <w:rsid w:val="4BA1C5F2"/>
    <w:rsid w:val="4BE92A3D"/>
    <w:rsid w:val="4C1AB648"/>
    <w:rsid w:val="4D5B48B5"/>
    <w:rsid w:val="4F96A1B9"/>
    <w:rsid w:val="50B360F6"/>
    <w:rsid w:val="50E6BEB6"/>
    <w:rsid w:val="5135F510"/>
    <w:rsid w:val="51540A43"/>
    <w:rsid w:val="5197EE95"/>
    <w:rsid w:val="51BA190D"/>
    <w:rsid w:val="545DCB85"/>
    <w:rsid w:val="551937EE"/>
    <w:rsid w:val="56E62CB3"/>
    <w:rsid w:val="57020784"/>
    <w:rsid w:val="573ED779"/>
    <w:rsid w:val="576C3BD5"/>
    <w:rsid w:val="58F57B6B"/>
    <w:rsid w:val="592D1C2E"/>
    <w:rsid w:val="5AB31E67"/>
    <w:rsid w:val="5AFC112B"/>
    <w:rsid w:val="5C1CD956"/>
    <w:rsid w:val="5C88639F"/>
    <w:rsid w:val="5C8AFF42"/>
    <w:rsid w:val="5E48C83A"/>
    <w:rsid w:val="5EEED3D5"/>
    <w:rsid w:val="60009B8A"/>
    <w:rsid w:val="6002533B"/>
    <w:rsid w:val="60C9EBAD"/>
    <w:rsid w:val="62165510"/>
    <w:rsid w:val="628F6C62"/>
    <w:rsid w:val="62970A44"/>
    <w:rsid w:val="63A3F8E0"/>
    <w:rsid w:val="63A998F9"/>
    <w:rsid w:val="65528BE6"/>
    <w:rsid w:val="664D19D4"/>
    <w:rsid w:val="678DAD91"/>
    <w:rsid w:val="68462367"/>
    <w:rsid w:val="68538FB4"/>
    <w:rsid w:val="699D05BA"/>
    <w:rsid w:val="6B063B9D"/>
    <w:rsid w:val="6B5B935E"/>
    <w:rsid w:val="6CC8B296"/>
    <w:rsid w:val="6DF00B43"/>
    <w:rsid w:val="6DF02303"/>
    <w:rsid w:val="6E937BD0"/>
    <w:rsid w:val="6E9D7509"/>
    <w:rsid w:val="70F435E2"/>
    <w:rsid w:val="713E882C"/>
    <w:rsid w:val="71C68C92"/>
    <w:rsid w:val="730290E0"/>
    <w:rsid w:val="734783F5"/>
    <w:rsid w:val="73A0F101"/>
    <w:rsid w:val="748AB582"/>
    <w:rsid w:val="765ECB99"/>
    <w:rsid w:val="77686FCD"/>
    <w:rsid w:val="786B98D1"/>
    <w:rsid w:val="78B4C69F"/>
    <w:rsid w:val="791FB5A3"/>
    <w:rsid w:val="79750765"/>
    <w:rsid w:val="797DFC8F"/>
    <w:rsid w:val="7AFFFC06"/>
    <w:rsid w:val="7BE1A1D2"/>
    <w:rsid w:val="7C8842D8"/>
    <w:rsid w:val="7F2DD69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15:docId w15:val="{1A3A61ED-FEAA-4F24-B9BC-0ADBD924F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C67"/>
    <w:pPr>
      <w:spacing w:after="240" w:line="276" w:lineRule="auto"/>
    </w:pPr>
    <w:rPr>
      <w:rFonts w:ascii="Calibri" w:hAnsi="Calibri"/>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Table Legend,Bullet1,Bullet 1,Bullet List,Section 5,Figure_name,List Paragraph1,Numbered Indented Text,Bullet- First level,List NUmber,Listenabsatz1,lp1,List Paragraph11,Style 2,TOC style,List Paragraph2,List Paragraph Char Char,Number_1"/>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line="240" w:lineRule="auto"/>
      <w:ind w:left="1134" w:hanging="1134"/>
    </w:pPr>
    <w:rPr>
      <w:rFonts w:ascii="Franklin Gothic Medium" w:hAnsi="Franklin Gothic Medium"/>
    </w:rPr>
  </w:style>
  <w:style w:type="character" w:customStyle="1" w:styleId="ListParagraphChar">
    <w:name w:val="List Paragraph Char"/>
    <w:aliases w:val="Table Legend Char,Bullet1 Char,Bullet 1 Char,Bullet List Char,Section 5 Char,Figure_name Char,List Paragraph1 Char,Numbered Indented Text Char,Bullet- First level Char,List NUmber Char,Listenabsatz1 Char,lp1 Char,Style 2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line="259" w:lineRule="auto"/>
    </w:pPr>
    <w:rPr>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hAnsi="Arial Narrow"/>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styleId="BodyText">
    <w:name w:val="Body Text"/>
    <w:basedOn w:val="Normal"/>
    <w:link w:val="BodyTextChar"/>
    <w:uiPriority w:val="99"/>
    <w:qFormat/>
    <w:rsid w:val="00AE4CB6"/>
    <w:pPr>
      <w:spacing w:before="180" w:after="60" w:line="264" w:lineRule="auto"/>
      <w:jc w:val="both"/>
    </w:pPr>
    <w:rPr>
      <w:rFonts w:ascii="Arial" w:hAnsi="Arial"/>
      <w:szCs w:val="24"/>
      <w:lang w:val="en-GB"/>
    </w:rPr>
  </w:style>
  <w:style w:type="character" w:customStyle="1" w:styleId="BodyTextChar">
    <w:name w:val="Body Text Char"/>
    <w:basedOn w:val="DefaultParagraphFont"/>
    <w:link w:val="BodyText"/>
    <w:uiPriority w:val="99"/>
    <w:rsid w:val="00AE4CB6"/>
    <w:rPr>
      <w:rFonts w:ascii="Arial" w:hAnsi="Arial"/>
      <w:szCs w:val="24"/>
      <w:lang w:val="en-GB"/>
    </w:rPr>
  </w:style>
  <w:style w:type="paragraph" w:customStyle="1" w:styleId="Default">
    <w:name w:val="Default"/>
    <w:rsid w:val="004F7147"/>
    <w:pPr>
      <w:autoSpaceDE w:val="0"/>
      <w:autoSpaceDN w:val="0"/>
      <w:adjustRightInd w:val="0"/>
      <w:spacing w:after="0" w:line="240" w:lineRule="auto"/>
    </w:pPr>
    <w:rPr>
      <w:rFonts w:ascii="Symbol" w:hAnsi="Symbol" w:cs="Symbol"/>
      <w:color w:val="000000"/>
      <w:sz w:val="24"/>
      <w:szCs w:val="24"/>
    </w:rPr>
  </w:style>
  <w:style w:type="character" w:customStyle="1" w:styleId="cf01">
    <w:name w:val="cf01"/>
    <w:basedOn w:val="DefaultParagraphFont"/>
    <w:rsid w:val="00F624CE"/>
    <w:rPr>
      <w:rFonts w:ascii="Segoe UI" w:hAnsi="Segoe UI" w:cs="Segoe UI" w:hint="default"/>
      <w:sz w:val="18"/>
      <w:szCs w:val="18"/>
    </w:rPr>
  </w:style>
  <w:style w:type="paragraph" w:styleId="Bibliography">
    <w:name w:val="Bibliography"/>
    <w:basedOn w:val="Normal"/>
    <w:next w:val="Normal"/>
    <w:uiPriority w:val="37"/>
    <w:unhideWhenUsed/>
    <w:rsid w:val="00846E52"/>
  </w:style>
  <w:style w:type="paragraph" w:customStyle="1" w:styleId="TableText1">
    <w:name w:val="TableText"/>
    <w:basedOn w:val="Normal"/>
    <w:rsid w:val="007C1833"/>
    <w:pPr>
      <w:keepNext/>
      <w:spacing w:before="60" w:after="60" w:line="240" w:lineRule="auto"/>
    </w:pPr>
    <w:rPr>
      <w:rFonts w:ascii="Times New Roman" w:eastAsia="Times New Roman" w:hAnsi="Times New Roman"/>
      <w:color w:val="000000"/>
      <w:sz w:val="21"/>
      <w:szCs w:val="21"/>
      <w:lang w:eastAsia="en-AU"/>
    </w:rPr>
  </w:style>
  <w:style w:type="paragraph" w:customStyle="1" w:styleId="paragraph">
    <w:name w:val="paragraph"/>
    <w:basedOn w:val="Normal"/>
    <w:rsid w:val="009D7D53"/>
    <w:pPr>
      <w:spacing w:before="100" w:beforeAutospacing="1" w:after="100" w:afterAutospacing="1" w:line="240" w:lineRule="auto"/>
    </w:pPr>
    <w:rPr>
      <w:rFonts w:ascii="Times New Roman" w:eastAsia="Times New Roman" w:hAnsi="Times New Roman"/>
      <w:sz w:val="24"/>
      <w:szCs w:val="24"/>
      <w:lang w:eastAsia="en-AU"/>
    </w:rPr>
  </w:style>
  <w:style w:type="paragraph" w:styleId="FootnoteText">
    <w:name w:val="footnote text"/>
    <w:basedOn w:val="Normal"/>
    <w:link w:val="FootnoteTextChar"/>
    <w:uiPriority w:val="99"/>
    <w:semiHidden/>
    <w:unhideWhenUsed/>
    <w:rsid w:val="00415E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5E3E"/>
    <w:rPr>
      <w:rFonts w:ascii="Calibri" w:hAnsi="Calibri"/>
      <w:sz w:val="20"/>
      <w:szCs w:val="20"/>
    </w:rPr>
  </w:style>
  <w:style w:type="character" w:styleId="FootnoteReference">
    <w:name w:val="footnote reference"/>
    <w:basedOn w:val="DefaultParagraphFont"/>
    <w:uiPriority w:val="99"/>
    <w:semiHidden/>
    <w:unhideWhenUsed/>
    <w:rsid w:val="00415E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msac.gov.au/applications/1604"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www.msac.gov.au/applications/1782"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sac.gov.au/applications/178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ea72d31-b391-468a-afa4-2af449538c2c">
      <Terms xmlns="http://schemas.microsoft.com/office/infopath/2007/PartnerControls"/>
    </lcf76f155ced4ddcb4097134ff3c332f>
    <TaxCatchAll xmlns="5e6c165d-1334-4e3d-ac4c-cda19607029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8" ma:contentTypeDescription="Create a new document." ma:contentTypeScope="" ma:versionID="e611faff65fbe0e14fd70ca28cd3ddeb">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b1eadc43388ed47f675052d5a8171213"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8DF19-A326-4A87-B34E-28A9EADE6E80}">
  <ds:schemaRefs>
    <ds:schemaRef ds:uri="http://schemas.microsoft.com/office/2006/metadata/properties"/>
    <ds:schemaRef ds:uri="http://schemas.microsoft.com/office/infopath/2007/PartnerControls"/>
    <ds:schemaRef ds:uri="7ea72d31-b391-468a-afa4-2af449538c2c"/>
    <ds:schemaRef ds:uri="5e6c165d-1334-4e3d-ac4c-cda196070297"/>
  </ds:schemaRefs>
</ds:datastoreItem>
</file>

<file path=customXml/itemProps2.xml><?xml version="1.0" encoding="utf-8"?>
<ds:datastoreItem xmlns:ds="http://schemas.openxmlformats.org/officeDocument/2006/customXml" ds:itemID="{336D663B-EAE8-4AC0-B020-D5FBC519AC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4F44D89-D731-4937-B37E-AD2D2E1012F9}">
  <ds:schemaRefs>
    <ds:schemaRef ds:uri="http://schemas.microsoft.com/sharepoint/v3/contenttype/forms"/>
  </ds:schemaRefs>
</ds:datastoreItem>
</file>

<file path=customXml/itemProps4.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27467</Words>
  <Characters>156562</Characters>
  <Application>Microsoft Office Word</Application>
  <DocSecurity>4</DocSecurity>
  <Lines>1304</Lines>
  <Paragraphs>367</Paragraphs>
  <ScaleCrop>false</ScaleCrop>
  <Company/>
  <LinksUpToDate>false</LinksUpToDate>
  <CharactersWithSpaces>183662</CharactersWithSpaces>
  <SharedDoc>false</SharedDoc>
  <HLinks>
    <vt:vector size="18" baseType="variant">
      <vt:variant>
        <vt:i4>1638480</vt:i4>
      </vt:variant>
      <vt:variant>
        <vt:i4>204</vt:i4>
      </vt:variant>
      <vt:variant>
        <vt:i4>0</vt:i4>
      </vt:variant>
      <vt:variant>
        <vt:i4>5</vt:i4>
      </vt:variant>
      <vt:variant>
        <vt:lpwstr>https://www.msac.gov.au/applications/1782</vt:lpwstr>
      </vt:variant>
      <vt:variant>
        <vt:lpwstr/>
      </vt:variant>
      <vt:variant>
        <vt:i4>1638480</vt:i4>
      </vt:variant>
      <vt:variant>
        <vt:i4>162</vt:i4>
      </vt:variant>
      <vt:variant>
        <vt:i4>0</vt:i4>
      </vt:variant>
      <vt:variant>
        <vt:i4>5</vt:i4>
      </vt:variant>
      <vt:variant>
        <vt:lpwstr>https://www.msac.gov.au/applications/1782</vt:lpwstr>
      </vt:variant>
      <vt:variant>
        <vt:lpwstr/>
      </vt:variant>
      <vt:variant>
        <vt:i4>1114193</vt:i4>
      </vt:variant>
      <vt:variant>
        <vt:i4>159</vt:i4>
      </vt:variant>
      <vt:variant>
        <vt:i4>0</vt:i4>
      </vt:variant>
      <vt:variant>
        <vt:i4>5</vt:i4>
      </vt:variant>
      <vt:variant>
        <vt:lpwstr>https://www.msac.gov.au/applications/160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lwaria, Dipankar</dc:creator>
  <cp:keywords/>
  <dc:description/>
  <cp:lastModifiedBy>CHUN, Jeanie</cp:lastModifiedBy>
  <cp:revision>35</cp:revision>
  <dcterms:created xsi:type="dcterms:W3CDTF">2026-06-11T23:57:00Z</dcterms:created>
  <dcterms:modified xsi:type="dcterms:W3CDTF">2026-06-2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200010f1,3488c5f5,51350241</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3c74f141,7e10102b,42b9f191</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6-03T01:10:16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41bf5ed-a0e2-400f-8e1c-0aac68fa2f4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Order">
    <vt:r8>3923200</vt:r8>
  </property>
  <property fmtid="{D5CDD505-2E9C-101B-9397-08002B2CF9AE}" pid="17" name="xd_ProgID">
    <vt:lpwstr/>
  </property>
  <property fmtid="{D5CDD505-2E9C-101B-9397-08002B2CF9AE}" pid="18" name="MediaServiceImageTags">
    <vt:lpwstr/>
  </property>
  <property fmtid="{D5CDD505-2E9C-101B-9397-08002B2CF9AE}" pid="19" name="ContentTypeId">
    <vt:lpwstr>0x0101000A12E266AD69594FAC52E7A8B8B76707</vt:lpwstr>
  </property>
  <property fmtid="{D5CDD505-2E9C-101B-9397-08002B2CF9AE}" pid="20" name="ZOTERO_PREF_1">
    <vt:lpwstr>&lt;data data-version="3" zotero-version="7.0.32"&gt;&lt;session id="tnI8ZOpO"/&gt;&lt;style id="http://www.zotero.org/styles/apa" locale="en-US" hasBibliography="1" bibliographyStyleHasBeenSet="1"/&gt;&lt;prefs&gt;&lt;pref name="fieldType" value="Field"/&gt;&lt;/prefs&gt;&lt;/data&gt;</vt:lpwstr>
  </property>
  <property fmtid="{D5CDD505-2E9C-101B-9397-08002B2CF9AE}" pid="21" name="ComplianceAssetId">
    <vt:lpwstr/>
  </property>
  <property fmtid="{D5CDD505-2E9C-101B-9397-08002B2CF9AE}" pid="22" name="TemplateUrl">
    <vt:lpwstr/>
  </property>
  <property fmtid="{D5CDD505-2E9C-101B-9397-08002B2CF9AE}" pid="23" name="_ExtendedDescription">
    <vt:lpwstr/>
  </property>
  <property fmtid="{D5CDD505-2E9C-101B-9397-08002B2CF9AE}" pid="24" name="TriggerFlowInfo">
    <vt:lpwstr/>
  </property>
  <property fmtid="{D5CDD505-2E9C-101B-9397-08002B2CF9AE}" pid="25" name="docLang">
    <vt:lpwstr>en</vt:lpwstr>
  </property>
  <property fmtid="{D5CDD505-2E9C-101B-9397-08002B2CF9AE}" pid="26" name="xd_Signature">
    <vt:bool>false</vt:bool>
  </property>
</Properties>
</file>